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2C3D0" w14:textId="77777777" w:rsidR="00DC5A23" w:rsidRPr="009E35DF" w:rsidRDefault="00DC5A23" w:rsidP="003B727D">
      <w:pPr>
        <w:spacing w:line="240" w:lineRule="auto"/>
        <w:contextualSpacing/>
        <w:jc w:val="center"/>
        <w:rPr>
          <w:rFonts w:ascii="Arial" w:hAnsi="Arial" w:cs="Arial"/>
          <w:b/>
          <w:sz w:val="24"/>
          <w:szCs w:val="24"/>
        </w:rPr>
      </w:pPr>
    </w:p>
    <w:p w14:paraId="1236CA0A" w14:textId="228355BF" w:rsidR="00890BB2" w:rsidRPr="009E35DF" w:rsidRDefault="00890BB2" w:rsidP="0078739E">
      <w:pPr>
        <w:outlineLvl w:val="0"/>
        <w:rPr>
          <w:rFonts w:ascii="Arial" w:hAnsi="Arial" w:cs="Arial"/>
          <w:b/>
          <w:sz w:val="24"/>
          <w:szCs w:val="24"/>
        </w:rPr>
      </w:pPr>
      <w:r w:rsidRPr="009E35DF">
        <w:rPr>
          <w:rFonts w:ascii="Arial" w:hAnsi="Arial" w:cs="Arial"/>
          <w:b/>
          <w:sz w:val="24"/>
          <w:szCs w:val="24"/>
        </w:rPr>
        <w:t>Supplemental Digital Content</w:t>
      </w:r>
    </w:p>
    <w:p w14:paraId="2FA329AA" w14:textId="77777777" w:rsidR="00890BB2" w:rsidRPr="009E35DF" w:rsidRDefault="00890BB2">
      <w:pPr>
        <w:rPr>
          <w:rFonts w:ascii="Arial" w:hAnsi="Arial" w:cs="Arial"/>
          <w:sz w:val="24"/>
          <w:szCs w:val="24"/>
        </w:rPr>
      </w:pPr>
    </w:p>
    <w:p w14:paraId="7FCE61F7" w14:textId="3AF88045" w:rsidR="00890BB2" w:rsidRPr="009E35DF" w:rsidRDefault="00890BB2">
      <w:pPr>
        <w:rPr>
          <w:rFonts w:ascii="Arial" w:hAnsi="Arial" w:cs="Arial"/>
          <w:b/>
          <w:sz w:val="24"/>
          <w:szCs w:val="24"/>
        </w:rPr>
      </w:pPr>
      <w:r w:rsidRPr="009E35DF">
        <w:rPr>
          <w:rFonts w:ascii="Arial" w:hAnsi="Arial" w:cs="Arial"/>
          <w:sz w:val="24"/>
          <w:szCs w:val="24"/>
        </w:rPr>
        <w:t>This appendix has been provided to give readers additional information about the study.</w:t>
      </w:r>
      <w:r w:rsidRPr="009E35DF">
        <w:rPr>
          <w:rFonts w:ascii="Arial" w:hAnsi="Arial" w:cs="Arial"/>
          <w:b/>
          <w:sz w:val="24"/>
          <w:szCs w:val="24"/>
        </w:rPr>
        <w:br w:type="page"/>
      </w:r>
    </w:p>
    <w:p w14:paraId="00B6A881" w14:textId="77777777" w:rsidR="00890BB2" w:rsidRPr="009E35DF" w:rsidRDefault="00890BB2" w:rsidP="00DC5A23">
      <w:pPr>
        <w:jc w:val="center"/>
        <w:outlineLvl w:val="0"/>
        <w:rPr>
          <w:rFonts w:ascii="Arial" w:hAnsi="Arial" w:cs="Arial"/>
          <w:b/>
          <w:sz w:val="24"/>
          <w:szCs w:val="24"/>
        </w:rPr>
      </w:pPr>
    </w:p>
    <w:p w14:paraId="21CF010B" w14:textId="21397035" w:rsidR="00DC5A23" w:rsidRPr="009E35DF" w:rsidRDefault="00890BB2" w:rsidP="003B727D">
      <w:pPr>
        <w:spacing w:line="240" w:lineRule="auto"/>
        <w:contextualSpacing/>
        <w:jc w:val="center"/>
        <w:rPr>
          <w:rFonts w:ascii="Arial" w:hAnsi="Arial" w:cs="Arial"/>
          <w:b/>
          <w:sz w:val="24"/>
          <w:szCs w:val="24"/>
        </w:rPr>
      </w:pPr>
      <w:r w:rsidRPr="009E35DF">
        <w:rPr>
          <w:rFonts w:ascii="Arial" w:hAnsi="Arial" w:cs="Arial"/>
          <w:b/>
          <w:sz w:val="24"/>
          <w:szCs w:val="24"/>
        </w:rPr>
        <w:t xml:space="preserve">Supplemental Appendix </w:t>
      </w:r>
    </w:p>
    <w:p w14:paraId="3250E948" w14:textId="77777777" w:rsidR="00DC5A23" w:rsidRPr="009E35DF" w:rsidRDefault="00DC5A23" w:rsidP="003B727D">
      <w:pPr>
        <w:spacing w:line="240" w:lineRule="auto"/>
        <w:contextualSpacing/>
        <w:jc w:val="center"/>
        <w:rPr>
          <w:rFonts w:ascii="Arial" w:hAnsi="Arial" w:cs="Arial"/>
          <w:b/>
          <w:sz w:val="24"/>
          <w:szCs w:val="24"/>
        </w:rPr>
      </w:pPr>
    </w:p>
    <w:p w14:paraId="651234C3" w14:textId="77777777" w:rsidR="00DC5A23" w:rsidRPr="009E35DF" w:rsidRDefault="00DC5A23" w:rsidP="003B727D">
      <w:pPr>
        <w:spacing w:line="240" w:lineRule="auto"/>
        <w:contextualSpacing/>
        <w:jc w:val="center"/>
        <w:rPr>
          <w:rFonts w:ascii="Arial" w:hAnsi="Arial" w:cs="Arial"/>
          <w:b/>
          <w:sz w:val="24"/>
          <w:szCs w:val="24"/>
        </w:rPr>
      </w:pPr>
    </w:p>
    <w:p w14:paraId="51A2828F" w14:textId="108C42DA" w:rsidR="001101BD" w:rsidRPr="009E35DF" w:rsidRDefault="00814CFA" w:rsidP="003B727D">
      <w:pPr>
        <w:spacing w:line="240" w:lineRule="auto"/>
        <w:contextualSpacing/>
        <w:jc w:val="center"/>
        <w:rPr>
          <w:rFonts w:ascii="Arial" w:hAnsi="Arial" w:cs="Arial"/>
          <w:b/>
          <w:sz w:val="24"/>
          <w:szCs w:val="24"/>
        </w:rPr>
      </w:pPr>
      <w:r w:rsidRPr="009E35DF">
        <w:rPr>
          <w:rFonts w:ascii="Arial" w:hAnsi="Arial" w:cs="Arial"/>
          <w:b/>
          <w:sz w:val="24"/>
          <w:szCs w:val="24"/>
        </w:rPr>
        <w:t>Staged implementation of ABCDE bundle improves patient outcomes and reduces hospital costs</w:t>
      </w:r>
    </w:p>
    <w:p w14:paraId="62778C0D" w14:textId="77777777" w:rsidR="00D94D35" w:rsidRPr="009E35DF" w:rsidRDefault="00D94D35" w:rsidP="00A84140">
      <w:pPr>
        <w:spacing w:line="480" w:lineRule="auto"/>
        <w:contextualSpacing/>
        <w:rPr>
          <w:rFonts w:ascii="Arial" w:hAnsi="Arial" w:cs="Arial"/>
          <w:b/>
          <w:sz w:val="24"/>
          <w:szCs w:val="24"/>
        </w:rPr>
      </w:pPr>
    </w:p>
    <w:p w14:paraId="1F44C257" w14:textId="4D8813C0" w:rsidR="00D94D35" w:rsidRPr="009E35DF" w:rsidRDefault="003426AE" w:rsidP="003B727D">
      <w:pPr>
        <w:spacing w:line="240" w:lineRule="auto"/>
        <w:contextualSpacing/>
        <w:rPr>
          <w:rFonts w:ascii="Arial" w:hAnsi="Arial" w:cs="Arial"/>
          <w:sz w:val="24"/>
          <w:szCs w:val="24"/>
          <w:vertAlign w:val="superscript"/>
        </w:rPr>
      </w:pPr>
      <w:r w:rsidRPr="009E35DF">
        <w:rPr>
          <w:rFonts w:ascii="Arial" w:hAnsi="Arial" w:cs="Arial"/>
          <w:sz w:val="24"/>
          <w:szCs w:val="24"/>
        </w:rPr>
        <w:t xml:space="preserve">S. Jean </w:t>
      </w:r>
      <w:r w:rsidR="00D94D35" w:rsidRPr="009E35DF">
        <w:rPr>
          <w:rFonts w:ascii="Arial" w:hAnsi="Arial" w:cs="Arial"/>
          <w:sz w:val="24"/>
          <w:szCs w:val="24"/>
        </w:rPr>
        <w:t>Hsieh</w:t>
      </w:r>
      <w:r w:rsidR="0079223D" w:rsidRPr="009E35DF">
        <w:rPr>
          <w:rFonts w:ascii="Arial" w:hAnsi="Arial" w:cs="Arial"/>
          <w:sz w:val="24"/>
          <w:szCs w:val="24"/>
        </w:rPr>
        <w:t xml:space="preserve"> M.D.</w:t>
      </w:r>
      <w:r w:rsidR="00F34C12" w:rsidRPr="009E35DF">
        <w:rPr>
          <w:rFonts w:ascii="Arial" w:hAnsi="Arial" w:cs="Arial"/>
          <w:sz w:val="24"/>
          <w:szCs w:val="24"/>
          <w:vertAlign w:val="superscript"/>
        </w:rPr>
        <w:t>1</w:t>
      </w:r>
      <w:r w:rsidR="00D94D35" w:rsidRPr="009E35DF">
        <w:rPr>
          <w:rFonts w:ascii="Arial" w:hAnsi="Arial" w:cs="Arial"/>
          <w:sz w:val="24"/>
          <w:szCs w:val="24"/>
        </w:rPr>
        <w:t xml:space="preserve">, </w:t>
      </w:r>
      <w:proofErr w:type="spellStart"/>
      <w:r w:rsidR="00C53CE2" w:rsidRPr="009E35DF">
        <w:rPr>
          <w:rFonts w:ascii="Arial" w:hAnsi="Arial" w:cs="Arial"/>
          <w:sz w:val="24"/>
          <w:szCs w:val="24"/>
        </w:rPr>
        <w:t>Olufisayo</w:t>
      </w:r>
      <w:proofErr w:type="spellEnd"/>
      <w:r w:rsidR="00C53CE2" w:rsidRPr="009E35DF">
        <w:rPr>
          <w:rFonts w:ascii="Arial" w:hAnsi="Arial" w:cs="Arial"/>
          <w:sz w:val="24"/>
          <w:szCs w:val="24"/>
        </w:rPr>
        <w:t xml:space="preserve"> </w:t>
      </w:r>
      <w:proofErr w:type="spellStart"/>
      <w:r w:rsidR="00C53CE2" w:rsidRPr="009E35DF">
        <w:rPr>
          <w:rFonts w:ascii="Arial" w:hAnsi="Arial" w:cs="Arial"/>
          <w:sz w:val="24"/>
          <w:szCs w:val="24"/>
        </w:rPr>
        <w:t>Otusanya</w:t>
      </w:r>
      <w:proofErr w:type="spellEnd"/>
      <w:r w:rsidR="0079223D" w:rsidRPr="009E35DF">
        <w:rPr>
          <w:rFonts w:ascii="Arial" w:hAnsi="Arial" w:cs="Arial"/>
          <w:sz w:val="24"/>
          <w:szCs w:val="24"/>
        </w:rPr>
        <w:t xml:space="preserve"> M.D.</w:t>
      </w:r>
      <w:r w:rsidR="00E501F6" w:rsidRPr="009E35DF">
        <w:rPr>
          <w:rFonts w:ascii="Arial" w:hAnsi="Arial" w:cs="Arial"/>
          <w:sz w:val="24"/>
          <w:szCs w:val="24"/>
          <w:vertAlign w:val="superscript"/>
        </w:rPr>
        <w:t>2</w:t>
      </w:r>
      <w:r w:rsidR="00D94D35" w:rsidRPr="009E35DF">
        <w:rPr>
          <w:rFonts w:ascii="Arial" w:hAnsi="Arial" w:cs="Arial"/>
          <w:sz w:val="24"/>
          <w:szCs w:val="24"/>
        </w:rPr>
        <w:t>, H</w:t>
      </w:r>
      <w:r w:rsidR="00C53CE2" w:rsidRPr="009E35DF">
        <w:rPr>
          <w:rFonts w:ascii="Arial" w:hAnsi="Arial" w:cs="Arial"/>
          <w:sz w:val="24"/>
          <w:szCs w:val="24"/>
        </w:rPr>
        <w:t>ayley B.</w:t>
      </w:r>
      <w:r w:rsidR="00D94D35" w:rsidRPr="009E35DF">
        <w:rPr>
          <w:rFonts w:ascii="Arial" w:hAnsi="Arial" w:cs="Arial"/>
          <w:sz w:val="24"/>
          <w:szCs w:val="24"/>
        </w:rPr>
        <w:t xml:space="preserve"> Gershengorn</w:t>
      </w:r>
      <w:r w:rsidR="0079223D" w:rsidRPr="009E35DF">
        <w:rPr>
          <w:rFonts w:ascii="Arial" w:hAnsi="Arial" w:cs="Arial"/>
          <w:sz w:val="24"/>
          <w:szCs w:val="24"/>
        </w:rPr>
        <w:t xml:space="preserve"> M.D.</w:t>
      </w:r>
      <w:r w:rsidR="00A16711" w:rsidRPr="009E35DF">
        <w:rPr>
          <w:rFonts w:ascii="Arial" w:hAnsi="Arial" w:cs="Arial"/>
          <w:sz w:val="24"/>
          <w:szCs w:val="24"/>
          <w:vertAlign w:val="superscript"/>
        </w:rPr>
        <w:t>3</w:t>
      </w:r>
      <w:r w:rsidR="00D94D35" w:rsidRPr="009E35DF">
        <w:rPr>
          <w:rFonts w:ascii="Arial" w:hAnsi="Arial" w:cs="Arial"/>
          <w:sz w:val="24"/>
          <w:szCs w:val="24"/>
        </w:rPr>
        <w:t xml:space="preserve">, </w:t>
      </w:r>
      <w:r w:rsidR="00802A1D" w:rsidRPr="009E35DF">
        <w:rPr>
          <w:rFonts w:ascii="Arial" w:hAnsi="Arial" w:cs="Arial"/>
          <w:sz w:val="24"/>
          <w:szCs w:val="24"/>
        </w:rPr>
        <w:t xml:space="preserve">Aluko </w:t>
      </w:r>
      <w:r w:rsidR="00D92585" w:rsidRPr="009E35DF">
        <w:rPr>
          <w:rFonts w:ascii="Arial" w:hAnsi="Arial" w:cs="Arial"/>
          <w:sz w:val="24"/>
          <w:szCs w:val="24"/>
        </w:rPr>
        <w:t xml:space="preserve">A. </w:t>
      </w:r>
      <w:r w:rsidR="00802A1D" w:rsidRPr="009E35DF">
        <w:rPr>
          <w:rFonts w:ascii="Arial" w:hAnsi="Arial" w:cs="Arial"/>
          <w:sz w:val="24"/>
          <w:szCs w:val="24"/>
        </w:rPr>
        <w:t>Hope</w:t>
      </w:r>
      <w:r w:rsidR="0079223D" w:rsidRPr="009E35DF">
        <w:rPr>
          <w:rFonts w:ascii="Arial" w:hAnsi="Arial" w:cs="Arial"/>
          <w:sz w:val="24"/>
          <w:szCs w:val="24"/>
        </w:rPr>
        <w:t xml:space="preserve"> M.D. M.S.</w:t>
      </w:r>
      <w:r w:rsidR="00A16711" w:rsidRPr="009E35DF">
        <w:rPr>
          <w:rFonts w:ascii="Arial" w:hAnsi="Arial" w:cs="Arial"/>
          <w:sz w:val="24"/>
          <w:szCs w:val="24"/>
          <w:vertAlign w:val="superscript"/>
        </w:rPr>
        <w:t>4</w:t>
      </w:r>
      <w:r w:rsidR="00802A1D" w:rsidRPr="009E35DF">
        <w:rPr>
          <w:rFonts w:ascii="Arial" w:hAnsi="Arial" w:cs="Arial"/>
          <w:sz w:val="24"/>
          <w:szCs w:val="24"/>
        </w:rPr>
        <w:t>,</w:t>
      </w:r>
      <w:r w:rsidR="003E15AF" w:rsidRPr="009E35DF">
        <w:rPr>
          <w:rFonts w:ascii="Arial" w:hAnsi="Arial" w:cs="Arial"/>
          <w:sz w:val="24"/>
          <w:szCs w:val="24"/>
        </w:rPr>
        <w:t xml:space="preserve"> Christopher Dayton</w:t>
      </w:r>
      <w:r w:rsidR="0079223D" w:rsidRPr="009E35DF">
        <w:rPr>
          <w:rFonts w:ascii="Arial" w:hAnsi="Arial" w:cs="Arial"/>
          <w:sz w:val="24"/>
          <w:szCs w:val="24"/>
        </w:rPr>
        <w:t xml:space="preserve"> M.D.</w:t>
      </w:r>
      <w:r w:rsidR="00A16711" w:rsidRPr="009E35DF">
        <w:rPr>
          <w:rFonts w:ascii="Arial" w:hAnsi="Arial" w:cs="Arial"/>
          <w:sz w:val="24"/>
          <w:szCs w:val="24"/>
          <w:vertAlign w:val="superscript"/>
        </w:rPr>
        <w:t>5</w:t>
      </w:r>
      <w:r w:rsidR="003E15AF" w:rsidRPr="009E35DF">
        <w:rPr>
          <w:rFonts w:ascii="Arial" w:hAnsi="Arial" w:cs="Arial"/>
          <w:sz w:val="24"/>
          <w:szCs w:val="24"/>
        </w:rPr>
        <w:t xml:space="preserve">, </w:t>
      </w:r>
      <w:r w:rsidR="00C53CE2" w:rsidRPr="009E35DF">
        <w:rPr>
          <w:rFonts w:ascii="Arial" w:hAnsi="Arial" w:cs="Arial"/>
          <w:sz w:val="24"/>
          <w:szCs w:val="24"/>
        </w:rPr>
        <w:t>Daniela Levi</w:t>
      </w:r>
      <w:r w:rsidR="0079223D" w:rsidRPr="009E35DF">
        <w:rPr>
          <w:rFonts w:ascii="Arial" w:hAnsi="Arial" w:cs="Arial"/>
          <w:sz w:val="24"/>
          <w:szCs w:val="24"/>
        </w:rPr>
        <w:t xml:space="preserve"> M.D.</w:t>
      </w:r>
      <w:r w:rsidR="00A16711" w:rsidRPr="009E35DF">
        <w:rPr>
          <w:rFonts w:ascii="Arial" w:hAnsi="Arial" w:cs="Arial"/>
          <w:sz w:val="24"/>
          <w:szCs w:val="24"/>
          <w:vertAlign w:val="superscript"/>
        </w:rPr>
        <w:t>4</w:t>
      </w:r>
      <w:r w:rsidR="00C53CE2" w:rsidRPr="009E35DF">
        <w:rPr>
          <w:rFonts w:ascii="Arial" w:hAnsi="Arial" w:cs="Arial"/>
          <w:sz w:val="24"/>
          <w:szCs w:val="24"/>
        </w:rPr>
        <w:t>, Melba Garcia</w:t>
      </w:r>
      <w:r w:rsidR="00A16711" w:rsidRPr="009E35DF">
        <w:rPr>
          <w:rFonts w:ascii="Arial" w:hAnsi="Arial" w:cs="Arial"/>
          <w:sz w:val="24"/>
          <w:szCs w:val="24"/>
          <w:vertAlign w:val="superscript"/>
        </w:rPr>
        <w:t>6</w:t>
      </w:r>
      <w:r w:rsidR="00C53CE2" w:rsidRPr="009E35DF">
        <w:rPr>
          <w:rFonts w:ascii="Arial" w:hAnsi="Arial" w:cs="Arial"/>
          <w:sz w:val="24"/>
          <w:szCs w:val="24"/>
        </w:rPr>
        <w:t>, David Prince</w:t>
      </w:r>
      <w:r w:rsidR="0079223D" w:rsidRPr="009E35DF">
        <w:rPr>
          <w:rFonts w:ascii="Arial" w:hAnsi="Arial" w:cs="Arial"/>
          <w:sz w:val="24"/>
          <w:szCs w:val="24"/>
        </w:rPr>
        <w:t xml:space="preserve"> M.D.</w:t>
      </w:r>
      <w:r w:rsidR="00A16711" w:rsidRPr="009E35DF">
        <w:rPr>
          <w:rFonts w:ascii="Arial" w:hAnsi="Arial" w:cs="Arial"/>
          <w:sz w:val="24"/>
          <w:szCs w:val="24"/>
          <w:vertAlign w:val="superscript"/>
        </w:rPr>
        <w:t>7</w:t>
      </w:r>
      <w:r w:rsidR="0079223D" w:rsidRPr="009E35DF">
        <w:rPr>
          <w:rFonts w:ascii="Arial" w:hAnsi="Arial" w:cs="Arial"/>
          <w:sz w:val="24"/>
          <w:szCs w:val="24"/>
        </w:rPr>
        <w:t xml:space="preserve"> </w:t>
      </w:r>
      <w:r w:rsidR="00C53CE2" w:rsidRPr="009E35DF">
        <w:rPr>
          <w:rFonts w:ascii="Arial" w:hAnsi="Arial" w:cs="Arial"/>
          <w:sz w:val="24"/>
          <w:szCs w:val="24"/>
        </w:rPr>
        <w:t xml:space="preserve">, Michele </w:t>
      </w:r>
      <w:r w:rsidR="003E15AF" w:rsidRPr="009E35DF">
        <w:rPr>
          <w:rFonts w:ascii="Arial" w:hAnsi="Arial" w:cs="Arial"/>
          <w:sz w:val="24"/>
          <w:szCs w:val="24"/>
        </w:rPr>
        <w:t>Mills</w:t>
      </w:r>
      <w:r w:rsidR="00892344" w:rsidRPr="009E35DF">
        <w:rPr>
          <w:rFonts w:ascii="Arial" w:hAnsi="Arial" w:cs="Arial"/>
          <w:sz w:val="24"/>
          <w:szCs w:val="24"/>
          <w:vertAlign w:val="superscript"/>
        </w:rPr>
        <w:t>8</w:t>
      </w:r>
      <w:r w:rsidR="003E15AF" w:rsidRPr="009E35DF">
        <w:rPr>
          <w:rFonts w:ascii="Arial" w:hAnsi="Arial" w:cs="Arial"/>
          <w:sz w:val="24"/>
          <w:szCs w:val="24"/>
        </w:rPr>
        <w:t xml:space="preserve">, </w:t>
      </w:r>
      <w:r w:rsidR="008F1317" w:rsidRPr="009E35DF">
        <w:rPr>
          <w:rFonts w:ascii="Arial" w:hAnsi="Arial" w:cs="Arial"/>
          <w:sz w:val="24"/>
          <w:szCs w:val="24"/>
        </w:rPr>
        <w:t>Dan Fein</w:t>
      </w:r>
      <w:r w:rsidR="0079223D" w:rsidRPr="009E35DF">
        <w:rPr>
          <w:rFonts w:ascii="Arial" w:hAnsi="Arial" w:cs="Arial"/>
          <w:sz w:val="24"/>
          <w:szCs w:val="24"/>
        </w:rPr>
        <w:t xml:space="preserve"> M.D.</w:t>
      </w:r>
      <w:r w:rsidR="002C5B2C" w:rsidRPr="009E35DF">
        <w:rPr>
          <w:rFonts w:ascii="Arial" w:hAnsi="Arial" w:cs="Arial"/>
          <w:sz w:val="24"/>
          <w:szCs w:val="24"/>
          <w:vertAlign w:val="superscript"/>
        </w:rPr>
        <w:t>8</w:t>
      </w:r>
      <w:r w:rsidR="008F1317" w:rsidRPr="009E35DF">
        <w:rPr>
          <w:rFonts w:ascii="Arial" w:hAnsi="Arial" w:cs="Arial"/>
          <w:sz w:val="24"/>
          <w:szCs w:val="24"/>
        </w:rPr>
        <w:t xml:space="preserve">, </w:t>
      </w:r>
      <w:proofErr w:type="spellStart"/>
      <w:r w:rsidR="008201B7" w:rsidRPr="009E35DF">
        <w:rPr>
          <w:rFonts w:ascii="Arial" w:hAnsi="Arial" w:cs="Arial"/>
          <w:sz w:val="24"/>
          <w:szCs w:val="24"/>
        </w:rPr>
        <w:t>S</w:t>
      </w:r>
      <w:r w:rsidR="0001723B" w:rsidRPr="009E35DF">
        <w:rPr>
          <w:rFonts w:ascii="Arial" w:hAnsi="Arial" w:cs="Arial"/>
          <w:sz w:val="24"/>
          <w:szCs w:val="24"/>
        </w:rPr>
        <w:t>ilvie</w:t>
      </w:r>
      <w:proofErr w:type="spellEnd"/>
      <w:r w:rsidR="008201B7" w:rsidRPr="009E35DF">
        <w:rPr>
          <w:rFonts w:ascii="Arial" w:hAnsi="Arial" w:cs="Arial"/>
          <w:sz w:val="24"/>
          <w:szCs w:val="24"/>
        </w:rPr>
        <w:t xml:space="preserve"> Colman</w:t>
      </w:r>
      <w:r w:rsidR="0079223D" w:rsidRPr="009E35DF">
        <w:rPr>
          <w:rFonts w:ascii="Arial" w:hAnsi="Arial" w:cs="Arial"/>
          <w:sz w:val="24"/>
          <w:szCs w:val="24"/>
        </w:rPr>
        <w:t xml:space="preserve"> PhD</w:t>
      </w:r>
      <w:r w:rsidR="00892344" w:rsidRPr="009E35DF">
        <w:rPr>
          <w:rFonts w:ascii="Arial" w:hAnsi="Arial" w:cs="Arial"/>
          <w:sz w:val="24"/>
          <w:szCs w:val="24"/>
          <w:vertAlign w:val="superscript"/>
        </w:rPr>
        <w:t>10</w:t>
      </w:r>
      <w:r w:rsidR="00683BF8" w:rsidRPr="009E35DF">
        <w:rPr>
          <w:rFonts w:ascii="Arial" w:hAnsi="Arial" w:cs="Arial"/>
          <w:sz w:val="24"/>
          <w:szCs w:val="24"/>
        </w:rPr>
        <w:t>,</w:t>
      </w:r>
      <w:r w:rsidR="008201B7" w:rsidRPr="009E35DF">
        <w:rPr>
          <w:rFonts w:ascii="Arial" w:hAnsi="Arial" w:cs="Arial"/>
          <w:sz w:val="24"/>
          <w:szCs w:val="24"/>
        </w:rPr>
        <w:t xml:space="preserve"> </w:t>
      </w:r>
      <w:r w:rsidR="00D94D35" w:rsidRPr="009E35DF">
        <w:rPr>
          <w:rFonts w:ascii="Arial" w:hAnsi="Arial" w:cs="Arial"/>
          <w:sz w:val="24"/>
          <w:szCs w:val="24"/>
        </w:rPr>
        <w:t>M</w:t>
      </w:r>
      <w:r w:rsidR="003E15AF" w:rsidRPr="009E35DF">
        <w:rPr>
          <w:rFonts w:ascii="Arial" w:hAnsi="Arial" w:cs="Arial"/>
          <w:sz w:val="24"/>
          <w:szCs w:val="24"/>
        </w:rPr>
        <w:t>ichelle</w:t>
      </w:r>
      <w:r w:rsidR="0001723B" w:rsidRPr="009E35DF">
        <w:rPr>
          <w:rFonts w:ascii="Arial" w:hAnsi="Arial" w:cs="Arial"/>
          <w:sz w:val="24"/>
          <w:szCs w:val="24"/>
        </w:rPr>
        <w:t xml:space="preserve"> N</w:t>
      </w:r>
      <w:r w:rsidR="00B23411" w:rsidRPr="009E35DF">
        <w:rPr>
          <w:rFonts w:ascii="Arial" w:hAnsi="Arial" w:cs="Arial"/>
          <w:sz w:val="24"/>
          <w:szCs w:val="24"/>
        </w:rPr>
        <w:t>g</w:t>
      </w:r>
      <w:r w:rsidR="0001723B" w:rsidRPr="009E35DF">
        <w:rPr>
          <w:rFonts w:ascii="Arial" w:hAnsi="Arial" w:cs="Arial"/>
          <w:sz w:val="24"/>
          <w:szCs w:val="24"/>
        </w:rPr>
        <w:t xml:space="preserve"> </w:t>
      </w:r>
      <w:r w:rsidR="00D94D35" w:rsidRPr="009E35DF">
        <w:rPr>
          <w:rFonts w:ascii="Arial" w:hAnsi="Arial" w:cs="Arial"/>
          <w:sz w:val="24"/>
          <w:szCs w:val="24"/>
        </w:rPr>
        <w:t>Gong</w:t>
      </w:r>
      <w:r w:rsidR="0079223D" w:rsidRPr="009E35DF">
        <w:rPr>
          <w:rFonts w:ascii="Arial" w:hAnsi="Arial" w:cs="Arial"/>
          <w:sz w:val="24"/>
          <w:szCs w:val="24"/>
        </w:rPr>
        <w:t xml:space="preserve"> M.D. M.S.</w:t>
      </w:r>
      <w:r w:rsidR="002C5B2C" w:rsidRPr="009E35DF">
        <w:rPr>
          <w:rFonts w:ascii="Arial" w:hAnsi="Arial" w:cs="Arial"/>
          <w:sz w:val="24"/>
          <w:szCs w:val="24"/>
          <w:vertAlign w:val="superscript"/>
        </w:rPr>
        <w:t>4</w:t>
      </w:r>
      <w:r w:rsidR="00E501F6" w:rsidRPr="009E35DF">
        <w:rPr>
          <w:rFonts w:ascii="Arial" w:hAnsi="Arial" w:cs="Arial"/>
          <w:sz w:val="24"/>
          <w:szCs w:val="24"/>
          <w:vertAlign w:val="superscript"/>
        </w:rPr>
        <w:t>,</w:t>
      </w:r>
      <w:r w:rsidR="00892344" w:rsidRPr="009E35DF">
        <w:rPr>
          <w:rFonts w:ascii="Arial" w:hAnsi="Arial" w:cs="Arial"/>
          <w:sz w:val="24"/>
          <w:szCs w:val="24"/>
          <w:vertAlign w:val="superscript"/>
        </w:rPr>
        <w:t>11</w:t>
      </w:r>
    </w:p>
    <w:p w14:paraId="2BE0417F" w14:textId="400D4B21" w:rsidR="00D94D35" w:rsidRPr="009E35DF" w:rsidRDefault="00D94D35" w:rsidP="00A84140">
      <w:pPr>
        <w:spacing w:line="480" w:lineRule="auto"/>
        <w:contextualSpacing/>
        <w:rPr>
          <w:rFonts w:ascii="Arial" w:hAnsi="Arial" w:cs="Arial"/>
          <w:sz w:val="24"/>
          <w:szCs w:val="24"/>
        </w:rPr>
      </w:pPr>
    </w:p>
    <w:p w14:paraId="553D8053" w14:textId="4F395B42" w:rsidR="0049645F" w:rsidRPr="009E35DF" w:rsidRDefault="0079223D" w:rsidP="0079223D">
      <w:pPr>
        <w:spacing w:line="240" w:lineRule="auto"/>
        <w:contextualSpacing/>
        <w:rPr>
          <w:rFonts w:ascii="Arial" w:hAnsi="Arial" w:cs="Arial"/>
          <w:b/>
          <w:sz w:val="24"/>
          <w:szCs w:val="24"/>
        </w:rPr>
      </w:pPr>
      <w:r w:rsidRPr="009E35DF">
        <w:rPr>
          <w:rFonts w:ascii="Arial" w:hAnsi="Arial" w:cs="Arial"/>
          <w:b/>
          <w:sz w:val="24"/>
          <w:szCs w:val="24"/>
        </w:rPr>
        <w:t>Institutional Affiliations:</w:t>
      </w:r>
    </w:p>
    <w:p w14:paraId="5DB53630" w14:textId="2A8B6A72" w:rsidR="00F84BBB" w:rsidRPr="009E35DF" w:rsidRDefault="00F84BBB" w:rsidP="00F34C12">
      <w:pPr>
        <w:spacing w:line="240" w:lineRule="auto"/>
        <w:contextualSpacing/>
        <w:rPr>
          <w:rFonts w:ascii="Arial" w:hAnsi="Arial" w:cs="Arial"/>
          <w:sz w:val="24"/>
          <w:szCs w:val="24"/>
        </w:rPr>
      </w:pPr>
      <w:r w:rsidRPr="009E35DF">
        <w:rPr>
          <w:rFonts w:ascii="Arial" w:hAnsi="Arial" w:cs="Arial"/>
          <w:sz w:val="24"/>
          <w:szCs w:val="24"/>
          <w:vertAlign w:val="superscript"/>
        </w:rPr>
        <w:t>1</w:t>
      </w:r>
      <w:r w:rsidRPr="009E35DF">
        <w:rPr>
          <w:rFonts w:ascii="Arial" w:hAnsi="Arial" w:cs="Arial"/>
          <w:sz w:val="24"/>
          <w:szCs w:val="24"/>
        </w:rPr>
        <w:t xml:space="preserve"> Division of Pulmonary, Critical Care, and Sleep Medicine, Department of Medicine, Icahn School of Medicine at Mount Sinai</w:t>
      </w:r>
    </w:p>
    <w:p w14:paraId="03167A8A" w14:textId="1657EBFD" w:rsidR="00F34C12" w:rsidRPr="009E35DF" w:rsidRDefault="00F34C12" w:rsidP="00892344">
      <w:pPr>
        <w:spacing w:after="0" w:line="240" w:lineRule="auto"/>
        <w:contextualSpacing/>
        <w:rPr>
          <w:rFonts w:ascii="Arial" w:hAnsi="Arial" w:cs="Arial"/>
          <w:sz w:val="24"/>
          <w:szCs w:val="24"/>
        </w:rPr>
      </w:pPr>
      <w:r w:rsidRPr="009E35DF">
        <w:rPr>
          <w:rFonts w:ascii="Arial" w:hAnsi="Arial" w:cs="Arial"/>
          <w:sz w:val="24"/>
          <w:szCs w:val="24"/>
          <w:vertAlign w:val="superscript"/>
        </w:rPr>
        <w:t>2</w:t>
      </w:r>
      <w:r w:rsidRPr="009E35DF">
        <w:rPr>
          <w:rFonts w:ascii="Arial" w:hAnsi="Arial" w:cs="Arial"/>
          <w:sz w:val="24"/>
          <w:szCs w:val="24"/>
        </w:rPr>
        <w:t xml:space="preserve"> </w:t>
      </w:r>
      <w:r w:rsidR="005076CA" w:rsidRPr="009E35DF">
        <w:rPr>
          <w:rFonts w:ascii="Arial" w:hAnsi="Arial" w:cs="Arial"/>
          <w:sz w:val="24"/>
          <w:szCs w:val="24"/>
        </w:rPr>
        <w:t>Division of Pulmonary Diseases, Critical Care, and Environmental Medicine, Department of Medicine, Tulane University School of Medicine</w:t>
      </w:r>
    </w:p>
    <w:p w14:paraId="6E716775" w14:textId="0F9AE2C7" w:rsidR="00A16711" w:rsidRPr="009E35DF" w:rsidRDefault="00A16711" w:rsidP="00A16711">
      <w:pPr>
        <w:spacing w:after="0" w:line="240" w:lineRule="auto"/>
        <w:rPr>
          <w:rFonts w:ascii="Arial" w:hAnsi="Arial" w:cs="Arial"/>
          <w:sz w:val="24"/>
          <w:szCs w:val="24"/>
        </w:rPr>
      </w:pPr>
      <w:r w:rsidRPr="009E35DF">
        <w:rPr>
          <w:rFonts w:ascii="Arial" w:hAnsi="Arial" w:cs="Arial"/>
          <w:sz w:val="24"/>
          <w:szCs w:val="24"/>
          <w:vertAlign w:val="superscript"/>
        </w:rPr>
        <w:t>3</w:t>
      </w:r>
      <w:r w:rsidR="00F84BBB" w:rsidRPr="009E35DF">
        <w:rPr>
          <w:rFonts w:ascii="Arial" w:hAnsi="Arial" w:cs="Arial"/>
          <w:sz w:val="24"/>
          <w:szCs w:val="24"/>
        </w:rPr>
        <w:t>Division of Pulmonary, Allergy, Critical Care, and Sleep Medicine</w:t>
      </w:r>
      <w:r w:rsidRPr="009E35DF">
        <w:rPr>
          <w:rFonts w:ascii="Arial" w:hAnsi="Arial" w:cs="Arial"/>
          <w:sz w:val="24"/>
          <w:szCs w:val="24"/>
        </w:rPr>
        <w:t>, University of Miami, Miller School of Medicine</w:t>
      </w:r>
    </w:p>
    <w:p w14:paraId="2811371B" w14:textId="279508E6" w:rsidR="00F84BBB" w:rsidRPr="009E35DF" w:rsidRDefault="00F84BBB" w:rsidP="00F84BBB">
      <w:pPr>
        <w:spacing w:line="240" w:lineRule="auto"/>
        <w:contextualSpacing/>
        <w:rPr>
          <w:rFonts w:ascii="Arial" w:hAnsi="Arial" w:cs="Arial"/>
          <w:sz w:val="24"/>
          <w:szCs w:val="24"/>
        </w:rPr>
      </w:pPr>
      <w:r w:rsidRPr="009E35DF">
        <w:rPr>
          <w:rFonts w:ascii="Arial" w:hAnsi="Arial" w:cs="Arial"/>
          <w:sz w:val="24"/>
          <w:szCs w:val="24"/>
          <w:vertAlign w:val="superscript"/>
        </w:rPr>
        <w:t>4</w:t>
      </w:r>
      <w:r w:rsidRPr="009E35DF">
        <w:rPr>
          <w:rFonts w:ascii="Arial" w:hAnsi="Arial" w:cs="Arial"/>
          <w:sz w:val="24"/>
          <w:szCs w:val="24"/>
        </w:rPr>
        <w:t xml:space="preserve"> Division of Critical Care Medicine, Department of Medicine, Montefiore </w:t>
      </w:r>
      <w:r w:rsidR="00D42E5C" w:rsidRPr="009E35DF">
        <w:rPr>
          <w:rFonts w:ascii="Arial" w:hAnsi="Arial" w:cs="Arial"/>
          <w:sz w:val="24"/>
          <w:szCs w:val="24"/>
        </w:rPr>
        <w:t>Medical</w:t>
      </w:r>
      <w:r w:rsidRPr="009E35DF">
        <w:rPr>
          <w:rFonts w:ascii="Arial" w:hAnsi="Arial" w:cs="Arial"/>
          <w:sz w:val="24"/>
          <w:szCs w:val="24"/>
        </w:rPr>
        <w:t xml:space="preserve"> Center, Albert Einstein College of Medicine</w:t>
      </w:r>
    </w:p>
    <w:p w14:paraId="7CB612E0" w14:textId="48622C9F" w:rsidR="00F84BBB" w:rsidRPr="009E35DF" w:rsidRDefault="00A16711" w:rsidP="00F34C12">
      <w:pPr>
        <w:spacing w:line="240" w:lineRule="auto"/>
        <w:contextualSpacing/>
        <w:rPr>
          <w:rFonts w:ascii="Arial" w:hAnsi="Arial" w:cs="Arial"/>
          <w:sz w:val="24"/>
          <w:szCs w:val="24"/>
        </w:rPr>
      </w:pPr>
      <w:r w:rsidRPr="009E35DF">
        <w:rPr>
          <w:rFonts w:ascii="Arial" w:hAnsi="Arial" w:cs="Arial"/>
          <w:sz w:val="24"/>
          <w:szCs w:val="24"/>
          <w:vertAlign w:val="superscript"/>
        </w:rPr>
        <w:t xml:space="preserve">5 </w:t>
      </w:r>
      <w:r w:rsidRPr="009E35DF">
        <w:rPr>
          <w:rFonts w:ascii="Arial" w:hAnsi="Arial" w:cs="Arial"/>
          <w:sz w:val="24"/>
          <w:szCs w:val="24"/>
        </w:rPr>
        <w:t>Division of Pulmonary Diseases and Critical Care, Department of Medicine, University of Texas Health Sciences Center at San Antonio</w:t>
      </w:r>
    </w:p>
    <w:p w14:paraId="6C196612" w14:textId="46050873" w:rsidR="00E501F6" w:rsidRPr="009E35DF" w:rsidRDefault="00A16711" w:rsidP="00F34C12">
      <w:pPr>
        <w:spacing w:line="240" w:lineRule="auto"/>
        <w:contextualSpacing/>
        <w:rPr>
          <w:rFonts w:ascii="Arial" w:hAnsi="Arial" w:cs="Arial"/>
          <w:sz w:val="24"/>
          <w:szCs w:val="24"/>
        </w:rPr>
      </w:pPr>
      <w:r w:rsidRPr="009E35DF">
        <w:rPr>
          <w:rFonts w:ascii="Arial" w:hAnsi="Arial" w:cs="Arial"/>
          <w:sz w:val="24"/>
          <w:szCs w:val="24"/>
          <w:vertAlign w:val="superscript"/>
        </w:rPr>
        <w:t>6</w:t>
      </w:r>
      <w:r w:rsidR="00E501F6" w:rsidRPr="009E35DF">
        <w:rPr>
          <w:rFonts w:ascii="Arial" w:hAnsi="Arial" w:cs="Arial"/>
          <w:sz w:val="24"/>
          <w:szCs w:val="24"/>
        </w:rPr>
        <w:t xml:space="preserve"> Department of Nursing, Montefiore Healthcare Center</w:t>
      </w:r>
    </w:p>
    <w:p w14:paraId="799A54FC" w14:textId="560AF22E" w:rsidR="00F34C12" w:rsidRPr="009E35DF" w:rsidRDefault="00A16711" w:rsidP="00F34C12">
      <w:pPr>
        <w:spacing w:line="240" w:lineRule="auto"/>
        <w:contextualSpacing/>
        <w:rPr>
          <w:rFonts w:ascii="Arial" w:hAnsi="Arial" w:cs="Arial"/>
          <w:sz w:val="24"/>
          <w:szCs w:val="24"/>
        </w:rPr>
      </w:pPr>
      <w:r w:rsidRPr="009E35DF">
        <w:rPr>
          <w:rFonts w:ascii="Arial" w:hAnsi="Arial" w:cs="Arial"/>
          <w:sz w:val="24"/>
          <w:szCs w:val="24"/>
          <w:vertAlign w:val="superscript"/>
        </w:rPr>
        <w:t>7</w:t>
      </w:r>
      <w:r w:rsidR="00F34C12" w:rsidRPr="009E35DF">
        <w:rPr>
          <w:rFonts w:ascii="Arial" w:hAnsi="Arial" w:cs="Arial"/>
          <w:sz w:val="24"/>
          <w:szCs w:val="24"/>
        </w:rPr>
        <w:t xml:space="preserve"> Department of Physical Medicine and Rehabilitation, Montefiore </w:t>
      </w:r>
      <w:r w:rsidR="00D42E5C" w:rsidRPr="009E35DF">
        <w:rPr>
          <w:rFonts w:ascii="Arial" w:hAnsi="Arial" w:cs="Arial"/>
          <w:sz w:val="24"/>
          <w:szCs w:val="24"/>
        </w:rPr>
        <w:t xml:space="preserve">Medical </w:t>
      </w:r>
      <w:r w:rsidR="00F34C12" w:rsidRPr="009E35DF">
        <w:rPr>
          <w:rFonts w:ascii="Arial" w:hAnsi="Arial" w:cs="Arial"/>
          <w:sz w:val="24"/>
          <w:szCs w:val="24"/>
        </w:rPr>
        <w:t>Center, Albert Einstein College of Medicine</w:t>
      </w:r>
    </w:p>
    <w:p w14:paraId="6E69CDD3" w14:textId="7D42F5EF" w:rsidR="00D42E5C" w:rsidRPr="009E35DF" w:rsidRDefault="00D42E5C" w:rsidP="00F34C12">
      <w:pPr>
        <w:spacing w:line="240" w:lineRule="auto"/>
        <w:contextualSpacing/>
        <w:rPr>
          <w:rFonts w:ascii="Arial" w:hAnsi="Arial" w:cs="Arial"/>
          <w:sz w:val="24"/>
          <w:szCs w:val="24"/>
        </w:rPr>
      </w:pPr>
      <w:r w:rsidRPr="009E35DF">
        <w:rPr>
          <w:rFonts w:ascii="Arial" w:hAnsi="Arial" w:cs="Arial"/>
          <w:sz w:val="24"/>
          <w:szCs w:val="24"/>
          <w:vertAlign w:val="superscript"/>
        </w:rPr>
        <w:t>8</w:t>
      </w:r>
      <w:r w:rsidRPr="009E35DF">
        <w:rPr>
          <w:rFonts w:ascii="Arial" w:hAnsi="Arial" w:cs="Arial"/>
          <w:sz w:val="24"/>
          <w:szCs w:val="24"/>
        </w:rPr>
        <w:t xml:space="preserve"> Occupational Therapy</w:t>
      </w:r>
      <w:r w:rsidR="00F23431" w:rsidRPr="009E35DF">
        <w:rPr>
          <w:rFonts w:ascii="Arial" w:hAnsi="Arial" w:cs="Arial"/>
          <w:sz w:val="24"/>
          <w:szCs w:val="24"/>
        </w:rPr>
        <w:t xml:space="preserve"> Assistant Program</w:t>
      </w:r>
      <w:r w:rsidRPr="009E35DF">
        <w:rPr>
          <w:rFonts w:ascii="Arial" w:hAnsi="Arial" w:cs="Arial"/>
          <w:sz w:val="24"/>
          <w:szCs w:val="24"/>
        </w:rPr>
        <w:t>, LaGuardia Community College</w:t>
      </w:r>
    </w:p>
    <w:p w14:paraId="1C4AF01D" w14:textId="7ADBF6DA" w:rsidR="00F34C12" w:rsidRPr="009E35DF" w:rsidRDefault="00D42E5C" w:rsidP="00F34C12">
      <w:pPr>
        <w:spacing w:line="240" w:lineRule="auto"/>
        <w:contextualSpacing/>
        <w:rPr>
          <w:rFonts w:ascii="Arial" w:hAnsi="Arial" w:cs="Arial"/>
          <w:sz w:val="24"/>
          <w:szCs w:val="24"/>
        </w:rPr>
      </w:pPr>
      <w:r w:rsidRPr="009E35DF">
        <w:rPr>
          <w:rFonts w:ascii="Arial" w:hAnsi="Arial" w:cs="Arial"/>
          <w:sz w:val="24"/>
          <w:szCs w:val="24"/>
          <w:vertAlign w:val="superscript"/>
        </w:rPr>
        <w:t>9</w:t>
      </w:r>
      <w:r w:rsidR="00F34C12" w:rsidRPr="009E35DF">
        <w:rPr>
          <w:rFonts w:ascii="Arial" w:hAnsi="Arial" w:cs="Arial"/>
          <w:sz w:val="24"/>
          <w:szCs w:val="24"/>
        </w:rPr>
        <w:t xml:space="preserve"> Division of Pulmonary Medicine, Department of Medicine, Montefiore </w:t>
      </w:r>
      <w:r w:rsidRPr="009E35DF">
        <w:rPr>
          <w:rFonts w:ascii="Arial" w:hAnsi="Arial" w:cs="Arial"/>
          <w:sz w:val="24"/>
          <w:szCs w:val="24"/>
        </w:rPr>
        <w:t xml:space="preserve">Medical </w:t>
      </w:r>
      <w:r w:rsidR="00F34C12" w:rsidRPr="009E35DF">
        <w:rPr>
          <w:rFonts w:ascii="Arial" w:hAnsi="Arial" w:cs="Arial"/>
          <w:sz w:val="24"/>
          <w:szCs w:val="24"/>
        </w:rPr>
        <w:t>Center, Albert Einstein College of Medicine</w:t>
      </w:r>
    </w:p>
    <w:p w14:paraId="1CAA619C" w14:textId="283EF62E" w:rsidR="00F34C12" w:rsidRPr="009E35DF" w:rsidRDefault="00D42E5C" w:rsidP="00F34C12">
      <w:pPr>
        <w:spacing w:line="240" w:lineRule="auto"/>
        <w:contextualSpacing/>
        <w:rPr>
          <w:rFonts w:ascii="Arial" w:hAnsi="Arial" w:cs="Arial"/>
          <w:sz w:val="24"/>
          <w:szCs w:val="24"/>
        </w:rPr>
      </w:pPr>
      <w:r w:rsidRPr="009E35DF">
        <w:rPr>
          <w:rFonts w:ascii="Arial" w:hAnsi="Arial" w:cs="Arial"/>
          <w:sz w:val="24"/>
          <w:szCs w:val="24"/>
          <w:vertAlign w:val="superscript"/>
        </w:rPr>
        <w:t>10</w:t>
      </w:r>
      <w:r w:rsidR="00F34C12" w:rsidRPr="009E35DF">
        <w:rPr>
          <w:rFonts w:ascii="Arial" w:hAnsi="Arial" w:cs="Arial"/>
          <w:sz w:val="24"/>
          <w:szCs w:val="24"/>
        </w:rPr>
        <w:t xml:space="preserve"> Network Performance Group, Montefiore </w:t>
      </w:r>
      <w:r w:rsidRPr="009E35DF">
        <w:rPr>
          <w:rFonts w:ascii="Arial" w:hAnsi="Arial" w:cs="Arial"/>
          <w:sz w:val="24"/>
          <w:szCs w:val="24"/>
        </w:rPr>
        <w:t xml:space="preserve">Medical </w:t>
      </w:r>
      <w:r w:rsidR="00F34C12" w:rsidRPr="009E35DF">
        <w:rPr>
          <w:rFonts w:ascii="Arial" w:hAnsi="Arial" w:cs="Arial"/>
          <w:sz w:val="24"/>
          <w:szCs w:val="24"/>
        </w:rPr>
        <w:t>Center</w:t>
      </w:r>
    </w:p>
    <w:p w14:paraId="2A30012B" w14:textId="12770181" w:rsidR="00F34C12" w:rsidRPr="009E35DF" w:rsidRDefault="00D42E5C" w:rsidP="00F34C12">
      <w:pPr>
        <w:spacing w:line="240" w:lineRule="auto"/>
        <w:contextualSpacing/>
        <w:rPr>
          <w:rFonts w:ascii="Arial" w:hAnsi="Arial" w:cs="Arial"/>
          <w:sz w:val="24"/>
          <w:szCs w:val="24"/>
        </w:rPr>
      </w:pPr>
      <w:r w:rsidRPr="009E35DF">
        <w:rPr>
          <w:rFonts w:ascii="Arial" w:hAnsi="Arial" w:cs="Arial"/>
          <w:sz w:val="24"/>
          <w:szCs w:val="24"/>
          <w:vertAlign w:val="superscript"/>
        </w:rPr>
        <w:t>11</w:t>
      </w:r>
      <w:r w:rsidR="00F34C12" w:rsidRPr="009E35DF">
        <w:rPr>
          <w:rFonts w:ascii="Arial" w:hAnsi="Arial" w:cs="Arial"/>
          <w:sz w:val="24"/>
          <w:szCs w:val="24"/>
        </w:rPr>
        <w:t xml:space="preserve"> Department of Epidemiology and Population Health, Albert Einstein College of Medicine</w:t>
      </w:r>
    </w:p>
    <w:p w14:paraId="34CFEA38" w14:textId="77777777" w:rsidR="00F34C12" w:rsidRPr="009E35DF" w:rsidRDefault="00F34C12" w:rsidP="00F34C12">
      <w:pPr>
        <w:spacing w:line="240" w:lineRule="auto"/>
        <w:contextualSpacing/>
        <w:rPr>
          <w:rFonts w:ascii="Arial" w:hAnsi="Arial" w:cs="Arial"/>
          <w:sz w:val="24"/>
          <w:szCs w:val="24"/>
        </w:rPr>
      </w:pPr>
    </w:p>
    <w:p w14:paraId="24948310" w14:textId="0CE477FF" w:rsidR="006C3771" w:rsidRPr="009E35DF" w:rsidRDefault="006C3771" w:rsidP="006C3771">
      <w:pPr>
        <w:spacing w:line="480" w:lineRule="auto"/>
        <w:rPr>
          <w:rFonts w:ascii="Arial" w:hAnsi="Arial" w:cs="Arial"/>
          <w:sz w:val="24"/>
          <w:szCs w:val="24"/>
        </w:rPr>
      </w:pPr>
    </w:p>
    <w:p w14:paraId="7074B861" w14:textId="77777777" w:rsidR="006C3771" w:rsidRPr="009E35DF" w:rsidRDefault="006C3771" w:rsidP="006C3771">
      <w:pPr>
        <w:spacing w:line="480" w:lineRule="auto"/>
        <w:rPr>
          <w:rFonts w:ascii="Arial" w:hAnsi="Arial" w:cs="Arial"/>
          <w:sz w:val="24"/>
          <w:szCs w:val="24"/>
        </w:rPr>
      </w:pPr>
    </w:p>
    <w:p w14:paraId="14E4E31D" w14:textId="5945738F" w:rsidR="00E13B89" w:rsidRPr="009E35DF" w:rsidRDefault="00E13B89">
      <w:pPr>
        <w:rPr>
          <w:rFonts w:ascii="Arial" w:hAnsi="Arial" w:cs="Arial"/>
        </w:rPr>
      </w:pPr>
      <w:r w:rsidRPr="009E35DF">
        <w:rPr>
          <w:rFonts w:ascii="Arial" w:hAnsi="Arial" w:cs="Arial"/>
        </w:rPr>
        <w:br w:type="page"/>
      </w:r>
    </w:p>
    <w:p w14:paraId="752061D3" w14:textId="77777777" w:rsidR="00E13B89" w:rsidRPr="009E35DF" w:rsidRDefault="00E13B89" w:rsidP="00E13B89">
      <w:pPr>
        <w:rPr>
          <w:rFonts w:ascii="Arial" w:hAnsi="Arial" w:cs="Arial"/>
          <w:sz w:val="24"/>
          <w:szCs w:val="24"/>
        </w:rPr>
        <w:sectPr w:rsidR="00E13B89" w:rsidRPr="009E35DF" w:rsidSect="007B1EFE">
          <w:headerReference w:type="default" r:id="rId8"/>
          <w:footerReference w:type="default" r:id="rId9"/>
          <w:pgSz w:w="12240" w:h="15840"/>
          <w:pgMar w:top="1440" w:right="1440" w:bottom="1440" w:left="1440" w:header="720" w:footer="720" w:gutter="0"/>
          <w:cols w:space="720"/>
          <w:docGrid w:linePitch="360"/>
        </w:sectPr>
      </w:pPr>
    </w:p>
    <w:p w14:paraId="2CC55DAB" w14:textId="77777777" w:rsidR="005A4CDB" w:rsidRPr="009E35DF" w:rsidRDefault="005A4CDB" w:rsidP="005A4CDB">
      <w:pPr>
        <w:rPr>
          <w:rFonts w:ascii="Arial" w:hAnsi="Arial" w:cs="Arial"/>
          <w:b/>
          <w:sz w:val="24"/>
          <w:szCs w:val="24"/>
        </w:rPr>
      </w:pPr>
      <w:r w:rsidRPr="009E35DF">
        <w:rPr>
          <w:rFonts w:ascii="Arial" w:hAnsi="Arial" w:cs="Arial"/>
          <w:b/>
          <w:sz w:val="24"/>
          <w:szCs w:val="24"/>
        </w:rPr>
        <w:lastRenderedPageBreak/>
        <w:t>Table of Contents</w:t>
      </w:r>
    </w:p>
    <w:p w14:paraId="2AA73B3E" w14:textId="77777777" w:rsidR="005A4CDB" w:rsidRPr="009E35DF" w:rsidRDefault="005A4CDB" w:rsidP="005A4CDB">
      <w:pPr>
        <w:pStyle w:val="ListParagraph"/>
        <w:numPr>
          <w:ilvl w:val="0"/>
          <w:numId w:val="16"/>
        </w:numPr>
        <w:rPr>
          <w:rFonts w:ascii="Arial" w:hAnsi="Arial" w:cs="Arial"/>
          <w:sz w:val="24"/>
          <w:szCs w:val="24"/>
        </w:rPr>
      </w:pPr>
      <w:r w:rsidRPr="009E35DF">
        <w:rPr>
          <w:rFonts w:ascii="Arial" w:hAnsi="Arial" w:cs="Arial"/>
          <w:sz w:val="24"/>
          <w:szCs w:val="24"/>
        </w:rPr>
        <w:t>Methods</w:t>
      </w:r>
    </w:p>
    <w:p w14:paraId="6C98965B" w14:textId="5560F1D8" w:rsidR="005A4CDB" w:rsidRPr="009E35DF" w:rsidRDefault="005A4CDB" w:rsidP="005A4CDB">
      <w:pPr>
        <w:pStyle w:val="ListParagraph"/>
        <w:numPr>
          <w:ilvl w:val="1"/>
          <w:numId w:val="16"/>
        </w:numPr>
        <w:rPr>
          <w:rFonts w:ascii="Arial" w:hAnsi="Arial" w:cs="Arial"/>
          <w:sz w:val="24"/>
          <w:szCs w:val="24"/>
        </w:rPr>
      </w:pPr>
      <w:r w:rsidRPr="009E35DF">
        <w:rPr>
          <w:rFonts w:ascii="Arial" w:hAnsi="Arial" w:cs="Arial"/>
          <w:sz w:val="24"/>
          <w:szCs w:val="24"/>
        </w:rPr>
        <w:t>Detail</w:t>
      </w:r>
      <w:r w:rsidR="00A4325C" w:rsidRPr="009E35DF">
        <w:rPr>
          <w:rFonts w:ascii="Arial" w:hAnsi="Arial" w:cs="Arial"/>
          <w:sz w:val="24"/>
          <w:szCs w:val="24"/>
        </w:rPr>
        <w:t xml:space="preserve">s about </w:t>
      </w:r>
      <w:r w:rsidRPr="009E35DF">
        <w:rPr>
          <w:rFonts w:ascii="Arial" w:hAnsi="Arial" w:cs="Arial"/>
          <w:sz w:val="24"/>
          <w:szCs w:val="24"/>
        </w:rPr>
        <w:t>study design and setting</w:t>
      </w:r>
    </w:p>
    <w:p w14:paraId="34CD2349" w14:textId="032ACC94" w:rsidR="005A4CDB" w:rsidRPr="009E35DF" w:rsidRDefault="005A4CDB" w:rsidP="005A4CDB">
      <w:pPr>
        <w:pStyle w:val="ListParagraph"/>
        <w:numPr>
          <w:ilvl w:val="1"/>
          <w:numId w:val="16"/>
        </w:numPr>
        <w:rPr>
          <w:rFonts w:ascii="Arial" w:hAnsi="Arial" w:cs="Arial"/>
          <w:sz w:val="24"/>
          <w:szCs w:val="24"/>
        </w:rPr>
      </w:pPr>
      <w:r w:rsidRPr="009E35DF">
        <w:rPr>
          <w:rFonts w:ascii="Arial" w:hAnsi="Arial" w:cs="Arial"/>
          <w:sz w:val="24"/>
          <w:szCs w:val="24"/>
        </w:rPr>
        <w:t>Detail</w:t>
      </w:r>
      <w:r w:rsidR="00A4325C" w:rsidRPr="009E35DF">
        <w:rPr>
          <w:rFonts w:ascii="Arial" w:hAnsi="Arial" w:cs="Arial"/>
          <w:sz w:val="24"/>
          <w:szCs w:val="24"/>
        </w:rPr>
        <w:t>s about</w:t>
      </w:r>
      <w:r w:rsidRPr="009E35DF">
        <w:rPr>
          <w:rFonts w:ascii="Arial" w:hAnsi="Arial" w:cs="Arial"/>
          <w:sz w:val="24"/>
          <w:szCs w:val="24"/>
        </w:rPr>
        <w:t xml:space="preserve"> cohort</w:t>
      </w:r>
      <w:r w:rsidR="00EB188C" w:rsidRPr="009E35DF">
        <w:rPr>
          <w:rFonts w:ascii="Arial" w:hAnsi="Arial" w:cs="Arial"/>
          <w:sz w:val="24"/>
          <w:szCs w:val="24"/>
        </w:rPr>
        <w:t xml:space="preserve"> for clinical outcomes and cost analyses</w:t>
      </w:r>
    </w:p>
    <w:p w14:paraId="3CCF75AC" w14:textId="77777777" w:rsidR="005A4CDB" w:rsidRPr="009E35DF" w:rsidRDefault="005A4CDB" w:rsidP="005A4CDB">
      <w:pPr>
        <w:pStyle w:val="ListParagraph"/>
        <w:numPr>
          <w:ilvl w:val="1"/>
          <w:numId w:val="16"/>
        </w:numPr>
        <w:rPr>
          <w:rFonts w:ascii="Arial" w:hAnsi="Arial" w:cs="Arial"/>
          <w:sz w:val="24"/>
          <w:szCs w:val="24"/>
        </w:rPr>
      </w:pPr>
      <w:r w:rsidRPr="009E35DF">
        <w:rPr>
          <w:rFonts w:ascii="Arial" w:hAnsi="Arial" w:cs="Arial"/>
          <w:sz w:val="24"/>
          <w:szCs w:val="24"/>
        </w:rPr>
        <w:t>Details about implementation stages</w:t>
      </w:r>
    </w:p>
    <w:p w14:paraId="7DE20C44" w14:textId="77777777" w:rsidR="005A4CDB" w:rsidRPr="009E35DF" w:rsidRDefault="005A4CDB" w:rsidP="005A4CDB">
      <w:pPr>
        <w:pStyle w:val="ListParagraph"/>
        <w:numPr>
          <w:ilvl w:val="1"/>
          <w:numId w:val="16"/>
        </w:numPr>
        <w:rPr>
          <w:rFonts w:ascii="Arial" w:hAnsi="Arial" w:cs="Arial"/>
          <w:sz w:val="24"/>
          <w:szCs w:val="24"/>
        </w:rPr>
      </w:pPr>
      <w:r w:rsidRPr="009E35DF">
        <w:rPr>
          <w:rFonts w:ascii="Arial" w:hAnsi="Arial" w:cs="Arial"/>
          <w:sz w:val="24"/>
          <w:szCs w:val="24"/>
        </w:rPr>
        <w:t>Details about clinical data collection</w:t>
      </w:r>
    </w:p>
    <w:p w14:paraId="63FD832A" w14:textId="77777777" w:rsidR="005A4CDB" w:rsidRPr="009E35DF" w:rsidRDefault="005A4CDB" w:rsidP="005A4CDB">
      <w:pPr>
        <w:pStyle w:val="ListParagraph"/>
        <w:numPr>
          <w:ilvl w:val="1"/>
          <w:numId w:val="16"/>
        </w:numPr>
        <w:rPr>
          <w:rFonts w:ascii="Arial" w:hAnsi="Arial" w:cs="Arial"/>
          <w:sz w:val="24"/>
          <w:szCs w:val="24"/>
        </w:rPr>
      </w:pPr>
      <w:r w:rsidRPr="009E35DF">
        <w:rPr>
          <w:rFonts w:ascii="Arial" w:hAnsi="Arial" w:cs="Arial"/>
          <w:sz w:val="24"/>
          <w:szCs w:val="24"/>
        </w:rPr>
        <w:t>Details about process of care evaluation</w:t>
      </w:r>
    </w:p>
    <w:p w14:paraId="0F9DC2D8" w14:textId="77777777" w:rsidR="005A4CDB" w:rsidRPr="009E35DF" w:rsidRDefault="005A4CDB" w:rsidP="005A4CDB">
      <w:pPr>
        <w:pStyle w:val="ListParagraph"/>
        <w:numPr>
          <w:ilvl w:val="1"/>
          <w:numId w:val="16"/>
        </w:numPr>
        <w:rPr>
          <w:rFonts w:ascii="Arial" w:hAnsi="Arial" w:cs="Arial"/>
          <w:sz w:val="24"/>
          <w:szCs w:val="24"/>
        </w:rPr>
      </w:pPr>
      <w:r w:rsidRPr="009E35DF">
        <w:rPr>
          <w:rFonts w:ascii="Arial" w:hAnsi="Arial" w:cs="Arial"/>
          <w:sz w:val="24"/>
          <w:szCs w:val="24"/>
        </w:rPr>
        <w:t>Details about clinical and cost outcome evaluation</w:t>
      </w:r>
    </w:p>
    <w:p w14:paraId="0512A2DE" w14:textId="36FECC21" w:rsidR="00791219" w:rsidRPr="009E35DF" w:rsidRDefault="00791219" w:rsidP="005A4CDB">
      <w:pPr>
        <w:pStyle w:val="ListParagraph"/>
        <w:numPr>
          <w:ilvl w:val="1"/>
          <w:numId w:val="16"/>
        </w:numPr>
        <w:rPr>
          <w:rFonts w:ascii="Arial" w:hAnsi="Arial" w:cs="Arial"/>
          <w:sz w:val="24"/>
          <w:szCs w:val="24"/>
        </w:rPr>
      </w:pPr>
      <w:r w:rsidRPr="009E35DF">
        <w:rPr>
          <w:rFonts w:ascii="Arial" w:hAnsi="Arial" w:cs="Arial"/>
          <w:sz w:val="24"/>
          <w:szCs w:val="24"/>
        </w:rPr>
        <w:t xml:space="preserve">Details about </w:t>
      </w:r>
      <w:proofErr w:type="spellStart"/>
      <w:r w:rsidRPr="009E35DF">
        <w:rPr>
          <w:rFonts w:ascii="Arial" w:hAnsi="Arial" w:cs="Arial"/>
          <w:sz w:val="24"/>
          <w:szCs w:val="24"/>
        </w:rPr>
        <w:t>DiD</w:t>
      </w:r>
      <w:proofErr w:type="spellEnd"/>
      <w:r w:rsidRPr="009E35DF">
        <w:rPr>
          <w:rFonts w:ascii="Arial" w:hAnsi="Arial" w:cs="Arial"/>
          <w:sz w:val="24"/>
          <w:szCs w:val="24"/>
        </w:rPr>
        <w:t xml:space="preserve"> model assumptions</w:t>
      </w:r>
    </w:p>
    <w:p w14:paraId="3248911E" w14:textId="77777777" w:rsidR="005A4CDB" w:rsidRPr="009E35DF" w:rsidRDefault="005A4CDB" w:rsidP="005A4CDB">
      <w:pPr>
        <w:pStyle w:val="ListParagraph"/>
        <w:numPr>
          <w:ilvl w:val="0"/>
          <w:numId w:val="16"/>
        </w:numPr>
        <w:rPr>
          <w:rFonts w:ascii="Arial" w:hAnsi="Arial" w:cs="Arial"/>
          <w:sz w:val="24"/>
          <w:szCs w:val="24"/>
        </w:rPr>
      </w:pPr>
      <w:r w:rsidRPr="009E35DF">
        <w:rPr>
          <w:rFonts w:ascii="Arial" w:hAnsi="Arial" w:cs="Arial"/>
          <w:sz w:val="24"/>
          <w:szCs w:val="24"/>
        </w:rPr>
        <w:t>Results</w:t>
      </w:r>
    </w:p>
    <w:p w14:paraId="5709007A" w14:textId="1241E7CE" w:rsidR="00676FE5" w:rsidRPr="009E35DF" w:rsidRDefault="00676FE5" w:rsidP="00676FE5">
      <w:pPr>
        <w:pStyle w:val="ListParagraph"/>
        <w:numPr>
          <w:ilvl w:val="1"/>
          <w:numId w:val="16"/>
        </w:numPr>
        <w:rPr>
          <w:rFonts w:ascii="Arial" w:hAnsi="Arial" w:cs="Arial"/>
          <w:b/>
          <w:sz w:val="24"/>
          <w:szCs w:val="24"/>
        </w:rPr>
      </w:pPr>
      <w:r w:rsidRPr="009E35DF">
        <w:rPr>
          <w:rFonts w:ascii="Arial" w:hAnsi="Arial" w:cs="Arial"/>
          <w:b/>
          <w:sz w:val="24"/>
          <w:szCs w:val="24"/>
        </w:rPr>
        <w:t xml:space="preserve">Table S1. </w:t>
      </w:r>
      <w:r w:rsidRPr="009E35DF">
        <w:rPr>
          <w:rFonts w:ascii="Arial" w:hAnsi="Arial" w:cs="Arial"/>
          <w:sz w:val="24"/>
          <w:szCs w:val="24"/>
        </w:rPr>
        <w:t>Startup cost for early Mobilization program in mobilization ICU</w:t>
      </w:r>
    </w:p>
    <w:p w14:paraId="11177E35" w14:textId="120C45E0" w:rsidR="00676FE5" w:rsidRPr="009E35DF" w:rsidRDefault="00676FE5" w:rsidP="00676FE5">
      <w:pPr>
        <w:pStyle w:val="ListParagraph"/>
        <w:numPr>
          <w:ilvl w:val="1"/>
          <w:numId w:val="16"/>
        </w:numPr>
        <w:rPr>
          <w:rFonts w:ascii="Arial" w:hAnsi="Arial" w:cs="Arial"/>
          <w:sz w:val="24"/>
          <w:szCs w:val="24"/>
        </w:rPr>
      </w:pPr>
      <w:r w:rsidRPr="009E35DF">
        <w:rPr>
          <w:rFonts w:ascii="Arial" w:hAnsi="Arial" w:cs="Arial"/>
          <w:b/>
          <w:sz w:val="24"/>
          <w:szCs w:val="24"/>
        </w:rPr>
        <w:t>Table S2.</w:t>
      </w:r>
      <w:r w:rsidRPr="009E35DF">
        <w:rPr>
          <w:rFonts w:ascii="Arial" w:hAnsi="Arial" w:cs="Arial"/>
          <w:sz w:val="24"/>
          <w:szCs w:val="24"/>
        </w:rPr>
        <w:t xml:space="preserve"> Model to assess assumption of parallel trend for clinical and cost outcomes in full (B-AD-EC) vs partial (B-AD) bundle </w:t>
      </w:r>
      <w:proofErr w:type="spellStart"/>
      <w:r w:rsidRPr="009E35DF">
        <w:rPr>
          <w:rFonts w:ascii="Arial" w:hAnsi="Arial" w:cs="Arial"/>
          <w:sz w:val="24"/>
          <w:szCs w:val="24"/>
        </w:rPr>
        <w:t>ICUs</w:t>
      </w:r>
      <w:r w:rsidRPr="009E35DF">
        <w:rPr>
          <w:rFonts w:ascii="Arial" w:hAnsi="Arial" w:cs="Arial"/>
          <w:sz w:val="24"/>
          <w:szCs w:val="24"/>
          <w:vertAlign w:val="superscript"/>
        </w:rPr>
        <w:t>a</w:t>
      </w:r>
      <w:proofErr w:type="spellEnd"/>
    </w:p>
    <w:p w14:paraId="45F16B32" w14:textId="22D4B643" w:rsidR="00676FE5" w:rsidRPr="009E35DF" w:rsidRDefault="00676FE5" w:rsidP="00676FE5">
      <w:pPr>
        <w:pStyle w:val="ListParagraph"/>
        <w:numPr>
          <w:ilvl w:val="1"/>
          <w:numId w:val="16"/>
        </w:numPr>
        <w:rPr>
          <w:rFonts w:ascii="Arial" w:hAnsi="Arial" w:cs="Arial"/>
          <w:sz w:val="24"/>
          <w:szCs w:val="24"/>
        </w:rPr>
      </w:pPr>
      <w:r w:rsidRPr="009E35DF">
        <w:rPr>
          <w:rFonts w:ascii="Arial" w:hAnsi="Arial" w:cs="Arial"/>
          <w:b/>
          <w:sz w:val="24"/>
          <w:szCs w:val="24"/>
        </w:rPr>
        <w:t xml:space="preserve">Table S3. </w:t>
      </w:r>
      <w:r w:rsidRPr="009E35DF">
        <w:rPr>
          <w:rFonts w:ascii="Arial" w:hAnsi="Arial" w:cs="Arial"/>
          <w:sz w:val="24"/>
          <w:szCs w:val="24"/>
        </w:rPr>
        <w:t xml:space="preserve">Sensitivity analysis of difference-in-differences estimates of change including patients with </w:t>
      </w:r>
      <w:r w:rsidRPr="009E35DF">
        <w:rPr>
          <w:rFonts w:ascii="Arial" w:hAnsi="Arial" w:cs="Arial"/>
          <w:sz w:val="24"/>
          <w:szCs w:val="24"/>
          <w:u w:val="single"/>
        </w:rPr>
        <w:t>&gt;</w:t>
      </w:r>
      <w:r w:rsidRPr="009E35DF">
        <w:rPr>
          <w:rFonts w:ascii="Arial" w:hAnsi="Arial" w:cs="Arial"/>
          <w:sz w:val="24"/>
          <w:szCs w:val="24"/>
        </w:rPr>
        <w:t xml:space="preserve">90 day LOS </w:t>
      </w:r>
    </w:p>
    <w:p w14:paraId="6FBCCDAC" w14:textId="419F999B" w:rsidR="00676FE5" w:rsidRPr="009E35DF" w:rsidRDefault="00676FE5" w:rsidP="00676FE5">
      <w:pPr>
        <w:pStyle w:val="ListParagraph"/>
        <w:numPr>
          <w:ilvl w:val="1"/>
          <w:numId w:val="16"/>
        </w:numPr>
        <w:rPr>
          <w:rFonts w:ascii="Arial" w:hAnsi="Arial" w:cs="Arial"/>
          <w:sz w:val="24"/>
          <w:szCs w:val="24"/>
        </w:rPr>
      </w:pPr>
      <w:r w:rsidRPr="009E35DF">
        <w:rPr>
          <w:rFonts w:ascii="Arial" w:hAnsi="Arial" w:cs="Arial"/>
          <w:b/>
          <w:sz w:val="24"/>
          <w:szCs w:val="24"/>
        </w:rPr>
        <w:t xml:space="preserve">Figure S1. </w:t>
      </w:r>
      <w:r w:rsidRPr="009E35DF">
        <w:rPr>
          <w:rFonts w:ascii="Arial" w:hAnsi="Arial" w:cs="Arial"/>
          <w:sz w:val="24"/>
          <w:szCs w:val="24"/>
        </w:rPr>
        <w:t>Cohorts for clinical outcomes, cost, process of care, and quality indicators</w:t>
      </w:r>
    </w:p>
    <w:p w14:paraId="01A889B7" w14:textId="77777777" w:rsidR="00676FE5" w:rsidRPr="009E35DF" w:rsidRDefault="00676FE5" w:rsidP="00676FE5">
      <w:pPr>
        <w:pStyle w:val="ListParagraph"/>
        <w:numPr>
          <w:ilvl w:val="1"/>
          <w:numId w:val="16"/>
        </w:numPr>
        <w:spacing w:after="0" w:line="240" w:lineRule="auto"/>
        <w:rPr>
          <w:rFonts w:ascii="Arial" w:hAnsi="Arial" w:cs="Arial"/>
          <w:sz w:val="24"/>
          <w:szCs w:val="24"/>
        </w:rPr>
      </w:pPr>
      <w:r w:rsidRPr="009E35DF">
        <w:rPr>
          <w:rFonts w:ascii="Arial" w:hAnsi="Arial" w:cs="Arial"/>
          <w:b/>
          <w:sz w:val="24"/>
          <w:szCs w:val="24"/>
        </w:rPr>
        <w:t>Figure S2.</w:t>
      </w:r>
      <w:r w:rsidRPr="009E35DF">
        <w:rPr>
          <w:rFonts w:ascii="Arial" w:hAnsi="Arial" w:cs="Arial"/>
          <w:sz w:val="24"/>
          <w:szCs w:val="24"/>
        </w:rPr>
        <w:t xml:space="preserve"> Process of care evaluation in full bundle ICU </w:t>
      </w:r>
      <w:r w:rsidRPr="009E35DF">
        <w:rPr>
          <w:rFonts w:ascii="Arial" w:hAnsi="Arial" w:cs="Arial"/>
          <w:i/>
          <w:sz w:val="24"/>
          <w:szCs w:val="24"/>
        </w:rPr>
        <w:t>only</w:t>
      </w:r>
    </w:p>
    <w:p w14:paraId="5E0DEB4E" w14:textId="5FE3AD47" w:rsidR="00676FE5" w:rsidRPr="009E35DF" w:rsidRDefault="00676FE5" w:rsidP="00676FE5">
      <w:pPr>
        <w:pStyle w:val="ListParagraph"/>
        <w:numPr>
          <w:ilvl w:val="1"/>
          <w:numId w:val="16"/>
        </w:numPr>
        <w:spacing w:after="0" w:line="240" w:lineRule="auto"/>
        <w:rPr>
          <w:rFonts w:ascii="Arial" w:hAnsi="Arial" w:cs="Arial"/>
          <w:sz w:val="24"/>
          <w:szCs w:val="24"/>
        </w:rPr>
      </w:pPr>
      <w:r w:rsidRPr="009E35DF">
        <w:rPr>
          <w:rFonts w:ascii="Arial" w:hAnsi="Arial" w:cs="Arial"/>
          <w:b/>
          <w:sz w:val="24"/>
          <w:szCs w:val="24"/>
        </w:rPr>
        <w:t xml:space="preserve">Figure S4. </w:t>
      </w:r>
      <w:r w:rsidRPr="009E35DF">
        <w:rPr>
          <w:rFonts w:ascii="Arial" w:hAnsi="Arial" w:cs="Arial"/>
          <w:sz w:val="24"/>
          <w:szCs w:val="24"/>
        </w:rPr>
        <w:t>Rehabilitation Protocol</w:t>
      </w:r>
    </w:p>
    <w:p w14:paraId="25D15400" w14:textId="1035C036" w:rsidR="007641A2" w:rsidRPr="009E35DF" w:rsidRDefault="007641A2" w:rsidP="00676FE5">
      <w:pPr>
        <w:pStyle w:val="ListParagraph"/>
        <w:numPr>
          <w:ilvl w:val="0"/>
          <w:numId w:val="16"/>
        </w:numPr>
        <w:rPr>
          <w:rFonts w:ascii="Arial" w:hAnsi="Arial" w:cs="Arial"/>
          <w:sz w:val="24"/>
          <w:szCs w:val="24"/>
        </w:rPr>
      </w:pPr>
      <w:r w:rsidRPr="009E35DF">
        <w:rPr>
          <w:rFonts w:ascii="Arial" w:hAnsi="Arial" w:cs="Arial"/>
          <w:sz w:val="24"/>
          <w:szCs w:val="24"/>
        </w:rPr>
        <w:t>References</w:t>
      </w:r>
    </w:p>
    <w:p w14:paraId="7F38F29C" w14:textId="68726D90" w:rsidR="00890BB2" w:rsidRPr="009E35DF" w:rsidRDefault="00890BB2" w:rsidP="00AC5DBD">
      <w:pPr>
        <w:pStyle w:val="ListParagraph"/>
        <w:numPr>
          <w:ilvl w:val="0"/>
          <w:numId w:val="16"/>
        </w:numPr>
        <w:rPr>
          <w:rFonts w:ascii="Arial" w:hAnsi="Arial" w:cs="Arial"/>
          <w:sz w:val="24"/>
          <w:szCs w:val="24"/>
        </w:rPr>
      </w:pPr>
      <w:r w:rsidRPr="009E35DF">
        <w:rPr>
          <w:rFonts w:ascii="Arial" w:hAnsi="Arial" w:cs="Arial"/>
          <w:sz w:val="24"/>
          <w:szCs w:val="24"/>
        </w:rPr>
        <w:br w:type="page"/>
      </w:r>
    </w:p>
    <w:p w14:paraId="7E801FD3" w14:textId="6FED573F" w:rsidR="00DD7339" w:rsidRPr="009E35DF" w:rsidRDefault="00DD7339" w:rsidP="00C912F7">
      <w:pPr>
        <w:spacing w:line="240" w:lineRule="auto"/>
        <w:outlineLvl w:val="0"/>
        <w:rPr>
          <w:rFonts w:ascii="Arial" w:hAnsi="Arial" w:cs="Arial"/>
          <w:b/>
          <w:sz w:val="24"/>
          <w:szCs w:val="24"/>
        </w:rPr>
      </w:pPr>
      <w:r w:rsidRPr="009E35DF">
        <w:rPr>
          <w:rFonts w:ascii="Arial" w:hAnsi="Arial" w:cs="Arial"/>
          <w:b/>
          <w:sz w:val="24"/>
          <w:szCs w:val="24"/>
        </w:rPr>
        <w:lastRenderedPageBreak/>
        <w:t>Methods Online Supplement</w:t>
      </w:r>
    </w:p>
    <w:p w14:paraId="1451CE74" w14:textId="77777777" w:rsidR="00DD7339" w:rsidRPr="009E35DF" w:rsidRDefault="00DD7339" w:rsidP="00C912F7">
      <w:pPr>
        <w:spacing w:line="240" w:lineRule="auto"/>
        <w:contextualSpacing/>
        <w:outlineLvl w:val="0"/>
        <w:rPr>
          <w:rFonts w:ascii="Arial" w:hAnsi="Arial" w:cs="Arial"/>
          <w:sz w:val="24"/>
          <w:szCs w:val="24"/>
          <w:u w:val="single"/>
        </w:rPr>
      </w:pPr>
      <w:r w:rsidRPr="009E35DF">
        <w:rPr>
          <w:rFonts w:ascii="Arial" w:hAnsi="Arial" w:cs="Arial"/>
          <w:sz w:val="24"/>
          <w:szCs w:val="24"/>
          <w:u w:val="single"/>
        </w:rPr>
        <w:t>Study Design and Setting</w:t>
      </w:r>
    </w:p>
    <w:p w14:paraId="5BFED210" w14:textId="77777777" w:rsidR="00E967FF" w:rsidRPr="009E35DF" w:rsidRDefault="00E967FF" w:rsidP="00C912F7">
      <w:pPr>
        <w:spacing w:line="240" w:lineRule="auto"/>
        <w:contextualSpacing/>
        <w:outlineLvl w:val="0"/>
        <w:rPr>
          <w:rFonts w:ascii="Arial" w:hAnsi="Arial" w:cs="Arial"/>
          <w:sz w:val="24"/>
          <w:szCs w:val="24"/>
          <w:u w:val="single"/>
        </w:rPr>
      </w:pPr>
    </w:p>
    <w:p w14:paraId="2169E1BA" w14:textId="7239DB59" w:rsidR="00DD7339" w:rsidRPr="009E35DF" w:rsidRDefault="00DD7339" w:rsidP="00C912F7">
      <w:pPr>
        <w:spacing w:line="240" w:lineRule="auto"/>
        <w:contextualSpacing/>
        <w:rPr>
          <w:rFonts w:ascii="Arial" w:hAnsi="Arial"/>
          <w:sz w:val="24"/>
          <w:szCs w:val="24"/>
        </w:rPr>
      </w:pPr>
      <w:r w:rsidRPr="009E35DF">
        <w:rPr>
          <w:rFonts w:ascii="Arial" w:hAnsi="Arial"/>
          <w:sz w:val="24"/>
          <w:szCs w:val="24"/>
        </w:rPr>
        <w:t xml:space="preserve">Both ICUs are staffed with board-certified critical care attending physicians and fellows from the Division of Critical Care Medicine at Montefiore Medical Center. Both ICU’s contain 14 beds and have similar staff to patient ratios (1 nurse: 2 patients; 1 respiratory therapist: 8 patients) and staffing structures (attending and fellow physician, nurses, respiratory therapist, pharmacist), </w:t>
      </w:r>
      <w:proofErr w:type="gramStart"/>
      <w:r w:rsidRPr="009E35DF">
        <w:rPr>
          <w:rFonts w:ascii="Arial" w:hAnsi="Arial"/>
          <w:sz w:val="24"/>
          <w:szCs w:val="24"/>
        </w:rPr>
        <w:t>with the exception of</w:t>
      </w:r>
      <w:proofErr w:type="gramEnd"/>
      <w:r w:rsidRPr="009E35DF">
        <w:rPr>
          <w:rFonts w:ascii="Arial" w:hAnsi="Arial"/>
          <w:sz w:val="24"/>
          <w:szCs w:val="24"/>
        </w:rPr>
        <w:t xml:space="preserve"> the </w:t>
      </w:r>
      <w:r w:rsidR="0035013D" w:rsidRPr="009E35DF">
        <w:rPr>
          <w:rFonts w:ascii="Arial" w:hAnsi="Arial"/>
          <w:sz w:val="24"/>
          <w:szCs w:val="24"/>
        </w:rPr>
        <w:t>full bundle ICU (B-AD-EC)</w:t>
      </w:r>
      <w:r w:rsidRPr="009E35DF">
        <w:rPr>
          <w:rFonts w:ascii="Arial" w:hAnsi="Arial"/>
          <w:sz w:val="24"/>
          <w:szCs w:val="24"/>
        </w:rPr>
        <w:t xml:space="preserve"> being staffed by medical residents and the </w:t>
      </w:r>
      <w:r w:rsidR="0035013D" w:rsidRPr="009E35DF">
        <w:rPr>
          <w:rFonts w:ascii="Arial" w:hAnsi="Arial"/>
          <w:sz w:val="24"/>
          <w:szCs w:val="24"/>
        </w:rPr>
        <w:t>partial bundle</w:t>
      </w:r>
      <w:r w:rsidRPr="009E35DF">
        <w:rPr>
          <w:rFonts w:ascii="Arial" w:hAnsi="Arial"/>
          <w:sz w:val="24"/>
          <w:szCs w:val="24"/>
        </w:rPr>
        <w:t xml:space="preserve"> ICU </w:t>
      </w:r>
      <w:r w:rsidR="0035013D" w:rsidRPr="009E35DF">
        <w:rPr>
          <w:rFonts w:ascii="Arial" w:hAnsi="Arial"/>
          <w:sz w:val="24"/>
          <w:szCs w:val="24"/>
        </w:rPr>
        <w:t xml:space="preserve">(B-AD) </w:t>
      </w:r>
      <w:r w:rsidR="00672027" w:rsidRPr="009E35DF">
        <w:rPr>
          <w:rFonts w:ascii="Arial" w:hAnsi="Arial"/>
          <w:sz w:val="24"/>
          <w:szCs w:val="24"/>
        </w:rPr>
        <w:t xml:space="preserve">being </w:t>
      </w:r>
      <w:r w:rsidRPr="009E35DF">
        <w:rPr>
          <w:rFonts w:ascii="Arial" w:hAnsi="Arial"/>
          <w:sz w:val="24"/>
          <w:szCs w:val="24"/>
        </w:rPr>
        <w:t xml:space="preserve">staffed by physician assistants. </w:t>
      </w:r>
    </w:p>
    <w:p w14:paraId="78DAB551" w14:textId="77777777" w:rsidR="00F4726F" w:rsidRPr="009E35DF" w:rsidRDefault="00F4726F" w:rsidP="00C912F7">
      <w:pPr>
        <w:spacing w:line="240" w:lineRule="auto"/>
        <w:contextualSpacing/>
        <w:outlineLvl w:val="0"/>
        <w:rPr>
          <w:rFonts w:ascii="Arial" w:hAnsi="Arial"/>
          <w:sz w:val="24"/>
          <w:szCs w:val="24"/>
          <w:u w:val="single"/>
        </w:rPr>
      </w:pPr>
    </w:p>
    <w:p w14:paraId="5FEECE8E" w14:textId="0CA01D2D" w:rsidR="00F4726F" w:rsidRPr="009E35DF" w:rsidRDefault="00DD7339" w:rsidP="00C912F7">
      <w:pPr>
        <w:spacing w:line="240" w:lineRule="auto"/>
        <w:contextualSpacing/>
        <w:outlineLvl w:val="0"/>
        <w:rPr>
          <w:rFonts w:ascii="Arial" w:hAnsi="Arial"/>
          <w:sz w:val="24"/>
          <w:szCs w:val="24"/>
          <w:u w:val="single"/>
        </w:rPr>
      </w:pPr>
      <w:r w:rsidRPr="009E35DF">
        <w:rPr>
          <w:rFonts w:ascii="Arial" w:hAnsi="Arial"/>
          <w:sz w:val="24"/>
          <w:szCs w:val="24"/>
          <w:u w:val="single"/>
        </w:rPr>
        <w:t>Cohort</w:t>
      </w:r>
      <w:r w:rsidR="00F4726F" w:rsidRPr="009E35DF">
        <w:rPr>
          <w:rFonts w:ascii="Arial" w:hAnsi="Arial"/>
          <w:sz w:val="24"/>
          <w:szCs w:val="24"/>
          <w:u w:val="single"/>
        </w:rPr>
        <w:t xml:space="preserve"> </w:t>
      </w:r>
      <w:r w:rsidR="007473A7" w:rsidRPr="009E35DF">
        <w:rPr>
          <w:rFonts w:ascii="Arial" w:hAnsi="Arial"/>
          <w:sz w:val="24"/>
          <w:szCs w:val="24"/>
          <w:u w:val="single"/>
        </w:rPr>
        <w:t>for clinical outcomes and cost analyses</w:t>
      </w:r>
    </w:p>
    <w:p w14:paraId="59CD91F8" w14:textId="77777777" w:rsidR="00E967FF" w:rsidRPr="009E35DF" w:rsidRDefault="00E967FF" w:rsidP="00C912F7">
      <w:pPr>
        <w:spacing w:line="240" w:lineRule="auto"/>
        <w:contextualSpacing/>
        <w:outlineLvl w:val="0"/>
        <w:rPr>
          <w:rFonts w:ascii="Arial" w:hAnsi="Arial"/>
          <w:sz w:val="24"/>
          <w:szCs w:val="24"/>
          <w:u w:val="single"/>
        </w:rPr>
      </w:pPr>
    </w:p>
    <w:p w14:paraId="12000B1D" w14:textId="77777777" w:rsidR="00306366" w:rsidRPr="009E35DF" w:rsidRDefault="00306366" w:rsidP="00C912F7">
      <w:pPr>
        <w:widowControl w:val="0"/>
        <w:autoSpaceDE w:val="0"/>
        <w:autoSpaceDN w:val="0"/>
        <w:adjustRightInd w:val="0"/>
        <w:spacing w:after="0" w:line="240" w:lineRule="auto"/>
        <w:rPr>
          <w:rFonts w:ascii="Arial" w:hAnsi="Arial" w:cs="Times New Roman"/>
          <w:sz w:val="24"/>
          <w:szCs w:val="24"/>
        </w:rPr>
      </w:pPr>
      <w:r w:rsidRPr="009E35DF">
        <w:rPr>
          <w:rFonts w:ascii="Arial" w:hAnsi="Arial" w:cs="Times New Roman"/>
          <w:sz w:val="24"/>
          <w:szCs w:val="24"/>
        </w:rPr>
        <w:t>Our primary cohort consisted of all MV adults (≥18 years) admitted to the ICUs for ≥24</w:t>
      </w:r>
    </w:p>
    <w:p w14:paraId="4985985C" w14:textId="0CF5584D" w:rsidR="00DD7339" w:rsidRPr="009E35DF" w:rsidRDefault="00306366" w:rsidP="00C912F7">
      <w:pPr>
        <w:spacing w:line="240" w:lineRule="auto"/>
        <w:contextualSpacing/>
        <w:rPr>
          <w:rFonts w:ascii="Arial" w:hAnsi="Arial" w:cs="Arial"/>
          <w:sz w:val="24"/>
          <w:szCs w:val="24"/>
        </w:rPr>
      </w:pPr>
      <w:r w:rsidRPr="009E35DF">
        <w:rPr>
          <w:rFonts w:ascii="Arial" w:hAnsi="Arial" w:cs="Times New Roman"/>
          <w:sz w:val="24"/>
          <w:szCs w:val="24"/>
        </w:rPr>
        <w:t>hours from July 1, 2011</w:t>
      </w:r>
      <w:r w:rsidR="000B1B7C" w:rsidRPr="009E35DF">
        <w:rPr>
          <w:rFonts w:ascii="Arial" w:hAnsi="Arial" w:cs="Times New Roman"/>
          <w:sz w:val="24"/>
          <w:szCs w:val="24"/>
        </w:rPr>
        <w:t xml:space="preserve"> to </w:t>
      </w:r>
      <w:r w:rsidRPr="009E35DF">
        <w:rPr>
          <w:rFonts w:ascii="Arial" w:hAnsi="Arial" w:cs="Times New Roman"/>
          <w:sz w:val="24"/>
          <w:szCs w:val="24"/>
        </w:rPr>
        <w:t xml:space="preserve">June 30, 2014. </w:t>
      </w:r>
      <w:r w:rsidR="00862223" w:rsidRPr="009E35DF">
        <w:rPr>
          <w:rFonts w:ascii="Arial" w:hAnsi="Arial" w:cs="Times New Roman"/>
          <w:sz w:val="24"/>
          <w:szCs w:val="24"/>
        </w:rPr>
        <w:t xml:space="preserve">(Figure S1) </w:t>
      </w:r>
      <w:r w:rsidR="00E0364D" w:rsidRPr="009E35DF">
        <w:rPr>
          <w:rFonts w:ascii="Arial" w:hAnsi="Arial" w:cs="Arial"/>
          <w:sz w:val="24"/>
          <w:szCs w:val="24"/>
        </w:rPr>
        <w:t>To ensure estimates were reflective of the implemented bundles</w:t>
      </w:r>
      <w:r w:rsidR="00EE19BD" w:rsidRPr="009E35DF">
        <w:rPr>
          <w:rFonts w:ascii="Arial" w:hAnsi="Arial" w:cs="Arial"/>
          <w:sz w:val="24"/>
          <w:szCs w:val="24"/>
        </w:rPr>
        <w:t xml:space="preserve"> and meet the no spillover assumption for </w:t>
      </w:r>
      <w:proofErr w:type="spellStart"/>
      <w:r w:rsidR="00EE19BD" w:rsidRPr="009E35DF">
        <w:rPr>
          <w:rFonts w:ascii="Arial" w:hAnsi="Arial" w:cs="Arial"/>
          <w:sz w:val="24"/>
          <w:szCs w:val="24"/>
        </w:rPr>
        <w:t>DiD</w:t>
      </w:r>
      <w:proofErr w:type="spellEnd"/>
      <w:r w:rsidR="00EE19BD" w:rsidRPr="009E35DF">
        <w:rPr>
          <w:rFonts w:ascii="Arial" w:hAnsi="Arial" w:cs="Arial"/>
          <w:sz w:val="24"/>
          <w:szCs w:val="24"/>
        </w:rPr>
        <w:t xml:space="preserve"> estimates</w:t>
      </w:r>
      <w:r w:rsidR="00E0364D" w:rsidRPr="009E35DF">
        <w:rPr>
          <w:rFonts w:ascii="Arial" w:hAnsi="Arial" w:cs="Arial"/>
          <w:sz w:val="24"/>
          <w:szCs w:val="24"/>
        </w:rPr>
        <w:t>, p</w:t>
      </w:r>
      <w:r w:rsidR="00DD7339" w:rsidRPr="009E35DF">
        <w:rPr>
          <w:rFonts w:ascii="Arial" w:hAnsi="Arial" w:cs="Arial"/>
          <w:sz w:val="24"/>
          <w:szCs w:val="24"/>
        </w:rPr>
        <w:t>atients who were transferred between the two ICU’s or who had ICU stay</w:t>
      </w:r>
      <w:r w:rsidR="00E0364D" w:rsidRPr="009E35DF">
        <w:rPr>
          <w:rFonts w:ascii="Arial" w:hAnsi="Arial" w:cs="Arial"/>
          <w:sz w:val="24"/>
          <w:szCs w:val="24"/>
        </w:rPr>
        <w:t>s</w:t>
      </w:r>
      <w:r w:rsidR="00DD7339" w:rsidRPr="009E35DF">
        <w:rPr>
          <w:rFonts w:ascii="Arial" w:hAnsi="Arial" w:cs="Arial"/>
          <w:sz w:val="24"/>
          <w:szCs w:val="24"/>
        </w:rPr>
        <w:t xml:space="preserve"> that </w:t>
      </w:r>
      <w:r w:rsidR="00E0364D" w:rsidRPr="009E35DF">
        <w:rPr>
          <w:rFonts w:ascii="Arial" w:hAnsi="Arial" w:cs="Arial"/>
          <w:sz w:val="24"/>
          <w:szCs w:val="24"/>
        </w:rPr>
        <w:t>were</w:t>
      </w:r>
      <w:r w:rsidR="00DD7339" w:rsidRPr="009E35DF">
        <w:rPr>
          <w:rFonts w:ascii="Arial" w:hAnsi="Arial" w:cs="Arial"/>
          <w:sz w:val="24"/>
          <w:szCs w:val="24"/>
        </w:rPr>
        <w:t xml:space="preserve"> not fully confined within one </w:t>
      </w:r>
      <w:r w:rsidR="00E0364D" w:rsidRPr="009E35DF">
        <w:rPr>
          <w:rFonts w:ascii="Arial" w:hAnsi="Arial" w:cs="Arial"/>
          <w:sz w:val="24"/>
          <w:szCs w:val="24"/>
        </w:rPr>
        <w:t>implementation</w:t>
      </w:r>
      <w:r w:rsidR="00DD7339" w:rsidRPr="009E35DF">
        <w:rPr>
          <w:rFonts w:ascii="Arial" w:hAnsi="Arial" w:cs="Arial"/>
          <w:sz w:val="24"/>
          <w:szCs w:val="24"/>
        </w:rPr>
        <w:t xml:space="preserve"> period were excluded. To ensure estimates were reflective of events associated with the index ICU admission, patients were excluded if they were hospitalized for </w:t>
      </w:r>
      <w:r w:rsidR="00C231AA" w:rsidRPr="009E35DF">
        <w:rPr>
          <w:rFonts w:ascii="Arial" w:hAnsi="Arial" w:cs="Arial"/>
          <w:sz w:val="24"/>
          <w:szCs w:val="24"/>
          <w:u w:val="single"/>
        </w:rPr>
        <w:t>&gt;</w:t>
      </w:r>
      <w:r w:rsidR="00C231AA" w:rsidRPr="009E35DF">
        <w:rPr>
          <w:rFonts w:ascii="Arial" w:hAnsi="Arial" w:cs="Arial"/>
          <w:sz w:val="24"/>
          <w:szCs w:val="24"/>
        </w:rPr>
        <w:t>3</w:t>
      </w:r>
      <w:r w:rsidR="00DD7339" w:rsidRPr="009E35DF">
        <w:rPr>
          <w:rFonts w:ascii="Arial" w:hAnsi="Arial" w:cs="Arial"/>
          <w:sz w:val="24"/>
          <w:szCs w:val="24"/>
        </w:rPr>
        <w:t xml:space="preserve"> days before ICU admission or if the time between ICU admission and hospital discharge was </w:t>
      </w:r>
      <w:r w:rsidR="00C231AA" w:rsidRPr="009E35DF">
        <w:rPr>
          <w:rFonts w:ascii="Arial" w:hAnsi="Arial" w:cs="Arial"/>
          <w:sz w:val="24"/>
          <w:szCs w:val="24"/>
          <w:u w:val="single"/>
        </w:rPr>
        <w:t>&gt;</w:t>
      </w:r>
      <w:r w:rsidR="00DD7339" w:rsidRPr="009E35DF">
        <w:rPr>
          <w:rFonts w:ascii="Arial" w:hAnsi="Arial" w:cs="Arial"/>
          <w:sz w:val="24"/>
          <w:szCs w:val="24"/>
        </w:rPr>
        <w:t xml:space="preserve">90 days. </w:t>
      </w:r>
    </w:p>
    <w:p w14:paraId="2532EAFF" w14:textId="77777777" w:rsidR="00DD7339" w:rsidRPr="009E35DF" w:rsidRDefault="00DD7339" w:rsidP="00C912F7">
      <w:pPr>
        <w:spacing w:line="240" w:lineRule="auto"/>
        <w:contextualSpacing/>
        <w:rPr>
          <w:rFonts w:ascii="Arial" w:hAnsi="Arial"/>
          <w:sz w:val="24"/>
          <w:szCs w:val="24"/>
        </w:rPr>
      </w:pPr>
    </w:p>
    <w:p w14:paraId="2D6E0FDB" w14:textId="77777777" w:rsidR="00DD7339" w:rsidRPr="009E35DF" w:rsidRDefault="00DD7339" w:rsidP="00C912F7">
      <w:pPr>
        <w:spacing w:line="240" w:lineRule="auto"/>
        <w:contextualSpacing/>
        <w:outlineLvl w:val="0"/>
        <w:rPr>
          <w:rFonts w:ascii="Arial" w:hAnsi="Arial" w:cs="Arial"/>
          <w:sz w:val="24"/>
          <w:szCs w:val="24"/>
          <w:u w:val="single"/>
        </w:rPr>
      </w:pPr>
      <w:r w:rsidRPr="009E35DF">
        <w:rPr>
          <w:rFonts w:ascii="Arial" w:hAnsi="Arial" w:cs="Arial"/>
          <w:sz w:val="24"/>
          <w:szCs w:val="24"/>
          <w:u w:val="single"/>
        </w:rPr>
        <w:t>Implementation Stages</w:t>
      </w:r>
    </w:p>
    <w:p w14:paraId="6F50DC95" w14:textId="77777777" w:rsidR="00C912F7" w:rsidRPr="009E35DF" w:rsidRDefault="00C912F7" w:rsidP="00C912F7">
      <w:pPr>
        <w:spacing w:line="240" w:lineRule="auto"/>
        <w:contextualSpacing/>
        <w:rPr>
          <w:rFonts w:ascii="Arial" w:hAnsi="Arial" w:cs="Arial"/>
          <w:i/>
          <w:sz w:val="24"/>
          <w:szCs w:val="24"/>
        </w:rPr>
      </w:pPr>
    </w:p>
    <w:p w14:paraId="72630884" w14:textId="32161146" w:rsidR="00DD7339" w:rsidRPr="009E35DF" w:rsidRDefault="00DD7339" w:rsidP="00C912F7">
      <w:pPr>
        <w:spacing w:line="240" w:lineRule="auto"/>
        <w:contextualSpacing/>
        <w:rPr>
          <w:rFonts w:ascii="Arial" w:hAnsi="Arial" w:cs="Arial"/>
          <w:i/>
          <w:sz w:val="24"/>
          <w:szCs w:val="24"/>
        </w:rPr>
      </w:pPr>
      <w:r w:rsidRPr="009E35DF">
        <w:rPr>
          <w:rFonts w:ascii="Arial" w:hAnsi="Arial" w:cs="Arial"/>
          <w:i/>
          <w:sz w:val="24"/>
          <w:szCs w:val="24"/>
        </w:rPr>
        <w:t>Baseline: Spontaneous Breathing (B) Trials (both ICU’s)</w:t>
      </w:r>
    </w:p>
    <w:p w14:paraId="447FA104" w14:textId="77777777" w:rsidR="00C912F7" w:rsidRPr="009E35DF" w:rsidRDefault="00C912F7" w:rsidP="00C912F7">
      <w:pPr>
        <w:spacing w:line="240" w:lineRule="auto"/>
        <w:contextualSpacing/>
        <w:rPr>
          <w:rFonts w:ascii="Arial" w:hAnsi="Arial" w:cs="Arial"/>
          <w:i/>
          <w:sz w:val="24"/>
          <w:szCs w:val="24"/>
        </w:rPr>
      </w:pPr>
    </w:p>
    <w:p w14:paraId="5C4AA67D" w14:textId="77777777" w:rsidR="00DD7339" w:rsidRPr="009E35DF" w:rsidRDefault="00DD7339" w:rsidP="00C912F7">
      <w:pPr>
        <w:spacing w:line="240" w:lineRule="auto"/>
        <w:contextualSpacing/>
        <w:rPr>
          <w:rFonts w:ascii="Arial" w:hAnsi="Arial"/>
          <w:sz w:val="24"/>
          <w:szCs w:val="24"/>
        </w:rPr>
      </w:pPr>
      <w:r w:rsidRPr="009E35DF">
        <w:rPr>
          <w:rFonts w:ascii="Arial" w:hAnsi="Arial"/>
          <w:sz w:val="24"/>
          <w:szCs w:val="24"/>
        </w:rPr>
        <w:t xml:space="preserve">At baseline, orders for sedation vacation and Spontaneous Breathing trials (B) were included in the mechanical ventilation order sets in both ICU’s. (Figure 1) However, these orders did not include any guidance on the performance of these interventions, level of consciousness assessments, sedation management, nor coordination of sedation vacation with spontaneous breathing trials. </w:t>
      </w:r>
    </w:p>
    <w:p w14:paraId="36E1F109" w14:textId="77777777" w:rsidR="00DD7339" w:rsidRPr="009E35DF" w:rsidRDefault="00DD7339" w:rsidP="00C912F7">
      <w:pPr>
        <w:spacing w:line="240" w:lineRule="auto"/>
        <w:contextualSpacing/>
        <w:rPr>
          <w:rFonts w:ascii="Arial" w:hAnsi="Arial"/>
          <w:i/>
          <w:sz w:val="24"/>
          <w:szCs w:val="24"/>
        </w:rPr>
      </w:pPr>
    </w:p>
    <w:p w14:paraId="14E8C821" w14:textId="13A178E2" w:rsidR="00DD7339" w:rsidRPr="009E35DF" w:rsidRDefault="00DD7339" w:rsidP="00C912F7">
      <w:pPr>
        <w:spacing w:line="240" w:lineRule="auto"/>
        <w:contextualSpacing/>
        <w:rPr>
          <w:rFonts w:ascii="Arial" w:hAnsi="Arial"/>
          <w:i/>
          <w:sz w:val="24"/>
          <w:szCs w:val="24"/>
        </w:rPr>
      </w:pPr>
      <w:r w:rsidRPr="009E35DF">
        <w:rPr>
          <w:rFonts w:ascii="Arial" w:hAnsi="Arial"/>
          <w:i/>
          <w:sz w:val="24"/>
          <w:szCs w:val="24"/>
        </w:rPr>
        <w:t xml:space="preserve">Awakening and Delirium Monitoring/Management (AD) (both ICU’s) </w:t>
      </w:r>
    </w:p>
    <w:p w14:paraId="3F1C874E" w14:textId="77777777" w:rsidR="00C912F7" w:rsidRPr="009E35DF" w:rsidRDefault="00C912F7" w:rsidP="00C912F7">
      <w:pPr>
        <w:spacing w:line="240" w:lineRule="auto"/>
        <w:contextualSpacing/>
        <w:rPr>
          <w:rFonts w:ascii="Arial" w:hAnsi="Arial"/>
          <w:i/>
          <w:sz w:val="24"/>
          <w:szCs w:val="24"/>
        </w:rPr>
      </w:pPr>
    </w:p>
    <w:p w14:paraId="41525602" w14:textId="1C4D2C7C" w:rsidR="00DD7339" w:rsidRPr="009E35DF" w:rsidRDefault="00CD53A2" w:rsidP="00C912F7">
      <w:pPr>
        <w:spacing w:line="240" w:lineRule="auto"/>
        <w:contextualSpacing/>
        <w:rPr>
          <w:rFonts w:ascii="Arial" w:hAnsi="Arial"/>
          <w:sz w:val="24"/>
          <w:szCs w:val="24"/>
        </w:rPr>
      </w:pPr>
      <w:r w:rsidRPr="009E35DF">
        <w:rPr>
          <w:rFonts w:ascii="Arial" w:hAnsi="Arial"/>
          <w:sz w:val="24"/>
          <w:szCs w:val="24"/>
        </w:rPr>
        <w:t xml:space="preserve">An interdisciplinary team of critical care nursing and physician leadership, pharmacists, and champions developed and disseminated hospital system-wide ICU sedation and delirium screening protocols and policies, added documentation of RASS and CAM-ICU into electronic medical records, and updated sedation order sets to include default RASS of 0.  </w:t>
      </w:r>
      <w:r w:rsidR="00862223" w:rsidRPr="009E35DF">
        <w:rPr>
          <w:rFonts w:ascii="Arial" w:hAnsi="Arial"/>
          <w:sz w:val="24"/>
          <w:szCs w:val="24"/>
        </w:rPr>
        <w:t>Beginning in January 2012, the (A)</w:t>
      </w:r>
      <w:r w:rsidR="00DD7339" w:rsidRPr="009E35DF">
        <w:rPr>
          <w:rFonts w:ascii="Arial" w:hAnsi="Arial"/>
          <w:sz w:val="24"/>
          <w:szCs w:val="24"/>
        </w:rPr>
        <w:t xml:space="preserve">wakening </w:t>
      </w:r>
      <w:r w:rsidR="00862223" w:rsidRPr="009E35DF">
        <w:rPr>
          <w:rFonts w:ascii="Arial" w:hAnsi="Arial"/>
          <w:sz w:val="24"/>
          <w:szCs w:val="24"/>
        </w:rPr>
        <w:t>from sedation and (D)</w:t>
      </w:r>
      <w:proofErr w:type="spellStart"/>
      <w:r w:rsidR="00CC4582" w:rsidRPr="009E35DF">
        <w:rPr>
          <w:rFonts w:ascii="Arial" w:hAnsi="Arial"/>
          <w:sz w:val="24"/>
          <w:szCs w:val="24"/>
        </w:rPr>
        <w:t>elirium</w:t>
      </w:r>
      <w:proofErr w:type="spellEnd"/>
      <w:r w:rsidR="00CC4582" w:rsidRPr="009E35DF">
        <w:rPr>
          <w:rFonts w:ascii="Arial" w:hAnsi="Arial"/>
          <w:sz w:val="24"/>
          <w:szCs w:val="24"/>
        </w:rPr>
        <w:t xml:space="preserve"> m</w:t>
      </w:r>
      <w:r w:rsidR="00DD7339" w:rsidRPr="009E35DF">
        <w:rPr>
          <w:rFonts w:ascii="Arial" w:hAnsi="Arial"/>
          <w:sz w:val="24"/>
          <w:szCs w:val="24"/>
        </w:rPr>
        <w:t>onitor</w:t>
      </w:r>
      <w:r w:rsidR="00CC4582" w:rsidRPr="009E35DF">
        <w:rPr>
          <w:rFonts w:ascii="Arial" w:hAnsi="Arial"/>
          <w:sz w:val="24"/>
          <w:szCs w:val="24"/>
        </w:rPr>
        <w:t xml:space="preserve">ing/management (AD) bundles were </w:t>
      </w:r>
      <w:r w:rsidR="00DD7339" w:rsidRPr="009E35DF">
        <w:rPr>
          <w:rFonts w:ascii="Arial" w:hAnsi="Arial"/>
          <w:sz w:val="24"/>
          <w:szCs w:val="24"/>
        </w:rPr>
        <w:t>implemented in both ICU’s. Th</w:t>
      </w:r>
      <w:r w:rsidR="00AD691A" w:rsidRPr="009E35DF">
        <w:rPr>
          <w:rFonts w:ascii="Arial" w:hAnsi="Arial"/>
          <w:sz w:val="24"/>
          <w:szCs w:val="24"/>
        </w:rPr>
        <w:t>ese</w:t>
      </w:r>
      <w:r w:rsidR="00DD7339" w:rsidRPr="009E35DF">
        <w:rPr>
          <w:rFonts w:ascii="Arial" w:hAnsi="Arial"/>
          <w:sz w:val="24"/>
          <w:szCs w:val="24"/>
        </w:rPr>
        <w:t xml:space="preserve"> </w:t>
      </w:r>
      <w:r w:rsidR="00BF7D05" w:rsidRPr="009E35DF">
        <w:rPr>
          <w:rFonts w:ascii="Arial" w:hAnsi="Arial"/>
          <w:sz w:val="24"/>
          <w:szCs w:val="24"/>
        </w:rPr>
        <w:t xml:space="preserve">were driven by system-wide ICU policies and </w:t>
      </w:r>
      <w:r w:rsidR="00DD7339" w:rsidRPr="009E35DF">
        <w:rPr>
          <w:rFonts w:ascii="Arial" w:hAnsi="Arial"/>
          <w:sz w:val="24"/>
          <w:szCs w:val="24"/>
        </w:rPr>
        <w:t>protocol</w:t>
      </w:r>
      <w:r w:rsidR="00AD691A" w:rsidRPr="009E35DF">
        <w:rPr>
          <w:rFonts w:ascii="Arial" w:hAnsi="Arial"/>
          <w:sz w:val="24"/>
          <w:szCs w:val="24"/>
        </w:rPr>
        <w:t>s</w:t>
      </w:r>
      <w:r w:rsidR="00DD7339" w:rsidRPr="009E35DF">
        <w:rPr>
          <w:rFonts w:ascii="Arial" w:hAnsi="Arial"/>
          <w:sz w:val="24"/>
          <w:szCs w:val="24"/>
        </w:rPr>
        <w:t xml:space="preserve"> </w:t>
      </w:r>
      <w:r w:rsidR="00BF7D05" w:rsidRPr="009E35DF">
        <w:rPr>
          <w:rFonts w:ascii="Arial" w:hAnsi="Arial"/>
          <w:sz w:val="24"/>
          <w:szCs w:val="24"/>
        </w:rPr>
        <w:t>which included</w:t>
      </w:r>
      <w:r w:rsidR="00DD7339" w:rsidRPr="009E35DF">
        <w:rPr>
          <w:rFonts w:ascii="Arial" w:hAnsi="Arial"/>
          <w:sz w:val="24"/>
          <w:szCs w:val="24"/>
        </w:rPr>
        <w:t xml:space="preserve"> determination of a target level of consciousness by </w:t>
      </w:r>
      <w:r w:rsidR="00331DDF" w:rsidRPr="009E35DF">
        <w:rPr>
          <w:rFonts w:ascii="Arial" w:hAnsi="Arial"/>
          <w:sz w:val="24"/>
          <w:szCs w:val="24"/>
        </w:rPr>
        <w:t>ICU physicians</w:t>
      </w:r>
      <w:r w:rsidR="00DD7339" w:rsidRPr="009E35DF">
        <w:rPr>
          <w:rFonts w:ascii="Arial" w:hAnsi="Arial"/>
          <w:sz w:val="24"/>
          <w:szCs w:val="24"/>
        </w:rPr>
        <w:t xml:space="preserve"> (i.e., targeted sedation) using the Richmond Agitation and Sedation Scale (RASS) with a default target of awake and calm (RASS 0) </w:t>
      </w:r>
      <w:r w:rsidR="00DD7339" w:rsidRPr="009E35DF">
        <w:rPr>
          <w:rFonts w:ascii="Arial" w:hAnsi="Arial" w:cs="Arial"/>
          <w:sz w:val="24"/>
          <w:szCs w:val="24"/>
        </w:rPr>
        <w:fldChar w:fldCharType="begin">
          <w:fldData xml:space="preserve">PEVuZE5vdGU+PENpdGU+PEF1dGhvcj5FbHk8L0F1dGhvcj48WWVhcj4yMDAzPC9ZZWFyPjxSZWNO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</w:fldData>
        </w:fldChar>
      </w:r>
      <w:r w:rsidR="00DD7339" w:rsidRPr="009E35DF">
        <w:rPr>
          <w:rFonts w:ascii="Arial" w:hAnsi="Arial" w:cs="Arial"/>
          <w:sz w:val="24"/>
          <w:szCs w:val="24"/>
        </w:rPr>
        <w:instrText xml:space="preserve"> ADDIN EN.CITE </w:instrText>
      </w:r>
      <w:r w:rsidR="00DD7339" w:rsidRPr="009E35DF">
        <w:rPr>
          <w:rFonts w:ascii="Arial" w:hAnsi="Arial" w:cs="Arial"/>
          <w:sz w:val="24"/>
          <w:szCs w:val="24"/>
        </w:rPr>
        <w:fldChar w:fldCharType="begin">
          <w:fldData xml:space="preserve">PEVuZE5vdGU+PENpdGU+PEF1dGhvcj5FbHk8L0F1dGhvcj48WWVhcj4yMDAzPC9ZZWFyPjxSZWNO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</w:fldData>
        </w:fldChar>
      </w:r>
      <w:r w:rsidR="00DD7339" w:rsidRPr="009E35DF">
        <w:rPr>
          <w:rFonts w:ascii="Arial" w:hAnsi="Arial" w:cs="Arial"/>
          <w:sz w:val="24"/>
          <w:szCs w:val="24"/>
        </w:rPr>
        <w:instrText xml:space="preserve"> ADDIN EN.CITE.DATA </w:instrText>
      </w:r>
      <w:r w:rsidR="00DD7339" w:rsidRPr="009E35DF">
        <w:rPr>
          <w:rFonts w:ascii="Arial" w:hAnsi="Arial" w:cs="Arial"/>
          <w:sz w:val="24"/>
          <w:szCs w:val="24"/>
        </w:rPr>
      </w:r>
      <w:r w:rsidR="00DD7339" w:rsidRPr="009E35DF">
        <w:rPr>
          <w:rFonts w:ascii="Arial" w:hAnsi="Arial" w:cs="Arial"/>
          <w:sz w:val="24"/>
          <w:szCs w:val="24"/>
        </w:rPr>
        <w:fldChar w:fldCharType="end"/>
      </w:r>
      <w:r w:rsidR="00DD7339" w:rsidRPr="009E35DF">
        <w:rPr>
          <w:rFonts w:ascii="Arial" w:hAnsi="Arial" w:cs="Arial"/>
          <w:sz w:val="24"/>
          <w:szCs w:val="24"/>
        </w:rPr>
      </w:r>
      <w:r w:rsidR="00DD7339" w:rsidRPr="009E35DF">
        <w:rPr>
          <w:rFonts w:ascii="Arial" w:hAnsi="Arial" w:cs="Arial"/>
          <w:sz w:val="24"/>
          <w:szCs w:val="24"/>
        </w:rPr>
        <w:fldChar w:fldCharType="separate"/>
      </w:r>
      <w:r w:rsidR="00DD7339" w:rsidRPr="009E35DF">
        <w:rPr>
          <w:rFonts w:ascii="Arial" w:hAnsi="Arial" w:cs="Arial"/>
          <w:noProof/>
          <w:sz w:val="24"/>
          <w:szCs w:val="24"/>
        </w:rPr>
        <w:t>(1)</w:t>
      </w:r>
      <w:r w:rsidR="00DD7339" w:rsidRPr="009E35DF">
        <w:rPr>
          <w:rFonts w:ascii="Arial" w:hAnsi="Arial" w:cs="Arial"/>
          <w:sz w:val="24"/>
          <w:szCs w:val="24"/>
        </w:rPr>
        <w:fldChar w:fldCharType="end"/>
      </w:r>
      <w:r w:rsidR="00DD7339" w:rsidRPr="009E35DF">
        <w:rPr>
          <w:rFonts w:ascii="Arial" w:hAnsi="Arial"/>
          <w:sz w:val="24"/>
          <w:szCs w:val="24"/>
        </w:rPr>
        <w:t>, RASS assessments every 2 to 4 hours by ICU nurses, sedation titration guidelines to achieve target level of consciousness</w:t>
      </w:r>
      <w:r w:rsidR="00331DDF" w:rsidRPr="009E35DF">
        <w:rPr>
          <w:rFonts w:ascii="Arial" w:hAnsi="Arial"/>
          <w:sz w:val="24"/>
          <w:szCs w:val="24"/>
        </w:rPr>
        <w:t xml:space="preserve"> for nurses and physicians</w:t>
      </w:r>
      <w:r w:rsidR="00DD7339" w:rsidRPr="009E35DF">
        <w:rPr>
          <w:rFonts w:ascii="Arial" w:hAnsi="Arial"/>
          <w:sz w:val="24"/>
          <w:szCs w:val="24"/>
        </w:rPr>
        <w:t>, twice daily delirium assessments using the Confusion Assessment Method-ICU (CAM-ICU)</w:t>
      </w:r>
      <w:r w:rsidR="00DD7339" w:rsidRPr="009E35DF">
        <w:rPr>
          <w:rFonts w:ascii="Arial" w:hAnsi="Arial" w:cs="Arial"/>
          <w:sz w:val="24"/>
          <w:szCs w:val="24"/>
        </w:rPr>
        <w:t xml:space="preserve"> </w:t>
      </w:r>
      <w:r w:rsidR="00331DDF" w:rsidRPr="009E35DF">
        <w:rPr>
          <w:rFonts w:ascii="Arial" w:hAnsi="Arial" w:cs="Arial"/>
          <w:sz w:val="24"/>
          <w:szCs w:val="24"/>
        </w:rPr>
        <w:lastRenderedPageBreak/>
        <w:t xml:space="preserve">by ICU nurses </w:t>
      </w:r>
      <w:r w:rsidR="00DD7339" w:rsidRPr="009E35DF">
        <w:rPr>
          <w:rFonts w:ascii="Arial" w:hAnsi="Arial" w:cs="Arial"/>
          <w:sz w:val="24"/>
          <w:szCs w:val="24"/>
        </w:rPr>
        <w:fldChar w:fldCharType="begin">
          <w:fldData xml:space="preserve">PEVuZE5vdGU+PENpdGU+PEF1dGhvcj5FbHk8L0F1dGhvcj48WWVhcj4yMDAxPC9ZZWFyPjxSZWNO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</w:fldData>
        </w:fldChar>
      </w:r>
      <w:r w:rsidR="000566FE" w:rsidRPr="009E35DF">
        <w:rPr>
          <w:rFonts w:ascii="Arial" w:hAnsi="Arial" w:cs="Arial"/>
          <w:sz w:val="24"/>
          <w:szCs w:val="24"/>
        </w:rPr>
        <w:instrText xml:space="preserve"> ADDIN EN.CITE </w:instrText>
      </w:r>
      <w:r w:rsidR="000566FE" w:rsidRPr="009E35DF">
        <w:rPr>
          <w:rFonts w:ascii="Arial" w:hAnsi="Arial" w:cs="Arial"/>
          <w:sz w:val="24"/>
          <w:szCs w:val="24"/>
        </w:rPr>
        <w:fldChar w:fldCharType="begin">
          <w:fldData xml:space="preserve">PEVuZE5vdGU+PENpdGU+PEF1dGhvcj5FbHk8L0F1dGhvcj48WWVhcj4yMDAxPC9ZZWFyPjxSZWNO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</w:fldData>
        </w:fldChar>
      </w:r>
      <w:r w:rsidR="000566FE" w:rsidRPr="009E35DF">
        <w:rPr>
          <w:rFonts w:ascii="Arial" w:hAnsi="Arial" w:cs="Arial"/>
          <w:sz w:val="24"/>
          <w:szCs w:val="24"/>
        </w:rPr>
        <w:instrText xml:space="preserve"> ADDIN EN.CITE.DATA </w:instrText>
      </w:r>
      <w:r w:rsidR="000566FE" w:rsidRPr="009E35DF">
        <w:rPr>
          <w:rFonts w:ascii="Arial" w:hAnsi="Arial" w:cs="Arial"/>
          <w:sz w:val="24"/>
          <w:szCs w:val="24"/>
        </w:rPr>
      </w:r>
      <w:r w:rsidR="000566FE" w:rsidRPr="009E35DF">
        <w:rPr>
          <w:rFonts w:ascii="Arial" w:hAnsi="Arial" w:cs="Arial"/>
          <w:sz w:val="24"/>
          <w:szCs w:val="24"/>
        </w:rPr>
        <w:fldChar w:fldCharType="end"/>
      </w:r>
      <w:r w:rsidR="00DD7339" w:rsidRPr="009E35DF">
        <w:rPr>
          <w:rFonts w:ascii="Arial" w:hAnsi="Arial" w:cs="Arial"/>
          <w:sz w:val="24"/>
          <w:szCs w:val="24"/>
        </w:rPr>
      </w:r>
      <w:r w:rsidR="00DD7339" w:rsidRPr="009E35DF">
        <w:rPr>
          <w:rFonts w:ascii="Arial" w:hAnsi="Arial" w:cs="Arial"/>
          <w:sz w:val="24"/>
          <w:szCs w:val="24"/>
        </w:rPr>
        <w:fldChar w:fldCharType="separate"/>
      </w:r>
      <w:r w:rsidR="000566FE" w:rsidRPr="009E35DF">
        <w:rPr>
          <w:rFonts w:ascii="Arial" w:hAnsi="Arial" w:cs="Arial"/>
          <w:noProof/>
          <w:sz w:val="24"/>
          <w:szCs w:val="24"/>
        </w:rPr>
        <w:t>(1, 2)</w:t>
      </w:r>
      <w:r w:rsidR="00DD7339" w:rsidRPr="009E35DF">
        <w:rPr>
          <w:rFonts w:ascii="Arial" w:hAnsi="Arial" w:cs="Arial"/>
          <w:sz w:val="24"/>
          <w:szCs w:val="24"/>
        </w:rPr>
        <w:fldChar w:fldCharType="end"/>
      </w:r>
      <w:r w:rsidR="00DD7339" w:rsidRPr="009E35DF">
        <w:rPr>
          <w:rFonts w:ascii="Arial" w:hAnsi="Arial"/>
          <w:sz w:val="24"/>
          <w:szCs w:val="24"/>
        </w:rPr>
        <w:t xml:space="preserve">, and recommendations for non-pharmacologic treatment of delirium </w:t>
      </w:r>
      <w:r w:rsidR="00331DDF" w:rsidRPr="009E35DF">
        <w:rPr>
          <w:rFonts w:ascii="Arial" w:hAnsi="Arial"/>
          <w:sz w:val="24"/>
          <w:szCs w:val="24"/>
        </w:rPr>
        <w:t xml:space="preserve">for nurses and physicians </w:t>
      </w:r>
      <w:r w:rsidR="00DD7339" w:rsidRPr="009E35DF">
        <w:rPr>
          <w:rFonts w:ascii="Arial" w:hAnsi="Arial"/>
          <w:sz w:val="24"/>
          <w:szCs w:val="24"/>
        </w:rPr>
        <w:t xml:space="preserve">(e.g., re-orientation, timely removal of catheters and restraints, minimization of unnecessary noise / stimulation). </w:t>
      </w:r>
      <w:r w:rsidR="009C4F53" w:rsidRPr="009E35DF">
        <w:rPr>
          <w:rFonts w:ascii="Arial" w:hAnsi="Arial"/>
          <w:sz w:val="24"/>
          <w:szCs w:val="24"/>
        </w:rPr>
        <w:t>Nurses in both ICU’s received educational modules consisting of a 10-minute lecture to introduce the RASS and CAM-ICU followed by observed performances of the RASS and CAM-ICU in multiple ICU patients with immediate feedback provided by the physician or nursing educator. Compliance was assessed by auditing electronic medical records for the frequency of nursing docu</w:t>
      </w:r>
      <w:r w:rsidR="00862223" w:rsidRPr="009E35DF">
        <w:rPr>
          <w:rFonts w:ascii="Arial" w:hAnsi="Arial"/>
          <w:sz w:val="24"/>
          <w:szCs w:val="24"/>
        </w:rPr>
        <w:t>mentation of RASS and CAM-ICU</w:t>
      </w:r>
      <w:r w:rsidR="009C4F53" w:rsidRPr="009E35DF">
        <w:rPr>
          <w:rFonts w:ascii="Arial" w:hAnsi="Arial"/>
          <w:sz w:val="24"/>
          <w:szCs w:val="24"/>
        </w:rPr>
        <w:t xml:space="preserve">. </w:t>
      </w:r>
      <w:r w:rsidR="00792554" w:rsidRPr="009E35DF">
        <w:rPr>
          <w:rFonts w:ascii="Arial" w:hAnsi="Arial"/>
          <w:sz w:val="24"/>
          <w:szCs w:val="24"/>
        </w:rPr>
        <w:t>To account for time required to adopt these practice changes</w:t>
      </w:r>
      <w:r w:rsidR="002C3EDC" w:rsidRPr="009E35DF">
        <w:rPr>
          <w:rFonts w:ascii="Arial" w:hAnsi="Arial"/>
          <w:sz w:val="24"/>
          <w:szCs w:val="24"/>
        </w:rPr>
        <w:t xml:space="preserve"> across interdisciplinary providers</w:t>
      </w:r>
      <w:r w:rsidR="00792554" w:rsidRPr="009E35DF">
        <w:rPr>
          <w:rFonts w:ascii="Arial" w:hAnsi="Arial"/>
          <w:sz w:val="24"/>
          <w:szCs w:val="24"/>
        </w:rPr>
        <w:t>, the AD bundles were considered fully implemented by July 1, 2012.</w:t>
      </w:r>
    </w:p>
    <w:p w14:paraId="0EBA512A" w14:textId="77777777" w:rsidR="00DD7339" w:rsidRPr="009E35DF" w:rsidRDefault="00DD7339" w:rsidP="00C912F7">
      <w:pPr>
        <w:spacing w:line="240" w:lineRule="auto"/>
        <w:contextualSpacing/>
        <w:rPr>
          <w:rFonts w:ascii="Arial" w:hAnsi="Arial"/>
          <w:i/>
          <w:sz w:val="24"/>
          <w:szCs w:val="24"/>
        </w:rPr>
      </w:pPr>
    </w:p>
    <w:p w14:paraId="1CC861D8" w14:textId="2A6B02DC" w:rsidR="00DD7339" w:rsidRPr="009E35DF" w:rsidRDefault="00DD7339" w:rsidP="00C912F7">
      <w:pPr>
        <w:spacing w:line="240" w:lineRule="auto"/>
        <w:contextualSpacing/>
        <w:rPr>
          <w:rFonts w:ascii="Arial" w:hAnsi="Arial"/>
          <w:i/>
          <w:sz w:val="24"/>
          <w:szCs w:val="24"/>
        </w:rPr>
      </w:pPr>
      <w:r w:rsidRPr="009E35DF">
        <w:rPr>
          <w:rFonts w:ascii="Arial" w:hAnsi="Arial"/>
          <w:i/>
          <w:sz w:val="24"/>
          <w:szCs w:val="24"/>
        </w:rPr>
        <w:t>Early Mobilization and Coordination of Bundle Components (EC) (</w:t>
      </w:r>
      <w:r w:rsidR="0035013D" w:rsidRPr="009E35DF">
        <w:rPr>
          <w:rFonts w:ascii="Arial" w:hAnsi="Arial"/>
          <w:i/>
          <w:sz w:val="24"/>
          <w:szCs w:val="24"/>
        </w:rPr>
        <w:t>full bundle</w:t>
      </w:r>
      <w:r w:rsidRPr="009E35DF">
        <w:rPr>
          <w:rFonts w:ascii="Arial" w:hAnsi="Arial"/>
          <w:i/>
          <w:sz w:val="24"/>
          <w:szCs w:val="24"/>
        </w:rPr>
        <w:t xml:space="preserve"> ICU only)</w:t>
      </w:r>
    </w:p>
    <w:p w14:paraId="43160722" w14:textId="77777777" w:rsidR="00C912F7" w:rsidRPr="009E35DF" w:rsidRDefault="00C912F7" w:rsidP="00C912F7">
      <w:pPr>
        <w:spacing w:line="240" w:lineRule="auto"/>
        <w:contextualSpacing/>
        <w:rPr>
          <w:rFonts w:ascii="Arial" w:hAnsi="Arial"/>
          <w:i/>
          <w:sz w:val="24"/>
          <w:szCs w:val="24"/>
        </w:rPr>
      </w:pPr>
    </w:p>
    <w:p w14:paraId="4E5E6E0A" w14:textId="69ACCBA1" w:rsidR="00DD7339" w:rsidRPr="009E35DF" w:rsidRDefault="00CD53A2" w:rsidP="00C912F7">
      <w:pPr>
        <w:spacing w:line="240" w:lineRule="auto"/>
        <w:contextualSpacing/>
        <w:rPr>
          <w:rFonts w:ascii="Arial" w:hAnsi="Arial"/>
          <w:sz w:val="24"/>
          <w:szCs w:val="24"/>
        </w:rPr>
      </w:pPr>
      <w:r w:rsidRPr="009E35DF">
        <w:rPr>
          <w:rFonts w:ascii="Arial" w:hAnsi="Arial"/>
          <w:sz w:val="24"/>
          <w:szCs w:val="24"/>
        </w:rPr>
        <w:t xml:space="preserve">An interdisciplinary team of ICU nursing, physician, respiratory therapy, and rehabilitation leaders and champions developed an early mobilization protocol, interdisciplinary simulation training exercises, and database, and obtained funding from hospital </w:t>
      </w:r>
      <w:r w:rsidRPr="009E35DF">
        <w:rPr>
          <w:rFonts w:ascii="Arial" w:hAnsi="Arial" w:cs="Arial"/>
          <w:sz w:val="24"/>
          <w:szCs w:val="24"/>
        </w:rPr>
        <w:t xml:space="preserve">administration for dedicated rehabilitation staffing and startup costs. </w:t>
      </w:r>
      <w:r w:rsidR="001A6DDE" w:rsidRPr="009E35DF">
        <w:rPr>
          <w:rFonts w:ascii="Arial" w:hAnsi="Arial" w:cs="Arial"/>
          <w:sz w:val="24"/>
          <w:szCs w:val="24"/>
        </w:rPr>
        <w:t>(Table S1)</w:t>
      </w:r>
      <w:r w:rsidR="00BE7FF5" w:rsidRPr="009E35DF">
        <w:rPr>
          <w:rFonts w:ascii="Arial" w:hAnsi="Arial" w:cs="Arial"/>
          <w:sz w:val="24"/>
          <w:szCs w:val="24"/>
        </w:rPr>
        <w:t xml:space="preserve"> </w:t>
      </w:r>
      <w:r w:rsidR="00335592" w:rsidRPr="009E35DF">
        <w:rPr>
          <w:rFonts w:ascii="Arial" w:hAnsi="Arial" w:cs="Arial"/>
          <w:sz w:val="24"/>
          <w:szCs w:val="24"/>
        </w:rPr>
        <w:t xml:space="preserve">On July 1, 2013, </w:t>
      </w:r>
      <w:r w:rsidR="003A4531" w:rsidRPr="009E35DF">
        <w:rPr>
          <w:rFonts w:ascii="Arial" w:hAnsi="Arial" w:cs="Arial"/>
          <w:sz w:val="24"/>
          <w:szCs w:val="24"/>
        </w:rPr>
        <w:t xml:space="preserve">the </w:t>
      </w:r>
      <w:r w:rsidR="00862223" w:rsidRPr="009E35DF">
        <w:rPr>
          <w:rFonts w:ascii="Arial" w:hAnsi="Arial" w:cs="Arial"/>
          <w:sz w:val="24"/>
          <w:szCs w:val="24"/>
        </w:rPr>
        <w:t>(E)</w:t>
      </w:r>
      <w:proofErr w:type="spellStart"/>
      <w:r w:rsidR="00862223" w:rsidRPr="009E35DF">
        <w:rPr>
          <w:rFonts w:ascii="Arial" w:hAnsi="Arial" w:cs="Arial"/>
          <w:sz w:val="24"/>
          <w:szCs w:val="24"/>
        </w:rPr>
        <w:t>arly</w:t>
      </w:r>
      <w:proofErr w:type="spellEnd"/>
      <w:r w:rsidR="00862223" w:rsidRPr="009E35DF">
        <w:rPr>
          <w:rFonts w:ascii="Arial" w:hAnsi="Arial" w:cs="Arial"/>
          <w:sz w:val="24"/>
          <w:szCs w:val="24"/>
        </w:rPr>
        <w:t xml:space="preserve"> mobilization</w:t>
      </w:r>
      <w:r w:rsidR="00862223" w:rsidRPr="009E35DF">
        <w:rPr>
          <w:rFonts w:ascii="Arial" w:hAnsi="Arial"/>
          <w:sz w:val="24"/>
          <w:szCs w:val="24"/>
        </w:rPr>
        <w:t xml:space="preserve"> and structured (C)</w:t>
      </w:r>
      <w:proofErr w:type="spellStart"/>
      <w:r w:rsidR="00862223" w:rsidRPr="009E35DF">
        <w:rPr>
          <w:rFonts w:ascii="Arial" w:hAnsi="Arial"/>
          <w:sz w:val="24"/>
          <w:szCs w:val="24"/>
        </w:rPr>
        <w:t>oordination</w:t>
      </w:r>
      <w:proofErr w:type="spellEnd"/>
      <w:r w:rsidR="00DD7339" w:rsidRPr="009E35DF">
        <w:rPr>
          <w:rFonts w:ascii="Arial" w:hAnsi="Arial"/>
          <w:sz w:val="24"/>
          <w:szCs w:val="24"/>
        </w:rPr>
        <w:t xml:space="preserve"> of ABCDE bundle components </w:t>
      </w:r>
      <w:r w:rsidR="00862223" w:rsidRPr="009E35DF">
        <w:rPr>
          <w:rFonts w:ascii="Arial" w:hAnsi="Arial"/>
          <w:sz w:val="24"/>
          <w:szCs w:val="24"/>
        </w:rPr>
        <w:t xml:space="preserve">(EC) </w:t>
      </w:r>
      <w:r w:rsidR="00DD7339" w:rsidRPr="009E35DF">
        <w:rPr>
          <w:rFonts w:ascii="Arial" w:hAnsi="Arial"/>
          <w:sz w:val="24"/>
          <w:szCs w:val="24"/>
        </w:rPr>
        <w:t xml:space="preserve">were implemented in the </w:t>
      </w:r>
      <w:r w:rsidR="0035013D" w:rsidRPr="009E35DF">
        <w:rPr>
          <w:rFonts w:ascii="Arial" w:hAnsi="Arial"/>
          <w:sz w:val="24"/>
          <w:szCs w:val="24"/>
        </w:rPr>
        <w:t>full bundle</w:t>
      </w:r>
      <w:r w:rsidR="00DD7339" w:rsidRPr="009E35DF">
        <w:rPr>
          <w:rFonts w:ascii="Arial" w:hAnsi="Arial"/>
          <w:sz w:val="24"/>
          <w:szCs w:val="24"/>
        </w:rPr>
        <w:t xml:space="preserve"> ICU</w:t>
      </w:r>
      <w:r w:rsidR="00335592" w:rsidRPr="009E35DF">
        <w:rPr>
          <w:rFonts w:ascii="Arial" w:hAnsi="Arial"/>
          <w:sz w:val="24"/>
          <w:szCs w:val="24"/>
        </w:rPr>
        <w:t xml:space="preserve"> only</w:t>
      </w:r>
      <w:r w:rsidR="0035013D" w:rsidRPr="009E35DF">
        <w:rPr>
          <w:rFonts w:ascii="Arial" w:hAnsi="Arial"/>
          <w:sz w:val="24"/>
          <w:szCs w:val="24"/>
        </w:rPr>
        <w:t xml:space="preserve"> (B-AD-EC)</w:t>
      </w:r>
      <w:r w:rsidR="003A4531" w:rsidRPr="009E35DF">
        <w:rPr>
          <w:rFonts w:ascii="Arial" w:hAnsi="Arial"/>
          <w:sz w:val="24"/>
          <w:szCs w:val="24"/>
        </w:rPr>
        <w:t xml:space="preserve">. </w:t>
      </w:r>
      <w:r w:rsidR="00FC4AC1" w:rsidRPr="009E35DF">
        <w:rPr>
          <w:rFonts w:ascii="Arial" w:hAnsi="Arial"/>
          <w:sz w:val="24"/>
          <w:szCs w:val="24"/>
        </w:rPr>
        <w:t>This included the addition of a dedicated full-time physical therapist, a dedicated full-time occupational therapist, and 2 rehabilitation technicians who began working in full bundle ICU on July 1, 2013.</w:t>
      </w:r>
      <w:r w:rsidR="00900789" w:rsidRPr="009E35DF">
        <w:rPr>
          <w:rFonts w:ascii="Arial" w:hAnsi="Arial"/>
          <w:sz w:val="24"/>
          <w:szCs w:val="24"/>
        </w:rPr>
        <w:t xml:space="preserve"> </w:t>
      </w:r>
      <w:r w:rsidR="003A4531" w:rsidRPr="009E35DF">
        <w:rPr>
          <w:rFonts w:ascii="Arial" w:hAnsi="Arial"/>
          <w:sz w:val="24"/>
          <w:szCs w:val="24"/>
        </w:rPr>
        <w:t>B</w:t>
      </w:r>
      <w:r w:rsidR="00335592" w:rsidRPr="009E35DF">
        <w:rPr>
          <w:rFonts w:ascii="Arial" w:hAnsi="Arial"/>
          <w:sz w:val="24"/>
          <w:szCs w:val="24"/>
        </w:rPr>
        <w:t>ecause of resource and staffing limitations</w:t>
      </w:r>
      <w:r w:rsidR="003A4531" w:rsidRPr="009E35DF">
        <w:rPr>
          <w:rFonts w:ascii="Arial" w:hAnsi="Arial"/>
          <w:sz w:val="24"/>
          <w:szCs w:val="24"/>
        </w:rPr>
        <w:t>,</w:t>
      </w:r>
      <w:r w:rsidR="00DD7339" w:rsidRPr="009E35DF">
        <w:rPr>
          <w:rFonts w:ascii="Arial" w:hAnsi="Arial"/>
          <w:sz w:val="24"/>
          <w:szCs w:val="24"/>
        </w:rPr>
        <w:t xml:space="preserve"> the </w:t>
      </w:r>
      <w:r w:rsidR="0035013D" w:rsidRPr="009E35DF">
        <w:rPr>
          <w:rFonts w:ascii="Arial" w:hAnsi="Arial"/>
          <w:sz w:val="24"/>
          <w:szCs w:val="24"/>
        </w:rPr>
        <w:t>partial bundle</w:t>
      </w:r>
      <w:r w:rsidR="00DD7339" w:rsidRPr="009E35DF">
        <w:rPr>
          <w:rFonts w:ascii="Arial" w:hAnsi="Arial"/>
          <w:sz w:val="24"/>
          <w:szCs w:val="24"/>
        </w:rPr>
        <w:t xml:space="preserve"> ICU</w:t>
      </w:r>
      <w:r w:rsidR="0035013D" w:rsidRPr="009E35DF">
        <w:rPr>
          <w:rFonts w:ascii="Arial" w:hAnsi="Arial"/>
          <w:sz w:val="24"/>
          <w:szCs w:val="24"/>
        </w:rPr>
        <w:t xml:space="preserve"> (B-AD)</w:t>
      </w:r>
      <w:r w:rsidR="00DD7339" w:rsidRPr="009E35DF">
        <w:rPr>
          <w:rFonts w:ascii="Arial" w:hAnsi="Arial"/>
          <w:sz w:val="24"/>
          <w:szCs w:val="24"/>
        </w:rPr>
        <w:t xml:space="preserve"> did not receive any</w:t>
      </w:r>
      <w:r w:rsidR="00335592" w:rsidRPr="009E35DF">
        <w:rPr>
          <w:rFonts w:ascii="Arial" w:hAnsi="Arial"/>
          <w:sz w:val="24"/>
          <w:szCs w:val="24"/>
        </w:rPr>
        <w:t xml:space="preserve"> additional</w:t>
      </w:r>
      <w:r w:rsidR="00FC4AC1" w:rsidRPr="009E35DF">
        <w:rPr>
          <w:rFonts w:ascii="Arial" w:hAnsi="Arial"/>
          <w:sz w:val="24"/>
          <w:szCs w:val="24"/>
        </w:rPr>
        <w:t xml:space="preserve"> staffing </w:t>
      </w:r>
      <w:r w:rsidR="00862223" w:rsidRPr="009E35DF">
        <w:rPr>
          <w:rFonts w:ascii="Arial" w:hAnsi="Arial"/>
          <w:sz w:val="24"/>
          <w:szCs w:val="24"/>
        </w:rPr>
        <w:t>or</w:t>
      </w:r>
      <w:r w:rsidR="00335592" w:rsidRPr="009E35DF">
        <w:rPr>
          <w:rFonts w:ascii="Arial" w:hAnsi="Arial"/>
          <w:sz w:val="24"/>
          <w:szCs w:val="24"/>
        </w:rPr>
        <w:t xml:space="preserve"> interventions. </w:t>
      </w:r>
      <w:r w:rsidR="00DD7339" w:rsidRPr="009E35DF">
        <w:rPr>
          <w:rFonts w:ascii="Arial" w:hAnsi="Arial"/>
          <w:sz w:val="24"/>
          <w:szCs w:val="24"/>
        </w:rPr>
        <w:t>All patients were evaluated by physical and occupational therapy at ICU admission and received daily rehabilitation</w:t>
      </w:r>
      <w:r w:rsidR="008B43B6" w:rsidRPr="009E35DF">
        <w:rPr>
          <w:rFonts w:ascii="Arial" w:hAnsi="Arial"/>
          <w:sz w:val="24"/>
          <w:szCs w:val="24"/>
        </w:rPr>
        <w:t xml:space="preserve"> </w:t>
      </w:r>
      <w:r w:rsidR="00DD7339" w:rsidRPr="009E35DF">
        <w:rPr>
          <w:rFonts w:ascii="Arial" w:hAnsi="Arial"/>
          <w:sz w:val="24"/>
          <w:szCs w:val="24"/>
        </w:rPr>
        <w:t xml:space="preserve">(unless the patient was determined to be clinically unstable for mobilization by the attending intensivist). Rehabilitation treatments were guided by a staged </w:t>
      </w:r>
      <w:r w:rsidR="00DD7339" w:rsidRPr="009E35DF">
        <w:rPr>
          <w:rFonts w:ascii="Arial" w:hAnsi="Arial" w:cs="Arial"/>
          <w:sz w:val="24"/>
          <w:szCs w:val="24"/>
        </w:rPr>
        <w:t>protocol modeled after prior studies in which patients advanced from passive range of motion exercises to independent ambulation.</w:t>
      </w:r>
      <w:r w:rsidR="00DD7339" w:rsidRPr="009E35DF">
        <w:rPr>
          <w:rFonts w:ascii="Arial" w:hAnsi="Arial"/>
          <w:sz w:val="24"/>
          <w:szCs w:val="24"/>
        </w:rPr>
        <w:fldChar w:fldCharType="begin">
          <w:fldData xml:space="preserve">PEVuZE5vdGU+PENpdGU+PEF1dGhvcj5Nb3JyaXM8L0F1dGhvcj48WWVhcj4yMDA4PC9ZZWFyPjxS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xODc0LTgyPC9wYWdlcz48dm9sdW1lPjM3Mzwvdm9sdW1l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</w:fldData>
        </w:fldChar>
      </w:r>
      <w:r w:rsidR="000566FE" w:rsidRPr="009E35DF">
        <w:rPr>
          <w:rFonts w:ascii="Arial" w:hAnsi="Arial"/>
          <w:sz w:val="24"/>
          <w:szCs w:val="24"/>
        </w:rPr>
        <w:instrText xml:space="preserve"> ADDIN EN.CITE </w:instrText>
      </w:r>
      <w:r w:rsidR="000566FE" w:rsidRPr="009E35DF">
        <w:rPr>
          <w:rFonts w:ascii="Arial" w:hAnsi="Arial"/>
          <w:sz w:val="24"/>
          <w:szCs w:val="24"/>
        </w:rPr>
        <w:fldChar w:fldCharType="begin">
          <w:fldData xml:space="preserve">PEVuZE5vdGU+PENpdGU+PEF1dGhvcj5Nb3JyaXM8L0F1dGhvcj48WWVhcj4yMDA4PC9ZZWFyPjxS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xODc0LTgyPC9wYWdlcz48dm9sdW1lPjM3Mzwvdm9sdW1l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</w:fldData>
        </w:fldChar>
      </w:r>
      <w:r w:rsidR="000566FE" w:rsidRPr="009E35DF">
        <w:rPr>
          <w:rFonts w:ascii="Arial" w:hAnsi="Arial"/>
          <w:sz w:val="24"/>
          <w:szCs w:val="24"/>
        </w:rPr>
        <w:instrText xml:space="preserve"> ADDIN EN.CITE.DATA </w:instrText>
      </w:r>
      <w:r w:rsidR="000566FE" w:rsidRPr="009E35DF">
        <w:rPr>
          <w:rFonts w:ascii="Arial" w:hAnsi="Arial"/>
          <w:sz w:val="24"/>
          <w:szCs w:val="24"/>
        </w:rPr>
      </w:r>
      <w:r w:rsidR="000566FE" w:rsidRPr="009E35DF">
        <w:rPr>
          <w:rFonts w:ascii="Arial" w:hAnsi="Arial"/>
          <w:sz w:val="24"/>
          <w:szCs w:val="24"/>
        </w:rPr>
        <w:fldChar w:fldCharType="end"/>
      </w:r>
      <w:r w:rsidR="00DD7339" w:rsidRPr="009E35DF">
        <w:rPr>
          <w:rFonts w:ascii="Arial" w:hAnsi="Arial"/>
          <w:sz w:val="24"/>
          <w:szCs w:val="24"/>
        </w:rPr>
      </w:r>
      <w:r w:rsidR="00DD7339" w:rsidRPr="009E35DF">
        <w:rPr>
          <w:rFonts w:ascii="Arial" w:hAnsi="Arial"/>
          <w:sz w:val="24"/>
          <w:szCs w:val="24"/>
        </w:rPr>
        <w:fldChar w:fldCharType="separate"/>
      </w:r>
      <w:r w:rsidR="000566FE" w:rsidRPr="009E35DF">
        <w:rPr>
          <w:rFonts w:ascii="Arial" w:hAnsi="Arial"/>
          <w:noProof/>
          <w:sz w:val="24"/>
          <w:szCs w:val="24"/>
        </w:rPr>
        <w:t>(3, 4)</w:t>
      </w:r>
      <w:r w:rsidR="00DD7339" w:rsidRPr="009E35DF">
        <w:rPr>
          <w:rFonts w:ascii="Arial" w:hAnsi="Arial"/>
          <w:sz w:val="24"/>
          <w:szCs w:val="24"/>
        </w:rPr>
        <w:fldChar w:fldCharType="end"/>
      </w:r>
      <w:r w:rsidR="00DD7339" w:rsidRPr="009E35DF">
        <w:rPr>
          <w:rFonts w:ascii="Arial" w:hAnsi="Arial" w:cs="Arial"/>
          <w:sz w:val="24"/>
          <w:szCs w:val="24"/>
        </w:rPr>
        <w:t xml:space="preserve"> (Figure </w:t>
      </w:r>
      <w:r w:rsidR="005204DC" w:rsidRPr="009E35DF">
        <w:rPr>
          <w:rFonts w:ascii="Arial" w:hAnsi="Arial" w:cs="Arial"/>
          <w:sz w:val="24"/>
          <w:szCs w:val="24"/>
        </w:rPr>
        <w:t>S</w:t>
      </w:r>
      <w:r w:rsidR="00862223" w:rsidRPr="009E35DF">
        <w:rPr>
          <w:rFonts w:ascii="Arial" w:hAnsi="Arial" w:cs="Arial"/>
          <w:sz w:val="24"/>
          <w:szCs w:val="24"/>
        </w:rPr>
        <w:t>3</w:t>
      </w:r>
      <w:r w:rsidR="00DD7339" w:rsidRPr="009E35DF">
        <w:rPr>
          <w:rFonts w:ascii="Arial" w:hAnsi="Arial" w:cs="Arial"/>
          <w:sz w:val="24"/>
          <w:szCs w:val="24"/>
        </w:rPr>
        <w:t xml:space="preserve">) Treatments were titrated to the patient’s level of consciousness and physical ability, with the goal of achieving the patient’s maximum functional milestone during each treatment. The </w:t>
      </w:r>
      <w:r w:rsidR="00862223" w:rsidRPr="009E35DF">
        <w:rPr>
          <w:rFonts w:ascii="Arial" w:hAnsi="Arial" w:cs="Arial"/>
          <w:sz w:val="24"/>
          <w:szCs w:val="24"/>
        </w:rPr>
        <w:t>(</w:t>
      </w:r>
      <w:r w:rsidR="00DD7339" w:rsidRPr="009E35DF">
        <w:rPr>
          <w:rFonts w:ascii="Arial" w:hAnsi="Arial" w:cs="Arial"/>
          <w:sz w:val="24"/>
          <w:szCs w:val="24"/>
        </w:rPr>
        <w:t>C</w:t>
      </w:r>
      <w:r w:rsidR="00862223" w:rsidRPr="009E35DF">
        <w:rPr>
          <w:rFonts w:ascii="Arial" w:hAnsi="Arial" w:cs="Arial"/>
          <w:sz w:val="24"/>
          <w:szCs w:val="24"/>
        </w:rPr>
        <w:t>)</w:t>
      </w:r>
      <w:proofErr w:type="spellStart"/>
      <w:r w:rsidR="00862223" w:rsidRPr="009E35DF">
        <w:rPr>
          <w:rFonts w:ascii="Arial" w:hAnsi="Arial" w:cs="Arial"/>
          <w:sz w:val="24"/>
          <w:szCs w:val="24"/>
        </w:rPr>
        <w:t>oordination</w:t>
      </w:r>
      <w:proofErr w:type="spellEnd"/>
      <w:r w:rsidR="00DD7339" w:rsidRPr="009E35DF">
        <w:rPr>
          <w:rFonts w:ascii="Arial" w:hAnsi="Arial" w:cs="Arial"/>
          <w:sz w:val="24"/>
          <w:szCs w:val="24"/>
        </w:rPr>
        <w:t xml:space="preserve"> component of the bundle consisted of</w:t>
      </w:r>
      <w:r w:rsidR="00711F48" w:rsidRPr="009E35DF">
        <w:rPr>
          <w:rFonts w:ascii="Arial" w:hAnsi="Arial" w:cs="Arial"/>
          <w:sz w:val="24"/>
          <w:szCs w:val="24"/>
        </w:rPr>
        <w:t xml:space="preserve"> </w:t>
      </w:r>
      <w:r w:rsidR="00AB15F6" w:rsidRPr="009E35DF">
        <w:rPr>
          <w:rFonts w:ascii="Arial" w:hAnsi="Arial" w:cs="Arial"/>
          <w:sz w:val="24"/>
          <w:szCs w:val="24"/>
        </w:rPr>
        <w:t xml:space="preserve">daily nursing-led structured </w:t>
      </w:r>
      <w:r w:rsidR="00DD7339" w:rsidRPr="009E35DF">
        <w:rPr>
          <w:rFonts w:ascii="Arial" w:hAnsi="Arial"/>
          <w:sz w:val="24"/>
          <w:szCs w:val="24"/>
        </w:rPr>
        <w:t>interdisciplinary rounds</w:t>
      </w:r>
      <w:r w:rsidR="00AB15F6" w:rsidRPr="009E35DF">
        <w:rPr>
          <w:rFonts w:ascii="Arial" w:hAnsi="Arial"/>
          <w:sz w:val="24"/>
          <w:szCs w:val="24"/>
        </w:rPr>
        <w:t xml:space="preserve"> </w:t>
      </w:r>
      <w:r w:rsidR="00CC4582" w:rsidRPr="009E35DF">
        <w:rPr>
          <w:rFonts w:ascii="Arial" w:hAnsi="Arial"/>
          <w:sz w:val="24"/>
          <w:szCs w:val="24"/>
        </w:rPr>
        <w:t>to coordinate spontaneou</w:t>
      </w:r>
      <w:r w:rsidR="00862223" w:rsidRPr="009E35DF">
        <w:rPr>
          <w:rFonts w:ascii="Arial" w:hAnsi="Arial"/>
          <w:sz w:val="24"/>
          <w:szCs w:val="24"/>
        </w:rPr>
        <w:t>s (B)</w:t>
      </w:r>
      <w:proofErr w:type="spellStart"/>
      <w:r w:rsidR="00862223" w:rsidRPr="009E35DF">
        <w:rPr>
          <w:rFonts w:ascii="Arial" w:hAnsi="Arial"/>
          <w:sz w:val="24"/>
          <w:szCs w:val="24"/>
        </w:rPr>
        <w:t>reathing</w:t>
      </w:r>
      <w:proofErr w:type="spellEnd"/>
      <w:r w:rsidR="00862223" w:rsidRPr="009E35DF">
        <w:rPr>
          <w:rFonts w:ascii="Arial" w:hAnsi="Arial"/>
          <w:sz w:val="24"/>
          <w:szCs w:val="24"/>
        </w:rPr>
        <w:t xml:space="preserve"> trials with (A)wakening from sedation, diagnostic tests</w:t>
      </w:r>
      <w:r w:rsidR="00F640B3" w:rsidRPr="009E35DF">
        <w:rPr>
          <w:rFonts w:ascii="Arial" w:hAnsi="Arial"/>
          <w:sz w:val="24"/>
          <w:szCs w:val="24"/>
        </w:rPr>
        <w:t xml:space="preserve"> and procedures</w:t>
      </w:r>
      <w:r w:rsidR="005A31BF" w:rsidRPr="009E35DF">
        <w:rPr>
          <w:rFonts w:ascii="Arial" w:hAnsi="Arial"/>
          <w:sz w:val="24"/>
          <w:szCs w:val="24"/>
        </w:rPr>
        <w:t xml:space="preserve"> to ensure patients were awake and available for mobilization</w:t>
      </w:r>
      <w:r w:rsidR="00F640B3" w:rsidRPr="009E35DF">
        <w:rPr>
          <w:rFonts w:ascii="Arial" w:hAnsi="Arial"/>
          <w:sz w:val="24"/>
          <w:szCs w:val="24"/>
        </w:rPr>
        <w:t xml:space="preserve">. These </w:t>
      </w:r>
      <w:r w:rsidR="00FF499B" w:rsidRPr="009E35DF">
        <w:rPr>
          <w:rFonts w:ascii="Arial" w:hAnsi="Arial"/>
          <w:sz w:val="24"/>
          <w:szCs w:val="24"/>
        </w:rPr>
        <w:t xml:space="preserve">brief, focused </w:t>
      </w:r>
      <w:r w:rsidR="00F640B3" w:rsidRPr="009E35DF">
        <w:rPr>
          <w:rFonts w:ascii="Arial" w:hAnsi="Arial"/>
          <w:sz w:val="24"/>
          <w:szCs w:val="24"/>
        </w:rPr>
        <w:t xml:space="preserve">rounds took place in the morning </w:t>
      </w:r>
      <w:r w:rsidR="00AB15F6" w:rsidRPr="009E35DF">
        <w:rPr>
          <w:rFonts w:ascii="Arial" w:hAnsi="Arial"/>
          <w:sz w:val="24"/>
          <w:szCs w:val="24"/>
        </w:rPr>
        <w:t>before bedside rounds</w:t>
      </w:r>
      <w:r w:rsidR="00711F48" w:rsidRPr="009E35DF">
        <w:rPr>
          <w:rFonts w:ascii="Arial" w:hAnsi="Arial"/>
          <w:sz w:val="24"/>
          <w:szCs w:val="24"/>
        </w:rPr>
        <w:t xml:space="preserve"> </w:t>
      </w:r>
      <w:r w:rsidR="00AB15F6" w:rsidRPr="009E35DF">
        <w:rPr>
          <w:rFonts w:ascii="Arial" w:hAnsi="Arial"/>
          <w:sz w:val="24"/>
          <w:szCs w:val="24"/>
        </w:rPr>
        <w:t xml:space="preserve">and </w:t>
      </w:r>
      <w:r w:rsidR="00DD7339" w:rsidRPr="009E35DF">
        <w:rPr>
          <w:rFonts w:ascii="Arial" w:hAnsi="Arial"/>
          <w:sz w:val="24"/>
          <w:szCs w:val="24"/>
        </w:rPr>
        <w:t>were attended by ICU nurses, respiratory therapists, and rehabilitation staff</w:t>
      </w:r>
      <w:r w:rsidR="00FF499B" w:rsidRPr="009E35DF">
        <w:rPr>
          <w:rFonts w:ascii="Arial" w:hAnsi="Arial"/>
          <w:sz w:val="24"/>
          <w:szCs w:val="24"/>
        </w:rPr>
        <w:t xml:space="preserve">. They were not meant to replace the more comprehensive interdisciplinary rounds </w:t>
      </w:r>
      <w:r w:rsidR="00C61FFC" w:rsidRPr="009E35DF">
        <w:rPr>
          <w:rFonts w:ascii="Arial" w:hAnsi="Arial"/>
          <w:sz w:val="24"/>
          <w:szCs w:val="24"/>
        </w:rPr>
        <w:t>in which more</w:t>
      </w:r>
      <w:r w:rsidR="00FF499B" w:rsidRPr="009E35DF">
        <w:rPr>
          <w:rFonts w:ascii="Arial" w:hAnsi="Arial"/>
          <w:sz w:val="24"/>
          <w:szCs w:val="24"/>
        </w:rPr>
        <w:t xml:space="preserve"> holistic patient care</w:t>
      </w:r>
      <w:r w:rsidR="00C61FFC" w:rsidRPr="009E35DF">
        <w:rPr>
          <w:rFonts w:ascii="Arial" w:hAnsi="Arial"/>
          <w:sz w:val="24"/>
          <w:szCs w:val="24"/>
        </w:rPr>
        <w:t xml:space="preserve"> was discussed</w:t>
      </w:r>
      <w:r w:rsidR="005204DC" w:rsidRPr="009E35DF">
        <w:rPr>
          <w:rFonts w:ascii="Arial" w:hAnsi="Arial"/>
          <w:sz w:val="24"/>
          <w:szCs w:val="24"/>
        </w:rPr>
        <w:t>.</w:t>
      </w:r>
      <w:r w:rsidR="00DD7339" w:rsidRPr="009E35DF">
        <w:rPr>
          <w:rFonts w:ascii="Arial" w:hAnsi="Arial"/>
          <w:sz w:val="24"/>
          <w:szCs w:val="24"/>
        </w:rPr>
        <w:t xml:space="preserve"> </w:t>
      </w:r>
    </w:p>
    <w:p w14:paraId="17B055EB" w14:textId="77777777" w:rsidR="00DD7339" w:rsidRPr="009E35DF" w:rsidRDefault="00DD7339" w:rsidP="00C912F7">
      <w:pPr>
        <w:spacing w:line="240" w:lineRule="auto"/>
        <w:contextualSpacing/>
        <w:rPr>
          <w:rFonts w:ascii="Arial" w:hAnsi="Arial"/>
          <w:sz w:val="24"/>
          <w:szCs w:val="24"/>
        </w:rPr>
      </w:pPr>
    </w:p>
    <w:p w14:paraId="62DCDB81" w14:textId="33370291" w:rsidR="00DD7339" w:rsidRPr="009E35DF" w:rsidRDefault="00DD7339" w:rsidP="00C912F7">
      <w:pPr>
        <w:spacing w:line="240" w:lineRule="auto"/>
        <w:contextualSpacing/>
        <w:outlineLvl w:val="0"/>
        <w:rPr>
          <w:rFonts w:ascii="Arial" w:hAnsi="Arial" w:cs="Arial"/>
          <w:sz w:val="24"/>
          <w:szCs w:val="24"/>
          <w:u w:val="single"/>
        </w:rPr>
      </w:pPr>
      <w:r w:rsidRPr="009E35DF">
        <w:rPr>
          <w:rFonts w:ascii="Arial" w:hAnsi="Arial" w:cs="Arial"/>
          <w:sz w:val="24"/>
          <w:szCs w:val="24"/>
          <w:u w:val="single"/>
        </w:rPr>
        <w:t>Clinical data</w:t>
      </w:r>
      <w:r w:rsidR="00EB188C" w:rsidRPr="009E35DF">
        <w:rPr>
          <w:rFonts w:ascii="Arial" w:hAnsi="Arial" w:cs="Arial"/>
          <w:sz w:val="24"/>
          <w:szCs w:val="24"/>
          <w:u w:val="single"/>
        </w:rPr>
        <w:t xml:space="preserve"> collection</w:t>
      </w:r>
    </w:p>
    <w:p w14:paraId="3E65AEFC" w14:textId="77777777" w:rsidR="00E967FF" w:rsidRPr="009E35DF" w:rsidRDefault="00E967FF" w:rsidP="00C912F7">
      <w:pPr>
        <w:spacing w:line="240" w:lineRule="auto"/>
        <w:contextualSpacing/>
        <w:outlineLvl w:val="0"/>
        <w:rPr>
          <w:rFonts w:ascii="Arial" w:hAnsi="Arial" w:cs="Arial"/>
          <w:sz w:val="24"/>
          <w:szCs w:val="24"/>
          <w:u w:val="single"/>
        </w:rPr>
      </w:pPr>
    </w:p>
    <w:p w14:paraId="4DDDDA79" w14:textId="0FE967D6" w:rsidR="00DD7339" w:rsidRPr="009E35DF" w:rsidRDefault="00DD7339" w:rsidP="00C912F7">
      <w:pPr>
        <w:spacing w:line="240" w:lineRule="auto"/>
        <w:contextualSpacing/>
        <w:rPr>
          <w:rFonts w:ascii="Arial" w:hAnsi="Arial" w:cs="Arial"/>
          <w:sz w:val="24"/>
          <w:szCs w:val="24"/>
        </w:rPr>
      </w:pPr>
      <w:r w:rsidRPr="009E35DF">
        <w:rPr>
          <w:rFonts w:ascii="Arial" w:hAnsi="Arial" w:cs="Arial"/>
          <w:sz w:val="24"/>
          <w:szCs w:val="24"/>
        </w:rPr>
        <w:t xml:space="preserve">Demographic and administrative data for all patients in both ICUs were extracted from electronic medical records using a health care surveillance software (Clinical Looking </w:t>
      </w:r>
      <w:proofErr w:type="spellStart"/>
      <w:r w:rsidRPr="009E35DF">
        <w:rPr>
          <w:rFonts w:ascii="Arial" w:hAnsi="Arial" w:cs="Arial"/>
          <w:sz w:val="24"/>
          <w:szCs w:val="24"/>
        </w:rPr>
        <w:t>Glass</w:t>
      </w:r>
      <w:r w:rsidRPr="009E35DF">
        <w:rPr>
          <w:rFonts w:ascii="Arial" w:hAnsi="Arial" w:cs="Arial"/>
          <w:sz w:val="24"/>
          <w:szCs w:val="24"/>
          <w:vertAlign w:val="superscript"/>
        </w:rPr>
        <w:t>TM</w:t>
      </w:r>
      <w:proofErr w:type="spellEnd"/>
      <w:r w:rsidRPr="009E35DF">
        <w:rPr>
          <w:rFonts w:ascii="Arial" w:hAnsi="Arial" w:cs="Arial"/>
          <w:sz w:val="24"/>
          <w:szCs w:val="24"/>
        </w:rPr>
        <w:t>; Emerging Health Information Technology, Yonkers, NY).</w:t>
      </w:r>
      <w:r w:rsidRPr="009E35DF">
        <w:rPr>
          <w:rFonts w:ascii="Arial" w:hAnsi="Arial" w:cs="Arial"/>
          <w:sz w:val="24"/>
          <w:szCs w:val="24"/>
        </w:rPr>
        <w:fldChar w:fldCharType="begin"/>
      </w:r>
      <w:r w:rsidR="000566FE" w:rsidRPr="009E35DF">
        <w:rPr>
          <w:rFonts w:ascii="Arial" w:hAnsi="Arial" w:cs="Arial"/>
          <w:sz w:val="24"/>
          <w:szCs w:val="24"/>
        </w:rPr>
        <w:instrText xml:space="preserve"> ADDIN EN.CITE &lt;EndNote&gt;&lt;Cite&gt;&lt;Author&gt;Bellin&lt;/Author&gt;&lt;Year&gt;2010&lt;/Year&gt;&lt;RecNum&gt;4218&lt;/RecNum&gt;&lt;DisplayText&gt;(5)&lt;/DisplayText&gt;&lt;record&gt;&lt;rec-number&gt;4218&lt;/rec-number&gt;&lt;foreign-keys&gt;&lt;key app="EN" db-id="2datfz0smrtv0gepdv85se2e25ztzatxadve" timestamp="1489517960"&gt;4218&lt;/key&gt;&lt;/foreign-keys&gt;&lt;ref-type name="Journal Article"&gt;17&lt;/ref-type&gt;&lt;contributors&gt;&lt;authors&gt;&lt;author&gt;Bellin, E.&lt;/author&gt;&lt;author&gt;Fletcher, D. D.&lt;/author&gt;&lt;author&gt;Geberer, N.&lt;/author&gt;&lt;author&gt;Islam, S.&lt;/author&gt;&lt;author&gt;Srivastava, N.&lt;/author&gt;&lt;/authors&gt;&lt;/contributors&gt;&lt;auth-address&gt;Montefiore Medical Center, Bronx, NY, USA. ebellin@montefiore.org&lt;/auth-address&gt;&lt;titles&gt;&lt;title&gt;Democratizing information creation from health care data for quality improvement, research, and education-the Montefiore Medical Center Experience&lt;/title&gt;&lt;secondary-title&gt;Acad Med&lt;/secondary-title&gt;&lt;/titles&gt;&lt;periodical&gt;&lt;full-title&gt;Acad Med&lt;/full-title&gt;&lt;/periodical&gt;&lt;pages&gt;1362-8&lt;/pages&gt;&lt;volume&gt;85&lt;/volume&gt;&lt;number&gt;8&lt;/number&gt;&lt;keywords&gt;&lt;keyword&gt;Academic Medical Centers/*organization &amp;amp; administration&lt;/keyword&gt;&lt;keyword&gt;Biomedical Research/*standards&lt;/keyword&gt;&lt;keyword&gt;Education, Professional/*standards&lt;/keyword&gt;&lt;keyword&gt;Hospital Information Systems/*organization &amp;amp; administration&lt;/keyword&gt;&lt;keyword&gt;Humans&lt;/keyword&gt;&lt;keyword&gt;Management Quality Circles/*organization &amp;amp; administration&lt;/keyword&gt;&lt;keyword&gt;Organizational Innovation&lt;/keyword&gt;&lt;keyword&gt;Patient Care Team&lt;/keyword&gt;&lt;keyword&gt;*Quality Indicators, Health Care&lt;/keyword&gt;&lt;keyword&gt;Total Quality Management/*organization &amp;amp; administration&lt;/keyword&gt;&lt;keyword&gt;United States&lt;/keyword&gt;&lt;/keywords&gt;&lt;dates&gt;&lt;year&gt;2010&lt;/year&gt;&lt;pub-dates&gt;&lt;date&gt;Aug&lt;/date&gt;&lt;/pub-dates&gt;&lt;/dates&gt;&lt;isbn&gt;1938-808X (Electronic)&amp;#xD;1040-2446 (Linking)&lt;/isbn&gt;&lt;accession-num&gt;20453810&lt;/accession-num&gt;&lt;urls&gt;&lt;related-urls&gt;&lt;url&gt;https://www.ncbi.nlm.nih.gov/pubmed/20453810&lt;/url&gt;&lt;/related-urls&gt;&lt;/urls&gt;&lt;electronic-resource-num&gt;10.1097/ACM.0b013e3181df0f3b&lt;/electronic-resource-num&gt;&lt;/record&gt;&lt;/Cite&gt;&lt;/EndNote&gt;</w:instrText>
      </w:r>
      <w:r w:rsidRPr="009E35DF">
        <w:rPr>
          <w:rFonts w:ascii="Arial" w:hAnsi="Arial" w:cs="Arial"/>
          <w:sz w:val="24"/>
          <w:szCs w:val="24"/>
        </w:rPr>
        <w:fldChar w:fldCharType="separate"/>
      </w:r>
      <w:r w:rsidR="000566FE" w:rsidRPr="009E35DF">
        <w:rPr>
          <w:rFonts w:ascii="Arial" w:hAnsi="Arial" w:cs="Arial"/>
          <w:noProof/>
          <w:sz w:val="24"/>
          <w:szCs w:val="24"/>
        </w:rPr>
        <w:t>(5)</w:t>
      </w:r>
      <w:r w:rsidRPr="009E35DF">
        <w:rPr>
          <w:rFonts w:ascii="Arial" w:hAnsi="Arial" w:cs="Arial"/>
          <w:sz w:val="24"/>
          <w:szCs w:val="24"/>
        </w:rPr>
        <w:fldChar w:fldCharType="end"/>
      </w:r>
      <w:r w:rsidRPr="009E35DF">
        <w:rPr>
          <w:rFonts w:ascii="Arial" w:hAnsi="Arial" w:cs="Arial"/>
          <w:sz w:val="24"/>
          <w:szCs w:val="24"/>
        </w:rPr>
        <w:t xml:space="preserve"> This included self-identified race and ethnicity, pre-hospital residence, comorbidities (</w:t>
      </w:r>
      <w:proofErr w:type="spellStart"/>
      <w:r w:rsidRPr="009E35DF">
        <w:rPr>
          <w:rFonts w:ascii="Arial" w:hAnsi="Arial" w:cs="Arial"/>
          <w:sz w:val="24"/>
          <w:szCs w:val="24"/>
        </w:rPr>
        <w:t>Charlson</w:t>
      </w:r>
      <w:proofErr w:type="spellEnd"/>
      <w:r w:rsidRPr="009E35DF">
        <w:rPr>
          <w:rFonts w:ascii="Arial" w:hAnsi="Arial" w:cs="Arial"/>
          <w:sz w:val="24"/>
          <w:szCs w:val="24"/>
        </w:rPr>
        <w:t xml:space="preserve"> Comorbidity Index) </w:t>
      </w:r>
      <w:r w:rsidRPr="009E35DF">
        <w:rPr>
          <w:rFonts w:ascii="Arial" w:hAnsi="Arial" w:cs="Arial"/>
          <w:sz w:val="24"/>
          <w:szCs w:val="24"/>
        </w:rPr>
        <w:fldChar w:fldCharType="begin">
          <w:fldData xml:space="preserve">PEVuZE5vdGU+PENpdGU+PEF1dGhvcj5DaGFybHNvbjwvQXV0aG9yPjxZZWFyPjE5ODc8L1llYXI+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29yay10eXBlPkNvbXBhcmF0aXZlIFN0dWR5JiN4RDtSZXNlYXJj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</w:fldData>
        </w:fldChar>
      </w:r>
      <w:r w:rsidR="000566FE" w:rsidRPr="009E35DF">
        <w:rPr>
          <w:rFonts w:ascii="Arial" w:hAnsi="Arial" w:cs="Arial"/>
          <w:sz w:val="24"/>
          <w:szCs w:val="24"/>
        </w:rPr>
        <w:instrText xml:space="preserve"> ADDIN EN.CITE </w:instrText>
      </w:r>
      <w:r w:rsidR="000566FE" w:rsidRPr="009E35DF">
        <w:rPr>
          <w:rFonts w:ascii="Arial" w:hAnsi="Arial" w:cs="Arial"/>
          <w:sz w:val="24"/>
          <w:szCs w:val="24"/>
        </w:rPr>
        <w:fldChar w:fldCharType="begin">
          <w:fldData xml:space="preserve">PEVuZE5vdGU+PENpdGU+PEF1dGhvcj5DaGFybHNvbjwvQXV0aG9yPjxZZWFyPjE5ODc8L1llYXI+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29yay10eXBlPkNvbXBhcmF0aXZlIFN0dWR5JiN4RDtSZXNlYXJj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</w:fldData>
        </w:fldChar>
      </w:r>
      <w:r w:rsidR="000566FE" w:rsidRPr="009E35DF">
        <w:rPr>
          <w:rFonts w:ascii="Arial" w:hAnsi="Arial" w:cs="Arial"/>
          <w:sz w:val="24"/>
          <w:szCs w:val="24"/>
        </w:rPr>
        <w:instrText xml:space="preserve"> ADDIN EN.CITE.DATA </w:instrText>
      </w:r>
      <w:r w:rsidR="000566FE" w:rsidRPr="009E35DF">
        <w:rPr>
          <w:rFonts w:ascii="Arial" w:hAnsi="Arial" w:cs="Arial"/>
          <w:sz w:val="24"/>
          <w:szCs w:val="24"/>
        </w:rPr>
      </w:r>
      <w:r w:rsidR="000566FE" w:rsidRPr="009E35DF">
        <w:rPr>
          <w:rFonts w:ascii="Arial" w:hAnsi="Arial" w:cs="Arial"/>
          <w:sz w:val="24"/>
          <w:szCs w:val="24"/>
        </w:rPr>
        <w:fldChar w:fldCharType="end"/>
      </w:r>
      <w:r w:rsidRPr="009E35DF">
        <w:rPr>
          <w:rFonts w:ascii="Arial" w:hAnsi="Arial" w:cs="Arial"/>
          <w:sz w:val="24"/>
          <w:szCs w:val="24"/>
        </w:rPr>
      </w:r>
      <w:r w:rsidRPr="009E35DF">
        <w:rPr>
          <w:rFonts w:ascii="Arial" w:hAnsi="Arial" w:cs="Arial"/>
          <w:sz w:val="24"/>
          <w:szCs w:val="24"/>
        </w:rPr>
        <w:fldChar w:fldCharType="separate"/>
      </w:r>
      <w:r w:rsidR="000566FE" w:rsidRPr="009E35DF">
        <w:rPr>
          <w:rFonts w:ascii="Arial" w:hAnsi="Arial" w:cs="Arial"/>
          <w:noProof/>
          <w:sz w:val="24"/>
          <w:szCs w:val="24"/>
        </w:rPr>
        <w:t>(6, 7)</w:t>
      </w:r>
      <w:r w:rsidRPr="009E35DF">
        <w:rPr>
          <w:rFonts w:ascii="Arial" w:hAnsi="Arial" w:cs="Arial"/>
          <w:sz w:val="24"/>
          <w:szCs w:val="24"/>
        </w:rPr>
        <w:fldChar w:fldCharType="end"/>
      </w:r>
      <w:r w:rsidRPr="009E35DF">
        <w:rPr>
          <w:rFonts w:ascii="Arial" w:hAnsi="Arial" w:cs="Arial"/>
          <w:sz w:val="24"/>
          <w:szCs w:val="24"/>
        </w:rPr>
        <w:t xml:space="preserve">, primary admitting diagnosis, ICU and hospital lengths of stay </w:t>
      </w:r>
      <w:r w:rsidRPr="009E35DF">
        <w:rPr>
          <w:rFonts w:ascii="Arial" w:hAnsi="Arial" w:cs="Arial"/>
          <w:sz w:val="24"/>
          <w:szCs w:val="24"/>
        </w:rPr>
        <w:lastRenderedPageBreak/>
        <w:t xml:space="preserve">(LOS), duration of </w:t>
      </w:r>
      <w:r w:rsidR="00946176" w:rsidRPr="009E35DF">
        <w:rPr>
          <w:rFonts w:ascii="Arial" w:hAnsi="Arial" w:cs="Arial"/>
          <w:sz w:val="24"/>
          <w:szCs w:val="24"/>
        </w:rPr>
        <w:t xml:space="preserve">invasive </w:t>
      </w:r>
      <w:r w:rsidRPr="009E35DF">
        <w:rPr>
          <w:rFonts w:ascii="Arial" w:hAnsi="Arial" w:cs="Arial"/>
          <w:sz w:val="24"/>
          <w:szCs w:val="24"/>
        </w:rPr>
        <w:t>mechanical ventilation</w:t>
      </w:r>
      <w:r w:rsidR="00946176" w:rsidRPr="009E35DF">
        <w:rPr>
          <w:rFonts w:ascii="Arial" w:hAnsi="Arial" w:cs="Arial"/>
          <w:sz w:val="24"/>
          <w:szCs w:val="24"/>
        </w:rPr>
        <w:t xml:space="preserve"> (MV)</w:t>
      </w:r>
      <w:r w:rsidRPr="009E35DF">
        <w:rPr>
          <w:rFonts w:ascii="Arial" w:hAnsi="Arial" w:cs="Arial"/>
          <w:sz w:val="24"/>
          <w:szCs w:val="24"/>
        </w:rPr>
        <w:t>, in-hospital mortality, and discharge location. Severity of illness was measured using the APACHE IV score.</w:t>
      </w:r>
      <w:r w:rsidRPr="009E35DF">
        <w:rPr>
          <w:rFonts w:ascii="Arial" w:hAnsi="Arial" w:cs="Arial"/>
          <w:sz w:val="24"/>
          <w:szCs w:val="24"/>
        </w:rPr>
        <w:fldChar w:fldCharType="begin">
          <w:fldData xml:space="preserve">PEVuZE5vdGU+PENpdGU+PEF1dGhvcj5aaW1tZXJtYW48L0F1dGhvcj48WWVhcj4yMDA2PC9ZZWFy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</w:fldData>
        </w:fldChar>
      </w:r>
      <w:r w:rsidR="000566FE" w:rsidRPr="009E35DF">
        <w:rPr>
          <w:rFonts w:ascii="Arial" w:hAnsi="Arial" w:cs="Arial"/>
          <w:sz w:val="24"/>
          <w:szCs w:val="24"/>
        </w:rPr>
        <w:instrText xml:space="preserve"> ADDIN EN.CITE </w:instrText>
      </w:r>
      <w:r w:rsidR="000566FE" w:rsidRPr="009E35DF">
        <w:rPr>
          <w:rFonts w:ascii="Arial" w:hAnsi="Arial" w:cs="Arial"/>
          <w:sz w:val="24"/>
          <w:szCs w:val="24"/>
        </w:rPr>
        <w:fldChar w:fldCharType="begin">
          <w:fldData xml:space="preserve">PEVuZE5vdGU+PENpdGU+PEF1dGhvcj5aaW1tZXJtYW48L0F1dGhvcj48WWVhcj4yMDA2PC9ZZWFy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</w:fldData>
        </w:fldChar>
      </w:r>
      <w:r w:rsidR="000566FE" w:rsidRPr="009E35DF">
        <w:rPr>
          <w:rFonts w:ascii="Arial" w:hAnsi="Arial" w:cs="Arial"/>
          <w:sz w:val="24"/>
          <w:szCs w:val="24"/>
        </w:rPr>
        <w:instrText xml:space="preserve"> ADDIN EN.CITE.DATA </w:instrText>
      </w:r>
      <w:r w:rsidR="000566FE" w:rsidRPr="009E35DF">
        <w:rPr>
          <w:rFonts w:ascii="Arial" w:hAnsi="Arial" w:cs="Arial"/>
          <w:sz w:val="24"/>
          <w:szCs w:val="24"/>
        </w:rPr>
      </w:r>
      <w:r w:rsidR="000566FE" w:rsidRPr="009E35DF">
        <w:rPr>
          <w:rFonts w:ascii="Arial" w:hAnsi="Arial" w:cs="Arial"/>
          <w:sz w:val="24"/>
          <w:szCs w:val="24"/>
        </w:rPr>
        <w:fldChar w:fldCharType="end"/>
      </w:r>
      <w:r w:rsidRPr="009E35DF">
        <w:rPr>
          <w:rFonts w:ascii="Arial" w:hAnsi="Arial" w:cs="Arial"/>
          <w:sz w:val="24"/>
          <w:szCs w:val="24"/>
        </w:rPr>
      </w:r>
      <w:r w:rsidRPr="009E35DF">
        <w:rPr>
          <w:rFonts w:ascii="Arial" w:hAnsi="Arial" w:cs="Arial"/>
          <w:sz w:val="24"/>
          <w:szCs w:val="24"/>
        </w:rPr>
        <w:fldChar w:fldCharType="separate"/>
      </w:r>
      <w:r w:rsidR="000566FE" w:rsidRPr="009E35DF">
        <w:rPr>
          <w:rFonts w:ascii="Arial" w:hAnsi="Arial" w:cs="Arial"/>
          <w:noProof/>
          <w:sz w:val="24"/>
          <w:szCs w:val="24"/>
        </w:rPr>
        <w:t>(8)</w:t>
      </w:r>
      <w:r w:rsidRPr="009E35DF">
        <w:rPr>
          <w:rFonts w:ascii="Arial" w:hAnsi="Arial" w:cs="Arial"/>
          <w:sz w:val="24"/>
          <w:szCs w:val="24"/>
        </w:rPr>
        <w:fldChar w:fldCharType="end"/>
      </w:r>
      <w:r w:rsidRPr="009E35DF">
        <w:rPr>
          <w:rFonts w:ascii="Arial" w:hAnsi="Arial" w:cs="Arial"/>
          <w:sz w:val="24"/>
          <w:szCs w:val="24"/>
        </w:rPr>
        <w:t xml:space="preserve"> </w:t>
      </w:r>
    </w:p>
    <w:p w14:paraId="53134267" w14:textId="77777777" w:rsidR="00DD7339" w:rsidRPr="009E35DF" w:rsidRDefault="00DD7339" w:rsidP="00C912F7">
      <w:pPr>
        <w:spacing w:line="240" w:lineRule="auto"/>
        <w:contextualSpacing/>
        <w:rPr>
          <w:rFonts w:ascii="Arial" w:hAnsi="Arial" w:cs="Times New Roman"/>
          <w:sz w:val="24"/>
          <w:szCs w:val="24"/>
          <w:u w:val="single"/>
        </w:rPr>
      </w:pPr>
    </w:p>
    <w:p w14:paraId="24E73938" w14:textId="77777777" w:rsidR="00DD7339" w:rsidRPr="009E35DF" w:rsidRDefault="00DD7339" w:rsidP="00C912F7">
      <w:pPr>
        <w:spacing w:line="240" w:lineRule="auto"/>
        <w:contextualSpacing/>
        <w:outlineLvl w:val="0"/>
        <w:rPr>
          <w:rFonts w:ascii="Arial" w:hAnsi="Arial" w:cs="Times New Roman"/>
          <w:sz w:val="24"/>
          <w:szCs w:val="24"/>
          <w:u w:val="single"/>
        </w:rPr>
      </w:pPr>
      <w:r w:rsidRPr="009E35DF">
        <w:rPr>
          <w:rFonts w:ascii="Arial" w:hAnsi="Arial" w:cs="Times New Roman"/>
          <w:sz w:val="24"/>
          <w:szCs w:val="24"/>
          <w:u w:val="single"/>
        </w:rPr>
        <w:t xml:space="preserve">Process of care evaluation </w:t>
      </w:r>
    </w:p>
    <w:p w14:paraId="5DF6D5DB" w14:textId="77777777" w:rsidR="00E967FF" w:rsidRPr="009E35DF" w:rsidRDefault="00E967FF" w:rsidP="00C912F7">
      <w:pPr>
        <w:spacing w:line="240" w:lineRule="auto"/>
        <w:contextualSpacing/>
        <w:outlineLvl w:val="0"/>
        <w:rPr>
          <w:rFonts w:ascii="Arial" w:hAnsi="Arial" w:cs="Times New Roman"/>
          <w:sz w:val="24"/>
          <w:szCs w:val="24"/>
          <w:u w:val="single"/>
        </w:rPr>
      </w:pPr>
    </w:p>
    <w:p w14:paraId="7AC247D7" w14:textId="0BC4FC6E" w:rsidR="009F0C9B" w:rsidRPr="009E35DF" w:rsidRDefault="008B43B6" w:rsidP="00C912F7">
      <w:pPr>
        <w:spacing w:line="240" w:lineRule="auto"/>
        <w:contextualSpacing/>
        <w:rPr>
          <w:rFonts w:ascii="Arial" w:hAnsi="Arial" w:cs="Arial"/>
          <w:sz w:val="24"/>
          <w:szCs w:val="24"/>
        </w:rPr>
      </w:pPr>
      <w:r w:rsidRPr="009E35DF">
        <w:rPr>
          <w:rFonts w:ascii="Arial" w:hAnsi="Arial" w:cs="Arial"/>
          <w:sz w:val="24"/>
          <w:szCs w:val="24"/>
        </w:rPr>
        <w:t>We examined processes of care metrics t</w:t>
      </w:r>
      <w:r w:rsidR="00DD7339" w:rsidRPr="009E35DF">
        <w:rPr>
          <w:rFonts w:ascii="Arial" w:hAnsi="Arial" w:cs="Arial"/>
          <w:sz w:val="24"/>
          <w:szCs w:val="24"/>
        </w:rPr>
        <w:t>o determine if practices changed after ICU-wide impl</w:t>
      </w:r>
      <w:r w:rsidRPr="009E35DF">
        <w:rPr>
          <w:rFonts w:ascii="Arial" w:hAnsi="Arial" w:cs="Arial"/>
          <w:sz w:val="24"/>
          <w:szCs w:val="24"/>
        </w:rPr>
        <w:t>ementation of bundle components</w:t>
      </w:r>
      <w:r w:rsidR="00DD7339" w:rsidRPr="009E35DF">
        <w:rPr>
          <w:rFonts w:ascii="Arial" w:hAnsi="Arial" w:cs="Arial"/>
          <w:sz w:val="24"/>
          <w:szCs w:val="24"/>
        </w:rPr>
        <w:t xml:space="preserve">. </w:t>
      </w:r>
      <w:r w:rsidR="009F0C9B" w:rsidRPr="009E35DF">
        <w:rPr>
          <w:rFonts w:ascii="Arial" w:hAnsi="Arial" w:cs="Arial"/>
          <w:sz w:val="24"/>
          <w:szCs w:val="24"/>
        </w:rPr>
        <w:t xml:space="preserve">Due to limited resources, these measurements were made in </w:t>
      </w:r>
      <w:r w:rsidR="00844E4A" w:rsidRPr="009E35DF">
        <w:rPr>
          <w:rFonts w:ascii="Arial" w:hAnsi="Arial" w:cs="Arial"/>
          <w:sz w:val="24"/>
          <w:szCs w:val="24"/>
        </w:rPr>
        <w:t>several</w:t>
      </w:r>
      <w:r w:rsidR="009F0C9B" w:rsidRPr="009E35DF">
        <w:rPr>
          <w:rFonts w:ascii="Arial" w:hAnsi="Arial" w:cs="Arial"/>
          <w:sz w:val="24"/>
          <w:szCs w:val="24"/>
        </w:rPr>
        <w:t xml:space="preserve"> time periods</w:t>
      </w:r>
      <w:r w:rsidR="00F4726F" w:rsidRPr="009E35DF">
        <w:rPr>
          <w:rFonts w:ascii="Arial" w:hAnsi="Arial" w:cs="Arial"/>
          <w:sz w:val="24"/>
          <w:szCs w:val="24"/>
        </w:rPr>
        <w:t xml:space="preserve"> </w:t>
      </w:r>
      <w:r w:rsidR="009F0C9B" w:rsidRPr="009E35DF">
        <w:rPr>
          <w:rFonts w:ascii="Arial" w:hAnsi="Arial" w:cs="Arial"/>
          <w:sz w:val="24"/>
          <w:szCs w:val="24"/>
        </w:rPr>
        <w:t xml:space="preserve">and were limited to the </w:t>
      </w:r>
      <w:r w:rsidR="006F6580" w:rsidRPr="009E35DF">
        <w:rPr>
          <w:rFonts w:ascii="Arial" w:hAnsi="Arial" w:cs="Arial"/>
          <w:sz w:val="24"/>
          <w:szCs w:val="24"/>
        </w:rPr>
        <w:t>full bundle</w:t>
      </w:r>
      <w:r w:rsidR="009F0C9B" w:rsidRPr="009E35DF">
        <w:rPr>
          <w:rFonts w:ascii="Arial" w:hAnsi="Arial" w:cs="Arial"/>
          <w:sz w:val="24"/>
          <w:szCs w:val="24"/>
        </w:rPr>
        <w:t xml:space="preserve"> ICU only</w:t>
      </w:r>
      <w:r w:rsidR="006F6580" w:rsidRPr="009E35DF">
        <w:rPr>
          <w:rFonts w:ascii="Arial" w:hAnsi="Arial" w:cs="Arial"/>
          <w:sz w:val="24"/>
          <w:szCs w:val="24"/>
        </w:rPr>
        <w:t xml:space="preserve"> (B-AD-EC)</w:t>
      </w:r>
      <w:r w:rsidR="009F0C9B" w:rsidRPr="009E35DF">
        <w:rPr>
          <w:rFonts w:ascii="Arial" w:hAnsi="Arial" w:cs="Arial"/>
          <w:sz w:val="24"/>
          <w:szCs w:val="24"/>
        </w:rPr>
        <w:t xml:space="preserve">. Specifically, sedation and delirium processes of care were compared in consecutive </w:t>
      </w:r>
      <w:r w:rsidR="00946176" w:rsidRPr="009E35DF">
        <w:rPr>
          <w:rFonts w:ascii="Arial" w:hAnsi="Arial" w:cs="Arial"/>
          <w:sz w:val="24"/>
          <w:szCs w:val="24"/>
        </w:rPr>
        <w:t xml:space="preserve">MV </w:t>
      </w:r>
      <w:r w:rsidR="009F0C9B" w:rsidRPr="009E35DF">
        <w:rPr>
          <w:rFonts w:ascii="Arial" w:hAnsi="Arial" w:cs="Arial"/>
          <w:sz w:val="24"/>
          <w:szCs w:val="24"/>
        </w:rPr>
        <w:t>and non-</w:t>
      </w:r>
      <w:r w:rsidR="00946176" w:rsidRPr="009E35DF">
        <w:rPr>
          <w:rFonts w:ascii="Arial" w:hAnsi="Arial" w:cs="Arial"/>
          <w:sz w:val="24"/>
          <w:szCs w:val="24"/>
        </w:rPr>
        <w:t>MV</w:t>
      </w:r>
      <w:r w:rsidR="009F0C9B" w:rsidRPr="009E35DF">
        <w:rPr>
          <w:rFonts w:ascii="Arial" w:hAnsi="Arial" w:cs="Arial"/>
          <w:sz w:val="24"/>
          <w:szCs w:val="24"/>
        </w:rPr>
        <w:t xml:space="preserve"> patients during the summers of </w:t>
      </w:r>
      <w:r w:rsidR="006F6580" w:rsidRPr="009E35DF">
        <w:rPr>
          <w:rFonts w:ascii="Arial" w:hAnsi="Arial" w:cs="Arial"/>
          <w:sz w:val="24"/>
          <w:szCs w:val="24"/>
        </w:rPr>
        <w:t>baseline, period 1 and period 2</w:t>
      </w:r>
      <w:r w:rsidR="009F0C9B" w:rsidRPr="009E35DF">
        <w:rPr>
          <w:rFonts w:ascii="Arial" w:hAnsi="Arial" w:cs="Arial"/>
          <w:sz w:val="24"/>
          <w:szCs w:val="24"/>
        </w:rPr>
        <w:t xml:space="preserve"> in </w:t>
      </w:r>
      <w:r w:rsidRPr="009E35DF">
        <w:rPr>
          <w:rFonts w:ascii="Arial" w:hAnsi="Arial" w:cs="Arial"/>
          <w:sz w:val="24"/>
          <w:szCs w:val="24"/>
        </w:rPr>
        <w:t xml:space="preserve">the full bundle </w:t>
      </w:r>
      <w:r w:rsidR="00946176" w:rsidRPr="009E35DF">
        <w:rPr>
          <w:rFonts w:ascii="Arial" w:hAnsi="Arial" w:cs="Arial"/>
          <w:sz w:val="24"/>
          <w:szCs w:val="24"/>
        </w:rPr>
        <w:t>ICU</w:t>
      </w:r>
      <w:r w:rsidRPr="009E35DF">
        <w:rPr>
          <w:rFonts w:ascii="Arial" w:hAnsi="Arial" w:cs="Arial"/>
          <w:sz w:val="24"/>
          <w:szCs w:val="24"/>
        </w:rPr>
        <w:t xml:space="preserve"> only</w:t>
      </w:r>
      <w:r w:rsidR="009F0C9B" w:rsidRPr="009E35DF">
        <w:rPr>
          <w:rFonts w:ascii="Arial" w:hAnsi="Arial" w:cs="Arial"/>
          <w:sz w:val="24"/>
          <w:szCs w:val="24"/>
        </w:rPr>
        <w:t xml:space="preserve"> (n=451, </w:t>
      </w:r>
      <w:r w:rsidR="00946176" w:rsidRPr="009E35DF">
        <w:rPr>
          <w:rFonts w:ascii="Arial" w:hAnsi="Arial" w:cs="Arial"/>
          <w:sz w:val="24"/>
          <w:szCs w:val="24"/>
        </w:rPr>
        <w:t>Figure</w:t>
      </w:r>
      <w:r w:rsidR="007720A6" w:rsidRPr="009E35DF">
        <w:rPr>
          <w:rFonts w:ascii="Arial" w:hAnsi="Arial" w:cs="Arial"/>
          <w:sz w:val="24"/>
          <w:szCs w:val="24"/>
        </w:rPr>
        <w:t>s</w:t>
      </w:r>
      <w:r w:rsidR="00946176" w:rsidRPr="009E35DF">
        <w:rPr>
          <w:rFonts w:ascii="Arial" w:hAnsi="Arial" w:cs="Arial"/>
          <w:sz w:val="24"/>
          <w:szCs w:val="24"/>
        </w:rPr>
        <w:t xml:space="preserve"> </w:t>
      </w:r>
      <w:r w:rsidR="000F235A" w:rsidRPr="009E35DF">
        <w:rPr>
          <w:rFonts w:ascii="Arial" w:hAnsi="Arial" w:cs="Arial"/>
          <w:sz w:val="24"/>
          <w:szCs w:val="24"/>
        </w:rPr>
        <w:t>1 in main manuscript and S1</w:t>
      </w:r>
      <w:r w:rsidR="009F0C9B" w:rsidRPr="009E35DF">
        <w:rPr>
          <w:rFonts w:ascii="Arial" w:hAnsi="Arial" w:cs="Arial"/>
          <w:sz w:val="24"/>
          <w:szCs w:val="24"/>
        </w:rPr>
        <w:t>)</w:t>
      </w:r>
      <w:r w:rsidR="00A01760" w:rsidRPr="009E35DF">
        <w:rPr>
          <w:rFonts w:ascii="Arial" w:hAnsi="Arial" w:cs="Arial"/>
          <w:sz w:val="24"/>
          <w:szCs w:val="24"/>
        </w:rPr>
        <w:t>.</w:t>
      </w:r>
      <w:r w:rsidR="009F0C9B" w:rsidRPr="009E35DF">
        <w:rPr>
          <w:rFonts w:ascii="Arial" w:hAnsi="Arial" w:cs="Arial"/>
          <w:sz w:val="24"/>
          <w:szCs w:val="24"/>
        </w:rPr>
        <w:t xml:space="preserve"> </w:t>
      </w:r>
      <w:r w:rsidR="00A01760" w:rsidRPr="009E35DF">
        <w:rPr>
          <w:rFonts w:ascii="Arial" w:hAnsi="Arial" w:cs="Arial"/>
          <w:sz w:val="24"/>
          <w:szCs w:val="24"/>
        </w:rPr>
        <w:t>R</w:t>
      </w:r>
      <w:r w:rsidR="009F0C9B" w:rsidRPr="009E35DF">
        <w:rPr>
          <w:rFonts w:ascii="Arial" w:hAnsi="Arial" w:cs="Arial"/>
          <w:sz w:val="24"/>
          <w:szCs w:val="24"/>
        </w:rPr>
        <w:t xml:space="preserve">ehabilitation processes of care </w:t>
      </w:r>
      <w:r w:rsidR="00F4726F" w:rsidRPr="009E35DF">
        <w:rPr>
          <w:rFonts w:ascii="Arial" w:hAnsi="Arial" w:cs="Arial"/>
          <w:sz w:val="24"/>
          <w:szCs w:val="24"/>
        </w:rPr>
        <w:t xml:space="preserve">were </w:t>
      </w:r>
      <w:r w:rsidR="009F0C9B" w:rsidRPr="009E35DF">
        <w:rPr>
          <w:rFonts w:ascii="Arial" w:hAnsi="Arial" w:cs="Arial"/>
          <w:sz w:val="24"/>
          <w:szCs w:val="24"/>
        </w:rPr>
        <w:t xml:space="preserve">compared </w:t>
      </w:r>
      <w:r w:rsidR="00F4726F" w:rsidRPr="009E35DF">
        <w:rPr>
          <w:rFonts w:ascii="Arial" w:hAnsi="Arial" w:cs="Arial"/>
          <w:sz w:val="24"/>
          <w:szCs w:val="24"/>
        </w:rPr>
        <w:t xml:space="preserve">in </w:t>
      </w:r>
      <w:r w:rsidR="009F0C9B" w:rsidRPr="009E35DF">
        <w:rPr>
          <w:rFonts w:ascii="Arial" w:hAnsi="Arial" w:cs="Arial"/>
          <w:sz w:val="24"/>
          <w:szCs w:val="24"/>
        </w:rPr>
        <w:t xml:space="preserve">MV patients in the B-AD and </w:t>
      </w:r>
      <w:r w:rsidR="00F4726F" w:rsidRPr="009E35DF">
        <w:rPr>
          <w:rFonts w:ascii="Arial" w:hAnsi="Arial" w:cs="Arial"/>
          <w:sz w:val="24"/>
          <w:szCs w:val="24"/>
        </w:rPr>
        <w:t>B-AD-</w:t>
      </w:r>
      <w:r w:rsidR="009F0C9B" w:rsidRPr="009E35DF">
        <w:rPr>
          <w:rFonts w:ascii="Arial" w:hAnsi="Arial" w:cs="Arial"/>
          <w:sz w:val="24"/>
          <w:szCs w:val="24"/>
        </w:rPr>
        <w:t>E</w:t>
      </w:r>
      <w:r w:rsidR="00F4726F" w:rsidRPr="009E35DF">
        <w:rPr>
          <w:rFonts w:ascii="Arial" w:hAnsi="Arial" w:cs="Arial"/>
          <w:sz w:val="24"/>
          <w:szCs w:val="24"/>
        </w:rPr>
        <w:t>C</w:t>
      </w:r>
      <w:r w:rsidR="009F0C9B" w:rsidRPr="009E35DF">
        <w:rPr>
          <w:rFonts w:ascii="Arial" w:hAnsi="Arial" w:cs="Arial"/>
          <w:sz w:val="24"/>
          <w:szCs w:val="24"/>
        </w:rPr>
        <w:t xml:space="preserve"> periods in the</w:t>
      </w:r>
      <w:r w:rsidR="007720A6" w:rsidRPr="009E35DF">
        <w:rPr>
          <w:rFonts w:ascii="Arial" w:hAnsi="Arial" w:cs="Arial"/>
          <w:sz w:val="24"/>
          <w:szCs w:val="24"/>
        </w:rPr>
        <w:t xml:space="preserve"> mobilization ICU only (n=426)</w:t>
      </w:r>
      <w:r w:rsidR="009F0C9B" w:rsidRPr="009E35DF">
        <w:rPr>
          <w:rFonts w:ascii="Arial" w:hAnsi="Arial" w:cs="Arial"/>
          <w:sz w:val="24"/>
          <w:szCs w:val="24"/>
        </w:rPr>
        <w:t xml:space="preserve">. </w:t>
      </w:r>
    </w:p>
    <w:p w14:paraId="4B72A858" w14:textId="77777777" w:rsidR="00DD7339" w:rsidRPr="009E35DF" w:rsidRDefault="00DD7339" w:rsidP="00C912F7">
      <w:pPr>
        <w:spacing w:line="240" w:lineRule="auto"/>
        <w:contextualSpacing/>
        <w:rPr>
          <w:rFonts w:ascii="Arial" w:hAnsi="Arial" w:cs="Arial"/>
          <w:i/>
          <w:sz w:val="24"/>
          <w:szCs w:val="24"/>
        </w:rPr>
      </w:pPr>
    </w:p>
    <w:p w14:paraId="08B120B9" w14:textId="77777777" w:rsidR="00DD7339" w:rsidRPr="009E35DF" w:rsidRDefault="00DD7339" w:rsidP="00C912F7">
      <w:pPr>
        <w:spacing w:line="240" w:lineRule="auto"/>
        <w:contextualSpacing/>
        <w:outlineLvl w:val="0"/>
        <w:rPr>
          <w:rFonts w:ascii="Arial" w:hAnsi="Arial" w:cs="Arial"/>
          <w:i/>
          <w:sz w:val="24"/>
          <w:szCs w:val="24"/>
        </w:rPr>
      </w:pPr>
      <w:r w:rsidRPr="009E35DF">
        <w:rPr>
          <w:rFonts w:ascii="Arial" w:hAnsi="Arial" w:cs="Arial"/>
          <w:i/>
          <w:sz w:val="24"/>
          <w:szCs w:val="24"/>
        </w:rPr>
        <w:t>Sedative use and delirium/coma prevalence</w:t>
      </w:r>
    </w:p>
    <w:p w14:paraId="61772A5E" w14:textId="77777777" w:rsidR="00E967FF" w:rsidRPr="009E35DF" w:rsidRDefault="00E967FF" w:rsidP="00C912F7">
      <w:pPr>
        <w:spacing w:line="240" w:lineRule="auto"/>
        <w:contextualSpacing/>
        <w:outlineLvl w:val="0"/>
        <w:rPr>
          <w:rFonts w:ascii="Arial" w:hAnsi="Arial" w:cs="Arial"/>
          <w:i/>
          <w:sz w:val="24"/>
          <w:szCs w:val="24"/>
        </w:rPr>
      </w:pPr>
    </w:p>
    <w:p w14:paraId="0E410A23" w14:textId="78E62F2D" w:rsidR="00DD7339" w:rsidRPr="009E35DF" w:rsidRDefault="00DD7339" w:rsidP="00C912F7">
      <w:pPr>
        <w:spacing w:line="240" w:lineRule="auto"/>
        <w:contextualSpacing/>
        <w:rPr>
          <w:rFonts w:ascii="Arial" w:hAnsi="Arial" w:cs="Arial"/>
          <w:sz w:val="24"/>
          <w:szCs w:val="24"/>
        </w:rPr>
      </w:pPr>
      <w:r w:rsidRPr="009E35DF">
        <w:rPr>
          <w:rFonts w:ascii="Arial" w:hAnsi="Arial" w:cs="Arial"/>
          <w:sz w:val="24"/>
          <w:szCs w:val="24"/>
        </w:rPr>
        <w:t>Continuous-infusion sedative use was abstracted from electronic medical records</w:t>
      </w:r>
      <w:r w:rsidR="00C86CD1" w:rsidRPr="009E35DF">
        <w:rPr>
          <w:rFonts w:ascii="Arial" w:hAnsi="Arial" w:cs="Arial"/>
          <w:sz w:val="24"/>
          <w:szCs w:val="24"/>
        </w:rPr>
        <w:t xml:space="preserve"> in the mobilization ICU only</w:t>
      </w:r>
      <w:r w:rsidRPr="009E35DF">
        <w:rPr>
          <w:rFonts w:ascii="Arial" w:hAnsi="Arial" w:cs="Arial"/>
          <w:sz w:val="24"/>
          <w:szCs w:val="24"/>
        </w:rPr>
        <w:t>. Level of consciousness was assessed on a daily basis by trained research team members, or (on weekends or holidays) by bedside nurses using the RASS.</w:t>
      </w:r>
      <w:r w:rsidRPr="009E35DF">
        <w:rPr>
          <w:rStyle w:val="CommentReference"/>
          <w:sz w:val="24"/>
          <w:szCs w:val="24"/>
        </w:rPr>
        <w:t xml:space="preserve"> </w:t>
      </w:r>
      <w:r w:rsidRPr="009E35DF">
        <w:rPr>
          <w:rFonts w:ascii="Arial" w:hAnsi="Arial" w:cs="Arial"/>
          <w:sz w:val="24"/>
          <w:szCs w:val="24"/>
        </w:rPr>
        <w:t xml:space="preserve"> Patients with a RASS score of -4 or -5 were considered comatose and not assessable for delirium. Patients with a RASS score of -3 or greater were assessed for delirium using the CAM-ICU.</w:t>
      </w:r>
      <w:r w:rsidRPr="009E35DF">
        <w:rPr>
          <w:rStyle w:val="CommentReference"/>
          <w:sz w:val="24"/>
          <w:szCs w:val="24"/>
        </w:rPr>
        <w:t xml:space="preserve"> </w:t>
      </w:r>
      <w:r w:rsidRPr="009E35DF">
        <w:rPr>
          <w:rFonts w:ascii="Arial" w:hAnsi="Arial" w:cs="Arial"/>
          <w:sz w:val="24"/>
          <w:szCs w:val="24"/>
        </w:rPr>
        <w:t xml:space="preserve"> The personnel performing delirium assessments did not </w:t>
      </w:r>
      <w:r w:rsidR="000F235A" w:rsidRPr="009E35DF">
        <w:rPr>
          <w:rFonts w:ascii="Arial" w:hAnsi="Arial" w:cs="Arial"/>
          <w:sz w:val="24"/>
          <w:szCs w:val="24"/>
        </w:rPr>
        <w:t>participate</w:t>
      </w:r>
      <w:r w:rsidRPr="009E35DF">
        <w:rPr>
          <w:rFonts w:ascii="Arial" w:hAnsi="Arial" w:cs="Arial"/>
          <w:sz w:val="24"/>
          <w:szCs w:val="24"/>
        </w:rPr>
        <w:t xml:space="preserve"> in the quality improvement implementation. </w:t>
      </w:r>
    </w:p>
    <w:p w14:paraId="702EABA4" w14:textId="77777777" w:rsidR="00DD7339" w:rsidRPr="009E35DF" w:rsidRDefault="00DD7339" w:rsidP="00C912F7">
      <w:pPr>
        <w:spacing w:line="240" w:lineRule="auto"/>
        <w:contextualSpacing/>
        <w:rPr>
          <w:rFonts w:ascii="Arial" w:hAnsi="Arial" w:cs="Arial"/>
          <w:i/>
          <w:sz w:val="24"/>
          <w:szCs w:val="24"/>
        </w:rPr>
      </w:pPr>
    </w:p>
    <w:p w14:paraId="497BA4FE" w14:textId="77777777" w:rsidR="00DD7339" w:rsidRPr="009E35DF" w:rsidRDefault="00DD7339" w:rsidP="00C912F7">
      <w:pPr>
        <w:spacing w:line="240" w:lineRule="auto"/>
        <w:contextualSpacing/>
        <w:outlineLvl w:val="0"/>
        <w:rPr>
          <w:rFonts w:ascii="Arial" w:hAnsi="Arial" w:cs="Arial"/>
          <w:i/>
          <w:sz w:val="24"/>
          <w:szCs w:val="24"/>
        </w:rPr>
      </w:pPr>
      <w:r w:rsidRPr="009E35DF">
        <w:rPr>
          <w:rFonts w:ascii="Arial" w:hAnsi="Arial" w:cs="Arial"/>
          <w:i/>
          <w:sz w:val="24"/>
          <w:szCs w:val="24"/>
        </w:rPr>
        <w:t>ICU Mobility</w:t>
      </w:r>
    </w:p>
    <w:p w14:paraId="33A142FF" w14:textId="77777777" w:rsidR="00E967FF" w:rsidRPr="009E35DF" w:rsidRDefault="00E967FF" w:rsidP="00C912F7">
      <w:pPr>
        <w:spacing w:line="240" w:lineRule="auto"/>
        <w:contextualSpacing/>
        <w:outlineLvl w:val="0"/>
        <w:rPr>
          <w:rFonts w:ascii="Arial" w:hAnsi="Arial" w:cs="Arial"/>
          <w:sz w:val="24"/>
          <w:szCs w:val="24"/>
        </w:rPr>
      </w:pPr>
    </w:p>
    <w:p w14:paraId="27758C33" w14:textId="6E0DBA8C" w:rsidR="00DD7339" w:rsidRPr="009E35DF" w:rsidRDefault="00DD7339" w:rsidP="00C912F7">
      <w:pPr>
        <w:spacing w:line="240" w:lineRule="auto"/>
        <w:contextualSpacing/>
        <w:rPr>
          <w:rFonts w:ascii="Arial" w:hAnsi="Arial" w:cs="Arial"/>
          <w:sz w:val="24"/>
          <w:szCs w:val="24"/>
        </w:rPr>
      </w:pPr>
      <w:r w:rsidRPr="009E35DF">
        <w:rPr>
          <w:rFonts w:ascii="Arial" w:hAnsi="Arial" w:cs="Arial"/>
          <w:sz w:val="24"/>
          <w:szCs w:val="24"/>
        </w:rPr>
        <w:t xml:space="preserve">Rehabilitation staff recorded all exercises performed per session, the highest level of mobility achieved, the reason for no rehabilitation (e.g., lack of staff, clinical instability as determined by the attending intensivist), and serious adverse events that occurred during rehabilitation </w:t>
      </w:r>
      <w:r w:rsidR="00416340" w:rsidRPr="009E35DF">
        <w:rPr>
          <w:rFonts w:ascii="Arial" w:hAnsi="Arial" w:cs="Arial"/>
          <w:sz w:val="24"/>
          <w:szCs w:val="24"/>
        </w:rPr>
        <w:t xml:space="preserve">in the mobilization ICU </w:t>
      </w:r>
      <w:r w:rsidRPr="009E35DF">
        <w:rPr>
          <w:rFonts w:ascii="Arial" w:hAnsi="Arial" w:cs="Arial"/>
          <w:sz w:val="24"/>
          <w:szCs w:val="24"/>
        </w:rPr>
        <w:t xml:space="preserve">(e.g., line or tube dislodgement, fall, unplanned </w:t>
      </w:r>
      <w:proofErr w:type="spellStart"/>
      <w:r w:rsidRPr="009E35DF">
        <w:rPr>
          <w:rFonts w:ascii="Arial" w:hAnsi="Arial" w:cs="Arial"/>
          <w:sz w:val="24"/>
          <w:szCs w:val="24"/>
        </w:rPr>
        <w:t>extubation</w:t>
      </w:r>
      <w:proofErr w:type="spellEnd"/>
      <w:r w:rsidRPr="009E35DF">
        <w:rPr>
          <w:rFonts w:ascii="Arial" w:hAnsi="Arial" w:cs="Arial"/>
          <w:sz w:val="24"/>
          <w:szCs w:val="24"/>
        </w:rPr>
        <w:t xml:space="preserve">, persistent hemodynamic instability or hypoxemia). </w:t>
      </w:r>
    </w:p>
    <w:p w14:paraId="639057E4" w14:textId="77777777" w:rsidR="00DD7339" w:rsidRPr="009E35DF" w:rsidRDefault="00DD7339" w:rsidP="00C912F7">
      <w:pPr>
        <w:spacing w:line="240" w:lineRule="auto"/>
        <w:contextualSpacing/>
        <w:rPr>
          <w:rFonts w:ascii="Arial" w:hAnsi="Arial" w:cs="Arial"/>
          <w:sz w:val="24"/>
          <w:szCs w:val="24"/>
        </w:rPr>
      </w:pPr>
    </w:p>
    <w:p w14:paraId="3388BE17" w14:textId="77777777" w:rsidR="00DD7339" w:rsidRPr="009E35DF" w:rsidRDefault="00DD7339" w:rsidP="00C912F7">
      <w:pPr>
        <w:spacing w:line="240" w:lineRule="auto"/>
        <w:contextualSpacing/>
        <w:outlineLvl w:val="0"/>
        <w:rPr>
          <w:rFonts w:ascii="Arial" w:hAnsi="Arial" w:cs="Arial"/>
          <w:sz w:val="24"/>
          <w:szCs w:val="24"/>
          <w:u w:val="single"/>
        </w:rPr>
      </w:pPr>
      <w:r w:rsidRPr="009E35DF">
        <w:rPr>
          <w:rFonts w:ascii="Arial" w:hAnsi="Arial" w:cs="Arial"/>
          <w:sz w:val="24"/>
          <w:szCs w:val="24"/>
          <w:u w:val="single"/>
        </w:rPr>
        <w:t xml:space="preserve">Outcomes </w:t>
      </w:r>
    </w:p>
    <w:p w14:paraId="4C940B39" w14:textId="77777777" w:rsidR="00E967FF" w:rsidRPr="009E35DF" w:rsidRDefault="00E967FF" w:rsidP="00C912F7">
      <w:pPr>
        <w:spacing w:line="240" w:lineRule="auto"/>
        <w:contextualSpacing/>
        <w:outlineLvl w:val="0"/>
        <w:rPr>
          <w:rFonts w:ascii="Arial" w:hAnsi="Arial" w:cs="Arial"/>
          <w:sz w:val="24"/>
          <w:szCs w:val="24"/>
          <w:u w:val="single"/>
        </w:rPr>
      </w:pPr>
    </w:p>
    <w:p w14:paraId="1FF1404A" w14:textId="77777777" w:rsidR="00DD7339" w:rsidRPr="009E35DF" w:rsidRDefault="00DD7339" w:rsidP="00C912F7">
      <w:pPr>
        <w:spacing w:line="240" w:lineRule="auto"/>
        <w:contextualSpacing/>
        <w:outlineLvl w:val="0"/>
        <w:rPr>
          <w:rFonts w:ascii="Arial" w:hAnsi="Arial" w:cs="Arial"/>
          <w:i/>
          <w:sz w:val="24"/>
          <w:szCs w:val="24"/>
        </w:rPr>
      </w:pPr>
      <w:r w:rsidRPr="009E35DF">
        <w:rPr>
          <w:rFonts w:ascii="Arial" w:hAnsi="Arial" w:cs="Arial"/>
          <w:i/>
          <w:sz w:val="24"/>
          <w:szCs w:val="24"/>
        </w:rPr>
        <w:t>Clinical Outcomes</w:t>
      </w:r>
    </w:p>
    <w:p w14:paraId="667F7AB2" w14:textId="77777777" w:rsidR="00E967FF" w:rsidRPr="009E35DF" w:rsidRDefault="00E967FF" w:rsidP="00C912F7">
      <w:pPr>
        <w:spacing w:line="240" w:lineRule="auto"/>
        <w:contextualSpacing/>
        <w:outlineLvl w:val="0"/>
        <w:rPr>
          <w:rFonts w:ascii="Arial" w:hAnsi="Arial" w:cs="Arial"/>
          <w:i/>
          <w:sz w:val="24"/>
          <w:szCs w:val="24"/>
        </w:rPr>
      </w:pPr>
    </w:p>
    <w:p w14:paraId="053C18C0" w14:textId="77777777" w:rsidR="00DD7339" w:rsidRPr="009E35DF" w:rsidRDefault="00DD7339" w:rsidP="00C912F7">
      <w:pPr>
        <w:spacing w:line="240" w:lineRule="auto"/>
        <w:contextualSpacing/>
        <w:rPr>
          <w:rFonts w:ascii="Arial" w:hAnsi="Arial" w:cs="Arial"/>
          <w:sz w:val="24"/>
          <w:szCs w:val="24"/>
          <w:u w:val="single"/>
        </w:rPr>
      </w:pPr>
      <w:r w:rsidRPr="009E35DF">
        <w:rPr>
          <w:rFonts w:ascii="Arial" w:hAnsi="Arial" w:cs="Arial"/>
          <w:sz w:val="24"/>
          <w:szCs w:val="24"/>
        </w:rPr>
        <w:t>The primary outcome of interest was the hospital LOS after completion of the ABCDE bundle. Hospital LOS was defined as the time to hospital discharge from the index ICU admission (i.e., ICU LOS + post-ICU LOS).  Secondary outcomes included ICU LOS for the index admission, duration of mechanical ventilation during index ICU stay, in-hospital mortality, and discharge location.</w:t>
      </w:r>
    </w:p>
    <w:p w14:paraId="6D8E2443" w14:textId="77777777" w:rsidR="00DD7339" w:rsidRPr="009E35DF" w:rsidRDefault="00DD7339" w:rsidP="00C912F7">
      <w:pPr>
        <w:spacing w:line="240" w:lineRule="auto"/>
        <w:contextualSpacing/>
        <w:rPr>
          <w:rFonts w:ascii="Arial" w:hAnsi="Arial" w:cs="Arial"/>
          <w:i/>
          <w:sz w:val="24"/>
          <w:szCs w:val="24"/>
        </w:rPr>
      </w:pPr>
    </w:p>
    <w:p w14:paraId="0112061F" w14:textId="77777777" w:rsidR="00DD7339" w:rsidRPr="009E35DF" w:rsidRDefault="00DD7339" w:rsidP="00C912F7">
      <w:pPr>
        <w:spacing w:line="240" w:lineRule="auto"/>
        <w:contextualSpacing/>
        <w:outlineLvl w:val="0"/>
        <w:rPr>
          <w:rFonts w:ascii="Arial" w:hAnsi="Arial" w:cs="Arial"/>
          <w:i/>
          <w:sz w:val="24"/>
          <w:szCs w:val="24"/>
        </w:rPr>
      </w:pPr>
      <w:r w:rsidRPr="009E35DF">
        <w:rPr>
          <w:rFonts w:ascii="Arial" w:hAnsi="Arial" w:cs="Arial"/>
          <w:i/>
          <w:sz w:val="24"/>
          <w:szCs w:val="24"/>
        </w:rPr>
        <w:t>Cost outcomes</w:t>
      </w:r>
    </w:p>
    <w:p w14:paraId="4392FB92" w14:textId="77777777" w:rsidR="00E967FF" w:rsidRPr="009E35DF" w:rsidRDefault="00E967FF" w:rsidP="00C912F7">
      <w:pPr>
        <w:spacing w:line="240" w:lineRule="auto"/>
        <w:contextualSpacing/>
        <w:outlineLvl w:val="0"/>
        <w:rPr>
          <w:rFonts w:ascii="Arial" w:hAnsi="Arial" w:cs="Arial"/>
          <w:i/>
          <w:sz w:val="24"/>
          <w:szCs w:val="24"/>
        </w:rPr>
      </w:pPr>
    </w:p>
    <w:p w14:paraId="2B817668" w14:textId="1C033065" w:rsidR="00DD7339" w:rsidRPr="009E35DF" w:rsidRDefault="00DD7339" w:rsidP="00C912F7">
      <w:pPr>
        <w:spacing w:line="240" w:lineRule="auto"/>
        <w:contextualSpacing/>
        <w:rPr>
          <w:rFonts w:ascii="Arial" w:hAnsi="Arial" w:cs="Arial"/>
          <w:sz w:val="24"/>
          <w:szCs w:val="24"/>
        </w:rPr>
      </w:pPr>
      <w:r w:rsidRPr="009E35DF">
        <w:rPr>
          <w:rFonts w:ascii="Arial" w:hAnsi="Arial" w:cs="Times New Roman"/>
          <w:sz w:val="24"/>
          <w:szCs w:val="24"/>
          <w:lang w:eastAsia="ja-JP"/>
        </w:rPr>
        <w:t>T</w:t>
      </w:r>
      <w:r w:rsidRPr="009E35DF">
        <w:rPr>
          <w:rFonts w:ascii="Arial" w:hAnsi="Arial" w:cs="Arial"/>
          <w:sz w:val="24"/>
          <w:szCs w:val="24"/>
        </w:rPr>
        <w:t xml:space="preserve">otal hospital cost, total ICU cost, and average daily ICU cost (i.e., total cost divided by ICU LOS) were also measured as secondary outcomes.  Costs were determined from </w:t>
      </w:r>
      <w:r w:rsidRPr="009E35DF">
        <w:rPr>
          <w:rFonts w:ascii="Arial" w:hAnsi="Arial" w:cs="Arial"/>
          <w:sz w:val="24"/>
          <w:szCs w:val="24"/>
        </w:rPr>
        <w:lastRenderedPageBreak/>
        <w:t>charges using cost-to-charge ratios unique to Montefiore Medical Center</w:t>
      </w:r>
      <w:r w:rsidR="000A5C89" w:rsidRPr="009E35DF">
        <w:rPr>
          <w:rFonts w:ascii="Arial" w:hAnsi="Arial" w:cs="Arial"/>
          <w:sz w:val="24"/>
          <w:szCs w:val="24"/>
        </w:rPr>
        <w:t>.</w:t>
      </w:r>
      <w:r w:rsidR="00C86CD1" w:rsidRPr="009E35DF">
        <w:rPr>
          <w:rFonts w:ascii="Arial" w:hAnsi="Arial" w:cs="Arial"/>
          <w:sz w:val="24"/>
          <w:szCs w:val="24"/>
        </w:rPr>
        <w:t xml:space="preserve"> </w:t>
      </w:r>
      <w:r w:rsidR="000A5C89" w:rsidRPr="009E35DF">
        <w:rPr>
          <w:rFonts w:ascii="Arial" w:hAnsi="Arial" w:cs="Arial"/>
          <w:sz w:val="24"/>
          <w:szCs w:val="24"/>
        </w:rPr>
        <w:t>Cost to charge ratios are defined as the ratio between cost required to operate a hospital (e.g., wages, supplies, utility costs) and revenue (the amount billed for the inpatient stay),</w:t>
      </w:r>
      <w:r w:rsidR="000A5C89" w:rsidRPr="009E35DF">
        <w:rPr>
          <w:rFonts w:ascii="Arial" w:eastAsia="Times New Roman" w:hAnsi="Arial" w:cs="Arial"/>
          <w:sz w:val="24"/>
          <w:szCs w:val="24"/>
        </w:rPr>
        <w:t xml:space="preserve"> and </w:t>
      </w:r>
      <w:r w:rsidR="000A5C89" w:rsidRPr="009E35DF">
        <w:rPr>
          <w:rFonts w:ascii="Arial" w:hAnsi="Arial" w:cs="Arial"/>
          <w:sz w:val="24"/>
          <w:szCs w:val="24"/>
        </w:rPr>
        <w:t xml:space="preserve">are used estimate cost of resource use during inpatient hospital stays.  Because cost to charge ratios are consistent across campuses but differ from calendar year to calendar year, </w:t>
      </w:r>
      <w:r w:rsidRPr="009E35DF">
        <w:rPr>
          <w:rFonts w:ascii="Arial" w:hAnsi="Arial" w:cs="Arial"/>
          <w:sz w:val="24"/>
          <w:szCs w:val="24"/>
        </w:rPr>
        <w:t xml:space="preserve">the cohort used for the cost analyses was limited to patients with hospitalizations that ended between January 1, 2012 and December 31, 2013. </w:t>
      </w:r>
      <w:r w:rsidRPr="009E35DF">
        <w:rPr>
          <w:rFonts w:ascii="Arial" w:hAnsi="Arial" w:cs="Times New Roman"/>
          <w:sz w:val="24"/>
          <w:szCs w:val="24"/>
          <w:lang w:eastAsia="ja-JP"/>
        </w:rPr>
        <w:t xml:space="preserve">Costs were calculated as the sum of daily direct variable costs from cost centers related to inpatient, non-operative care (e.g., </w:t>
      </w:r>
      <w:r w:rsidRPr="009E35DF">
        <w:rPr>
          <w:rFonts w:ascii="Arial" w:hAnsi="Arial" w:cs="Arial"/>
          <w:sz w:val="24"/>
          <w:szCs w:val="24"/>
          <w:lang w:eastAsia="ja-JP"/>
        </w:rPr>
        <w:t>respiratory support, room and board, laboratory, medications) as previously described.</w:t>
      </w:r>
      <w:r w:rsidRPr="009E35DF">
        <w:rPr>
          <w:rFonts w:ascii="Arial" w:hAnsi="Arial" w:cs="Arial"/>
          <w:sz w:val="24"/>
          <w:szCs w:val="24"/>
          <w:lang w:eastAsia="ja-JP"/>
        </w:rPr>
        <w:fldChar w:fldCharType="begin"/>
      </w:r>
      <w:r w:rsidR="000566FE" w:rsidRPr="009E35DF">
        <w:rPr>
          <w:rFonts w:ascii="Arial" w:hAnsi="Arial" w:cs="Arial"/>
          <w:sz w:val="24"/>
          <w:szCs w:val="24"/>
          <w:lang w:eastAsia="ja-JP"/>
        </w:rPr>
        <w:instrText xml:space="preserve"> ADDIN EN.CITE &lt;EndNote&gt;&lt;Cite&gt;&lt;Author&gt;Gershengorn&lt;/Author&gt;&lt;Year&gt;2015&lt;/Year&gt;&lt;RecNum&gt;4147&lt;/RecNum&gt;&lt;DisplayText&gt;(9)&lt;/DisplayText&gt;&lt;record&gt;&lt;rec-number&gt;4147&lt;/rec-number&gt;&lt;foreign-keys&gt;&lt;key app="EN" db-id="2datfz0smrtv0gepdv85se2e25ztzatxadve" timestamp="1446145344"&gt;4147&lt;/key&gt;&lt;/foreign-keys&gt;&lt;ref-type name="Journal Article"&gt;17&lt;/ref-type&gt;&lt;contributors&gt;&lt;authors&gt;&lt;author&gt;Gershengorn, H. B.&lt;/author&gt;&lt;author&gt;Garland, A.&lt;/author&gt;&lt;author&gt;Gong, M. N.&lt;/author&gt;&lt;/authors&gt;&lt;/contributors&gt;&lt;auth-address&gt;Montefiore Medical Center, Division of Critical Care Med, Bronx, New York, United States ; hgershen@montefiore.org.&amp;#xD;University of Manitoba, Medicine and Community Health Sciences, Winnipeg, Manitoba, Canada ; agarland@exchange.hsc.mb.ca.&amp;#xD;Montefiore Medical Center, Division of Critical Care Med , 111 East 210th Street , Critical Care Medicine; Main fl Gold Zone , Bronx, New York, United States , 10026 , 7189205464 ; MGong@montefiore.org.&lt;/auth-address&gt;&lt;titles&gt;&lt;title&gt;Patterns of Daily Costs Differ for Medical and Surgical Intensive Care Unit Patients&lt;/title&gt;&lt;secondary-title&gt;Ann Am Thorac Soc&lt;/secondary-title&gt;&lt;/titles&gt;&lt;periodical&gt;&lt;full-title&gt;Ann Am Thorac Soc&lt;/full-title&gt;&lt;abbr-1&gt;Annals of the American Thoracic Society&lt;/abbr-1&gt;&lt;/periodical&gt;&lt;dates&gt;&lt;year&gt;2015&lt;/year&gt;&lt;pub-dates&gt;&lt;date&gt;Sep 22&lt;/date&gt;&lt;/pub-dates&gt;&lt;/dates&gt;&lt;isbn&gt;2325-6621 (Electronic)&amp;#xD;2325-6621 (Linking)&lt;/isbn&gt;&lt;accession-num&gt;26393984&lt;/accession-num&gt;&lt;urls&gt;&lt;related-urls&gt;&lt;url&gt;http://www.ncbi.nlm.nih.gov/pubmed/26393984&lt;/url&gt;&lt;/related-urls&gt;&lt;/urls&gt;&lt;electronic-resource-num&gt;10.1513/AnnalsATS.201506-366BC&lt;/electronic-resource-num&gt;&lt;/record&gt;&lt;/Cite&gt;&lt;/EndNote&gt;</w:instrText>
      </w:r>
      <w:r w:rsidRPr="009E35DF">
        <w:rPr>
          <w:rFonts w:ascii="Arial" w:hAnsi="Arial" w:cs="Arial"/>
          <w:sz w:val="24"/>
          <w:szCs w:val="24"/>
          <w:lang w:eastAsia="ja-JP"/>
        </w:rPr>
        <w:fldChar w:fldCharType="separate"/>
      </w:r>
      <w:r w:rsidR="000566FE" w:rsidRPr="009E35DF">
        <w:rPr>
          <w:rFonts w:ascii="Arial" w:hAnsi="Arial" w:cs="Arial"/>
          <w:noProof/>
          <w:sz w:val="24"/>
          <w:szCs w:val="24"/>
          <w:lang w:eastAsia="ja-JP"/>
        </w:rPr>
        <w:t>(9)</w:t>
      </w:r>
      <w:r w:rsidRPr="009E35DF">
        <w:rPr>
          <w:rFonts w:ascii="Arial" w:hAnsi="Arial" w:cs="Arial"/>
          <w:sz w:val="24"/>
          <w:szCs w:val="24"/>
          <w:lang w:eastAsia="ja-JP"/>
        </w:rPr>
        <w:fldChar w:fldCharType="end"/>
      </w:r>
      <w:r w:rsidRPr="009E35DF">
        <w:rPr>
          <w:rFonts w:ascii="Arial" w:hAnsi="Arial" w:cs="Arial"/>
          <w:sz w:val="24"/>
          <w:szCs w:val="24"/>
        </w:rPr>
        <w:t xml:space="preserve"> Because cost data were date but not time-stamped, ICU costs refer to the total cost of healthcare utilization in the hospital on the calendar days of a patient’s ICU stay.</w:t>
      </w:r>
    </w:p>
    <w:p w14:paraId="5DF109A4" w14:textId="6334C7CF" w:rsidR="006F54A8" w:rsidRPr="009E35DF" w:rsidRDefault="00DD7339" w:rsidP="00C912F7">
      <w:pPr>
        <w:spacing w:line="240" w:lineRule="auto"/>
        <w:contextualSpacing/>
        <w:rPr>
          <w:rFonts w:ascii="Arial" w:hAnsi="Arial" w:cs="Arial"/>
          <w:sz w:val="24"/>
          <w:szCs w:val="24"/>
        </w:rPr>
      </w:pPr>
      <w:r w:rsidRPr="009E35DF">
        <w:rPr>
          <w:rFonts w:ascii="Arial" w:hAnsi="Arial" w:cs="Arial"/>
          <w:sz w:val="24"/>
          <w:szCs w:val="24"/>
        </w:rPr>
        <w:t xml:space="preserve"> </w:t>
      </w:r>
    </w:p>
    <w:p w14:paraId="2AAA71D0" w14:textId="030BAF80" w:rsidR="00DD7339" w:rsidRPr="009E35DF" w:rsidRDefault="0080379A" w:rsidP="00C912F7">
      <w:pPr>
        <w:spacing w:line="240" w:lineRule="auto"/>
        <w:contextualSpacing/>
        <w:rPr>
          <w:rFonts w:ascii="Arial" w:hAnsi="Arial" w:cs="Arial"/>
          <w:sz w:val="24"/>
          <w:szCs w:val="24"/>
          <w:u w:val="single"/>
        </w:rPr>
      </w:pPr>
      <w:r w:rsidRPr="009E35DF">
        <w:rPr>
          <w:rFonts w:ascii="Arial" w:hAnsi="Arial" w:cs="Arial"/>
          <w:sz w:val="24"/>
          <w:szCs w:val="24"/>
          <w:u w:val="single"/>
        </w:rPr>
        <w:t>Statistical Analysis</w:t>
      </w:r>
    </w:p>
    <w:p w14:paraId="78C9E202" w14:textId="77777777" w:rsidR="00E967FF" w:rsidRPr="009E35DF" w:rsidRDefault="00E967FF" w:rsidP="00C912F7">
      <w:pPr>
        <w:spacing w:line="240" w:lineRule="auto"/>
        <w:contextualSpacing/>
        <w:rPr>
          <w:rFonts w:ascii="Arial" w:hAnsi="Arial" w:cs="Arial"/>
          <w:sz w:val="24"/>
          <w:szCs w:val="24"/>
          <w:u w:val="single"/>
        </w:rPr>
      </w:pPr>
    </w:p>
    <w:p w14:paraId="6C1B5B03" w14:textId="6F8227A2" w:rsidR="0080379A" w:rsidRPr="009E35DF" w:rsidRDefault="0080379A" w:rsidP="00C912F7">
      <w:pPr>
        <w:spacing w:line="240" w:lineRule="auto"/>
        <w:contextualSpacing/>
        <w:rPr>
          <w:rFonts w:ascii="Arial" w:hAnsi="Arial" w:cs="Arial"/>
          <w:i/>
          <w:sz w:val="24"/>
          <w:szCs w:val="24"/>
        </w:rPr>
      </w:pPr>
      <w:proofErr w:type="spellStart"/>
      <w:r w:rsidRPr="009E35DF">
        <w:rPr>
          <w:rFonts w:ascii="Arial" w:hAnsi="Arial" w:cs="Arial"/>
          <w:i/>
          <w:sz w:val="24"/>
          <w:szCs w:val="24"/>
        </w:rPr>
        <w:t>DiD</w:t>
      </w:r>
      <w:proofErr w:type="spellEnd"/>
      <w:r w:rsidRPr="009E35DF">
        <w:rPr>
          <w:rFonts w:ascii="Arial" w:hAnsi="Arial" w:cs="Arial"/>
          <w:i/>
          <w:sz w:val="24"/>
          <w:szCs w:val="24"/>
        </w:rPr>
        <w:t xml:space="preserve"> </w:t>
      </w:r>
      <w:r w:rsidR="00D03C70" w:rsidRPr="009E35DF">
        <w:rPr>
          <w:rFonts w:ascii="Arial" w:hAnsi="Arial" w:cs="Arial"/>
          <w:i/>
          <w:sz w:val="24"/>
          <w:szCs w:val="24"/>
        </w:rPr>
        <w:t>Model</w:t>
      </w:r>
      <w:r w:rsidR="006F54A8" w:rsidRPr="009E35DF">
        <w:rPr>
          <w:rFonts w:ascii="Arial" w:hAnsi="Arial" w:cs="Arial"/>
          <w:i/>
          <w:sz w:val="24"/>
          <w:szCs w:val="24"/>
        </w:rPr>
        <w:t xml:space="preserve"> Assumptions</w:t>
      </w:r>
    </w:p>
    <w:p w14:paraId="73F05BFD" w14:textId="77777777" w:rsidR="00E967FF" w:rsidRPr="009E35DF" w:rsidRDefault="00E967FF" w:rsidP="00C912F7">
      <w:pPr>
        <w:spacing w:line="240" w:lineRule="auto"/>
        <w:contextualSpacing/>
        <w:rPr>
          <w:rFonts w:ascii="Arial" w:hAnsi="Arial" w:cs="Arial"/>
          <w:i/>
          <w:sz w:val="24"/>
          <w:szCs w:val="24"/>
        </w:rPr>
      </w:pPr>
    </w:p>
    <w:p w14:paraId="67DD0B82" w14:textId="5079F85D" w:rsidR="00DD7339" w:rsidRPr="009E35DF" w:rsidRDefault="00A11429" w:rsidP="00C912F7">
      <w:pPr>
        <w:spacing w:line="240" w:lineRule="auto"/>
        <w:contextualSpacing/>
        <w:rPr>
          <w:rFonts w:ascii="Arial" w:hAnsi="Arial" w:cs="Arial"/>
          <w:sz w:val="24"/>
          <w:szCs w:val="24"/>
          <w:u w:val="single"/>
        </w:rPr>
      </w:pPr>
      <w:r w:rsidRPr="009E35DF">
        <w:rPr>
          <w:rFonts w:ascii="Arial" w:hAnsi="Arial" w:cs="Arial"/>
          <w:sz w:val="24"/>
          <w:szCs w:val="24"/>
        </w:rPr>
        <w:t xml:space="preserve">Validity of the </w:t>
      </w:r>
      <w:proofErr w:type="spellStart"/>
      <w:r w:rsidRPr="009E35DF">
        <w:rPr>
          <w:rFonts w:ascii="Arial" w:hAnsi="Arial" w:cs="Arial"/>
          <w:sz w:val="24"/>
          <w:szCs w:val="24"/>
        </w:rPr>
        <w:t>DiD</w:t>
      </w:r>
      <w:proofErr w:type="spellEnd"/>
      <w:r w:rsidRPr="009E35DF">
        <w:rPr>
          <w:rFonts w:ascii="Arial" w:hAnsi="Arial" w:cs="Arial"/>
          <w:sz w:val="24"/>
          <w:szCs w:val="24"/>
        </w:rPr>
        <w:t xml:space="preserve"> estimation is predicated on 4 assumptions. In addition to testing the assumption for parallel trend (as detailed in the main manuscript</w:t>
      </w:r>
      <w:r w:rsidR="00D6142A" w:rsidRPr="009E35DF">
        <w:rPr>
          <w:rFonts w:ascii="Arial" w:hAnsi="Arial" w:cs="Arial"/>
          <w:sz w:val="24"/>
          <w:szCs w:val="24"/>
        </w:rPr>
        <w:t>, Table S2</w:t>
      </w:r>
      <w:r w:rsidRPr="009E35DF">
        <w:rPr>
          <w:rFonts w:ascii="Arial" w:hAnsi="Arial" w:cs="Arial"/>
          <w:sz w:val="24"/>
          <w:szCs w:val="24"/>
        </w:rPr>
        <w:t>), w</w:t>
      </w:r>
      <w:r w:rsidR="0080379A" w:rsidRPr="009E35DF">
        <w:rPr>
          <w:rFonts w:ascii="Arial" w:hAnsi="Arial" w:cs="Arial"/>
          <w:sz w:val="24"/>
          <w:szCs w:val="24"/>
        </w:rPr>
        <w:t>e met the 3 additional assumptions</w:t>
      </w:r>
      <w:r w:rsidR="006F54A8" w:rsidRPr="009E35DF">
        <w:rPr>
          <w:rFonts w:ascii="Arial" w:hAnsi="Arial" w:cs="Arial"/>
          <w:sz w:val="24"/>
          <w:szCs w:val="24"/>
        </w:rPr>
        <w:t xml:space="preserve"> </w:t>
      </w:r>
      <w:r w:rsidR="000F235A" w:rsidRPr="009E35DF">
        <w:rPr>
          <w:rFonts w:ascii="Arial" w:hAnsi="Arial" w:cs="Arial"/>
          <w:sz w:val="24"/>
          <w:szCs w:val="24"/>
        </w:rPr>
        <w:t>using</w:t>
      </w:r>
      <w:r w:rsidR="00CB4AD3" w:rsidRPr="009E35DF">
        <w:rPr>
          <w:rFonts w:ascii="Arial" w:hAnsi="Arial" w:cs="Arial"/>
          <w:sz w:val="24"/>
          <w:szCs w:val="24"/>
        </w:rPr>
        <w:t xml:space="preserve"> the following methods</w:t>
      </w:r>
      <w:r w:rsidR="006F54A8" w:rsidRPr="009E35DF">
        <w:rPr>
          <w:rFonts w:ascii="Arial" w:hAnsi="Arial" w:cs="Arial"/>
          <w:sz w:val="24"/>
          <w:szCs w:val="24"/>
        </w:rPr>
        <w:t xml:space="preserve">: </w:t>
      </w:r>
      <w:r w:rsidR="0080379A" w:rsidRPr="009E35DF">
        <w:rPr>
          <w:rFonts w:ascii="Arial" w:hAnsi="Arial" w:cs="Arial"/>
          <w:sz w:val="24"/>
          <w:szCs w:val="24"/>
        </w:rPr>
        <w:t>1) no spillover effect</w:t>
      </w:r>
      <w:r w:rsidR="000F235A" w:rsidRPr="009E35DF">
        <w:rPr>
          <w:rFonts w:ascii="Arial" w:hAnsi="Arial" w:cs="Arial"/>
          <w:sz w:val="24"/>
          <w:szCs w:val="24"/>
        </w:rPr>
        <w:t>:</w:t>
      </w:r>
      <w:r w:rsidRPr="009E35DF">
        <w:rPr>
          <w:rFonts w:ascii="Arial" w:hAnsi="Arial" w:cs="Arial"/>
          <w:sz w:val="24"/>
          <w:szCs w:val="24"/>
        </w:rPr>
        <w:t xml:space="preserve"> </w:t>
      </w:r>
      <w:r w:rsidR="0080379A" w:rsidRPr="009E35DF">
        <w:rPr>
          <w:rFonts w:ascii="Arial" w:hAnsi="Arial" w:cs="Arial"/>
          <w:sz w:val="24"/>
          <w:szCs w:val="24"/>
        </w:rPr>
        <w:t>patients who were transferred between the two ICU’s or who had ICU stays that were not fully confined within one implementation period</w:t>
      </w:r>
      <w:r w:rsidR="00CB4AD3" w:rsidRPr="009E35DF">
        <w:rPr>
          <w:rFonts w:ascii="Arial" w:hAnsi="Arial" w:cs="Arial"/>
          <w:sz w:val="24"/>
          <w:szCs w:val="24"/>
        </w:rPr>
        <w:t xml:space="preserve"> were excluded</w:t>
      </w:r>
      <w:r w:rsidR="0080379A" w:rsidRPr="009E35DF">
        <w:rPr>
          <w:rFonts w:ascii="Arial" w:hAnsi="Arial" w:cs="Arial"/>
          <w:sz w:val="24"/>
          <w:szCs w:val="24"/>
        </w:rPr>
        <w:t xml:space="preserve">; </w:t>
      </w:r>
      <w:r w:rsidR="00D03C70" w:rsidRPr="009E35DF">
        <w:rPr>
          <w:rFonts w:ascii="Arial" w:hAnsi="Arial" w:cs="Arial"/>
          <w:sz w:val="24"/>
          <w:szCs w:val="24"/>
        </w:rPr>
        <w:t>2</w:t>
      </w:r>
      <w:r w:rsidR="0080379A" w:rsidRPr="009E35DF">
        <w:rPr>
          <w:rFonts w:ascii="Arial" w:hAnsi="Arial" w:cs="Arial"/>
          <w:sz w:val="24"/>
          <w:szCs w:val="24"/>
        </w:rPr>
        <w:t>) stable composition of intervention and comparison groups</w:t>
      </w:r>
      <w:r w:rsidR="000F235A" w:rsidRPr="009E35DF">
        <w:rPr>
          <w:rFonts w:ascii="Arial" w:hAnsi="Arial" w:cs="Arial"/>
          <w:sz w:val="24"/>
          <w:szCs w:val="24"/>
        </w:rPr>
        <w:t>:</w:t>
      </w:r>
      <w:r w:rsidRPr="009E35DF">
        <w:rPr>
          <w:rFonts w:ascii="Arial" w:hAnsi="Arial" w:cs="Arial"/>
          <w:sz w:val="24"/>
          <w:szCs w:val="24"/>
        </w:rPr>
        <w:t xml:space="preserve"> adjustment of </w:t>
      </w:r>
      <w:r w:rsidR="00D03C70" w:rsidRPr="009E35DF">
        <w:rPr>
          <w:rFonts w:ascii="Arial" w:hAnsi="Arial" w:cs="Arial"/>
          <w:sz w:val="24"/>
          <w:szCs w:val="24"/>
        </w:rPr>
        <w:t xml:space="preserve">patient level characteristics </w:t>
      </w:r>
      <w:r w:rsidR="00CB4AD3" w:rsidRPr="009E35DF">
        <w:rPr>
          <w:rFonts w:ascii="Arial" w:hAnsi="Arial" w:cs="Arial"/>
          <w:sz w:val="24"/>
          <w:szCs w:val="24"/>
        </w:rPr>
        <w:t>in</w:t>
      </w:r>
      <w:r w:rsidR="006F54A8" w:rsidRPr="009E35DF">
        <w:rPr>
          <w:rFonts w:ascii="Arial" w:hAnsi="Arial" w:cs="Arial"/>
          <w:sz w:val="24"/>
          <w:szCs w:val="24"/>
        </w:rPr>
        <w:t xml:space="preserve"> </w:t>
      </w:r>
      <w:r w:rsidR="00D03C70" w:rsidRPr="009E35DF">
        <w:rPr>
          <w:rFonts w:ascii="Arial" w:hAnsi="Arial" w:cs="Arial"/>
          <w:sz w:val="24"/>
          <w:szCs w:val="24"/>
        </w:rPr>
        <w:t xml:space="preserve">model, </w:t>
      </w:r>
      <w:r w:rsidR="006F54A8" w:rsidRPr="009E35DF">
        <w:rPr>
          <w:rFonts w:ascii="Arial" w:hAnsi="Arial" w:cs="Arial"/>
          <w:sz w:val="24"/>
          <w:szCs w:val="24"/>
        </w:rPr>
        <w:t>3</w:t>
      </w:r>
      <w:r w:rsidR="00D03C70" w:rsidRPr="009E35DF">
        <w:rPr>
          <w:rFonts w:ascii="Arial" w:hAnsi="Arial" w:cs="Arial"/>
          <w:sz w:val="24"/>
          <w:szCs w:val="24"/>
        </w:rPr>
        <w:t>) Intervention not deter</w:t>
      </w:r>
      <w:r w:rsidR="006F54A8" w:rsidRPr="009E35DF">
        <w:rPr>
          <w:rFonts w:ascii="Arial" w:hAnsi="Arial" w:cs="Arial"/>
          <w:sz w:val="24"/>
          <w:szCs w:val="24"/>
        </w:rPr>
        <w:t>mined by baseline outcome</w:t>
      </w:r>
      <w:r w:rsidR="000F235A" w:rsidRPr="009E35DF">
        <w:rPr>
          <w:rFonts w:ascii="Arial" w:hAnsi="Arial" w:cs="Arial"/>
          <w:sz w:val="24"/>
          <w:szCs w:val="24"/>
        </w:rPr>
        <w:t>: mobilization and bundle coordination</w:t>
      </w:r>
      <w:r w:rsidRPr="009E35DF">
        <w:rPr>
          <w:rFonts w:ascii="Arial" w:hAnsi="Arial" w:cs="Arial"/>
          <w:sz w:val="24"/>
          <w:szCs w:val="24"/>
        </w:rPr>
        <w:t xml:space="preserve"> was provided to all</w:t>
      </w:r>
      <w:r w:rsidR="000F235A" w:rsidRPr="009E35DF">
        <w:rPr>
          <w:rFonts w:ascii="Arial" w:hAnsi="Arial" w:cs="Arial"/>
          <w:sz w:val="24"/>
          <w:szCs w:val="24"/>
        </w:rPr>
        <w:t xml:space="preserve"> ICU patients; their</w:t>
      </w:r>
      <w:r w:rsidRPr="009E35DF">
        <w:rPr>
          <w:rFonts w:ascii="Arial" w:hAnsi="Arial" w:cs="Arial"/>
          <w:sz w:val="24"/>
          <w:szCs w:val="24"/>
        </w:rPr>
        <w:t xml:space="preserve"> provision was not determined by duration of MV, ICU LOS nor cost.</w:t>
      </w:r>
    </w:p>
    <w:p w14:paraId="088D3874" w14:textId="53636FEA" w:rsidR="00914AD8" w:rsidRPr="009E35DF" w:rsidRDefault="00DD7339">
      <w:pPr>
        <w:rPr>
          <w:rFonts w:ascii="Arial" w:hAnsi="Arial" w:cs="Arial"/>
          <w:b/>
          <w:sz w:val="24"/>
          <w:szCs w:val="24"/>
        </w:rPr>
      </w:pPr>
      <w:r w:rsidRPr="009E35DF">
        <w:rPr>
          <w:rFonts w:ascii="Arial" w:hAnsi="Arial" w:cs="Arial"/>
          <w:b/>
          <w:sz w:val="24"/>
          <w:szCs w:val="24"/>
        </w:rPr>
        <w:br w:type="page"/>
      </w:r>
      <w:r w:rsidR="00914AD8" w:rsidRPr="009E35DF">
        <w:rPr>
          <w:rFonts w:ascii="Arial" w:hAnsi="Arial" w:cs="Arial"/>
          <w:b/>
          <w:sz w:val="24"/>
          <w:szCs w:val="24"/>
        </w:rPr>
        <w:lastRenderedPageBreak/>
        <w:t xml:space="preserve">Supplement Table </w:t>
      </w:r>
      <w:r w:rsidR="00D6142A" w:rsidRPr="009E35DF">
        <w:rPr>
          <w:rFonts w:ascii="Arial" w:hAnsi="Arial" w:cs="Arial"/>
          <w:b/>
          <w:sz w:val="24"/>
          <w:szCs w:val="24"/>
        </w:rPr>
        <w:t>S</w:t>
      </w:r>
      <w:r w:rsidR="00914AD8" w:rsidRPr="009E35DF">
        <w:rPr>
          <w:rFonts w:ascii="Arial" w:hAnsi="Arial" w:cs="Arial"/>
          <w:b/>
          <w:sz w:val="24"/>
          <w:szCs w:val="24"/>
        </w:rPr>
        <w:t xml:space="preserve">1. </w:t>
      </w:r>
      <w:r w:rsidR="005A4CDB" w:rsidRPr="009E35DF">
        <w:rPr>
          <w:rFonts w:ascii="Arial" w:hAnsi="Arial" w:cs="Arial"/>
          <w:sz w:val="24"/>
          <w:szCs w:val="24"/>
        </w:rPr>
        <w:t>S</w:t>
      </w:r>
      <w:r w:rsidR="00914AD8" w:rsidRPr="009E35DF">
        <w:rPr>
          <w:rFonts w:ascii="Arial" w:hAnsi="Arial" w:cs="Arial"/>
          <w:sz w:val="24"/>
          <w:szCs w:val="24"/>
        </w:rPr>
        <w:t>t</w:t>
      </w:r>
      <w:r w:rsidR="00DA06F2" w:rsidRPr="009E35DF">
        <w:rPr>
          <w:rFonts w:ascii="Arial" w:hAnsi="Arial" w:cs="Arial"/>
          <w:sz w:val="24"/>
          <w:szCs w:val="24"/>
        </w:rPr>
        <w:t>artup cost for early m</w:t>
      </w:r>
      <w:r w:rsidR="005A4CDB" w:rsidRPr="009E35DF">
        <w:rPr>
          <w:rFonts w:ascii="Arial" w:hAnsi="Arial" w:cs="Arial"/>
          <w:sz w:val="24"/>
          <w:szCs w:val="24"/>
        </w:rPr>
        <w:t>obilization program in</w:t>
      </w:r>
      <w:r w:rsidR="00DA06F2" w:rsidRPr="009E35DF">
        <w:rPr>
          <w:rFonts w:ascii="Arial" w:hAnsi="Arial" w:cs="Arial"/>
          <w:sz w:val="24"/>
          <w:szCs w:val="24"/>
        </w:rPr>
        <w:t xml:space="preserve"> the</w:t>
      </w:r>
      <w:r w:rsidR="005A4CDB" w:rsidRPr="009E35DF">
        <w:rPr>
          <w:rFonts w:ascii="Arial" w:hAnsi="Arial" w:cs="Arial"/>
          <w:sz w:val="24"/>
          <w:szCs w:val="24"/>
        </w:rPr>
        <w:t xml:space="preserve"> </w:t>
      </w:r>
      <w:r w:rsidR="00DA06F2" w:rsidRPr="009E35DF">
        <w:rPr>
          <w:rFonts w:ascii="Arial" w:hAnsi="Arial" w:cs="Arial"/>
          <w:sz w:val="24"/>
          <w:szCs w:val="24"/>
        </w:rPr>
        <w:t>full bundle</w:t>
      </w:r>
      <w:r w:rsidR="00914AD8" w:rsidRPr="009E35DF">
        <w:rPr>
          <w:rFonts w:ascii="Arial" w:hAnsi="Arial" w:cs="Arial"/>
          <w:sz w:val="24"/>
          <w:szCs w:val="24"/>
        </w:rPr>
        <w:t xml:space="preserve"> ICU</w:t>
      </w:r>
    </w:p>
    <w:tbl>
      <w:tblPr>
        <w:tblW w:w="747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10"/>
        <w:gridCol w:w="3060"/>
      </w:tblGrid>
      <w:tr w:rsidR="009E35DF" w:rsidRPr="009E35DF" w14:paraId="5B50291A" w14:textId="77777777" w:rsidTr="00DA06F2">
        <w:trPr>
          <w:trHeight w:val="620"/>
        </w:trPr>
        <w:tc>
          <w:tcPr>
            <w:tcW w:w="4410" w:type="dxa"/>
            <w:tcBorders>
              <w:bottom w:val="double" w:sz="4" w:space="0" w:color="auto"/>
            </w:tcBorders>
            <w:shd w:val="clear" w:color="auto" w:fill="auto"/>
            <w:vAlign w:val="center"/>
            <w:hideMark/>
          </w:tcPr>
          <w:p w14:paraId="2CBB5F15" w14:textId="41C0235E" w:rsidR="00914AD8" w:rsidRPr="009E35DF" w:rsidRDefault="00914AD8" w:rsidP="00A4325C">
            <w:pPr>
              <w:spacing w:after="0" w:line="240" w:lineRule="auto"/>
              <w:rPr>
                <w:rFonts w:ascii="Arial" w:eastAsia="Times New Roman" w:hAnsi="Arial" w:cs="Arial"/>
                <w:b/>
                <w:sz w:val="24"/>
                <w:szCs w:val="24"/>
              </w:rPr>
            </w:pPr>
            <w:r w:rsidRPr="009E35DF">
              <w:rPr>
                <w:rFonts w:ascii="Arial" w:eastAsia="Times New Roman" w:hAnsi="Arial" w:cs="Arial"/>
                <w:b/>
                <w:sz w:val="24"/>
                <w:szCs w:val="24"/>
              </w:rPr>
              <w:t>Cost element</w:t>
            </w:r>
          </w:p>
        </w:tc>
        <w:tc>
          <w:tcPr>
            <w:tcW w:w="3060" w:type="dxa"/>
            <w:tcBorders>
              <w:bottom w:val="double" w:sz="4" w:space="0" w:color="auto"/>
            </w:tcBorders>
            <w:shd w:val="clear" w:color="auto" w:fill="auto"/>
            <w:vAlign w:val="center"/>
            <w:hideMark/>
          </w:tcPr>
          <w:p w14:paraId="22710524" w14:textId="44EF6F6F" w:rsidR="00914AD8" w:rsidRPr="009E35DF" w:rsidRDefault="00914AD8" w:rsidP="00A4325C">
            <w:pPr>
              <w:spacing w:after="0" w:line="240" w:lineRule="auto"/>
              <w:jc w:val="center"/>
              <w:rPr>
                <w:rFonts w:ascii="Arial" w:eastAsia="Times New Roman" w:hAnsi="Arial" w:cs="Arial"/>
                <w:b/>
                <w:bCs/>
                <w:sz w:val="24"/>
                <w:szCs w:val="24"/>
              </w:rPr>
            </w:pPr>
            <w:r w:rsidRPr="009E35DF">
              <w:rPr>
                <w:rFonts w:ascii="Arial" w:eastAsia="Times New Roman" w:hAnsi="Arial" w:cs="Arial"/>
                <w:b/>
                <w:bCs/>
                <w:sz w:val="24"/>
                <w:szCs w:val="24"/>
              </w:rPr>
              <w:t xml:space="preserve">Cost </w:t>
            </w:r>
          </w:p>
        </w:tc>
      </w:tr>
      <w:tr w:rsidR="009E35DF" w:rsidRPr="009E35DF" w14:paraId="4C4F80E7" w14:textId="77777777" w:rsidTr="00DA06F2">
        <w:trPr>
          <w:trHeight w:val="539"/>
        </w:trPr>
        <w:tc>
          <w:tcPr>
            <w:tcW w:w="4410" w:type="dxa"/>
            <w:tcBorders>
              <w:top w:val="double" w:sz="4" w:space="0" w:color="auto"/>
            </w:tcBorders>
            <w:shd w:val="clear" w:color="auto" w:fill="auto"/>
            <w:vAlign w:val="center"/>
          </w:tcPr>
          <w:p w14:paraId="0CBB8E9F" w14:textId="2110EC85" w:rsidR="00156FB4" w:rsidRPr="009E35DF" w:rsidRDefault="00156FB4">
            <w:pPr>
              <w:spacing w:after="0" w:line="240" w:lineRule="auto"/>
              <w:rPr>
                <w:rFonts w:ascii="Arial" w:eastAsia="Times New Roman" w:hAnsi="Arial" w:cs="Arial"/>
                <w:sz w:val="24"/>
                <w:szCs w:val="24"/>
              </w:rPr>
            </w:pPr>
            <w:r w:rsidRPr="009E35DF">
              <w:rPr>
                <w:rFonts w:ascii="Arial" w:eastAsia="Times New Roman" w:hAnsi="Arial" w:cs="Arial"/>
                <w:sz w:val="24"/>
                <w:szCs w:val="24"/>
              </w:rPr>
              <w:t>Recurring cost</w:t>
            </w:r>
          </w:p>
        </w:tc>
        <w:tc>
          <w:tcPr>
            <w:tcW w:w="3060" w:type="dxa"/>
            <w:tcBorders>
              <w:top w:val="double" w:sz="4" w:space="0" w:color="auto"/>
            </w:tcBorders>
            <w:shd w:val="clear" w:color="auto" w:fill="auto"/>
            <w:noWrap/>
            <w:vAlign w:val="center"/>
          </w:tcPr>
          <w:p w14:paraId="125B1C0B" w14:textId="77777777" w:rsidR="00156FB4" w:rsidRPr="009E35DF" w:rsidRDefault="00156FB4">
            <w:pPr>
              <w:spacing w:after="0" w:line="240" w:lineRule="auto"/>
              <w:jc w:val="center"/>
              <w:rPr>
                <w:rFonts w:ascii="Arial" w:hAnsi="Arial" w:cs="Arial"/>
                <w:sz w:val="24"/>
                <w:szCs w:val="24"/>
              </w:rPr>
            </w:pPr>
          </w:p>
        </w:tc>
      </w:tr>
      <w:tr w:rsidR="009E35DF" w:rsidRPr="009E35DF" w14:paraId="098692E8" w14:textId="77777777" w:rsidTr="00DA06F2">
        <w:trPr>
          <w:trHeight w:val="414"/>
        </w:trPr>
        <w:tc>
          <w:tcPr>
            <w:tcW w:w="4410" w:type="dxa"/>
            <w:shd w:val="clear" w:color="auto" w:fill="auto"/>
            <w:vAlign w:val="center"/>
          </w:tcPr>
          <w:p w14:paraId="60AF3449" w14:textId="650269AD" w:rsidR="00870831" w:rsidRPr="009E35DF" w:rsidRDefault="00870831">
            <w:pPr>
              <w:spacing w:after="0" w:line="240" w:lineRule="auto"/>
              <w:ind w:left="350"/>
              <w:rPr>
                <w:rFonts w:ascii="Arial" w:eastAsia="Times New Roman" w:hAnsi="Arial" w:cs="Arial"/>
                <w:sz w:val="24"/>
                <w:szCs w:val="24"/>
              </w:rPr>
            </w:pPr>
            <w:r w:rsidRPr="009E35DF">
              <w:rPr>
                <w:rFonts w:ascii="Arial" w:eastAsia="Times New Roman" w:hAnsi="Arial" w:cs="Arial"/>
                <w:sz w:val="24"/>
                <w:szCs w:val="24"/>
              </w:rPr>
              <w:t>Physical therapist salary</w:t>
            </w:r>
          </w:p>
        </w:tc>
        <w:tc>
          <w:tcPr>
            <w:tcW w:w="3060" w:type="dxa"/>
            <w:shd w:val="clear" w:color="auto" w:fill="auto"/>
            <w:noWrap/>
            <w:vAlign w:val="center"/>
          </w:tcPr>
          <w:p w14:paraId="3C75AD4F" w14:textId="6F8A6A07" w:rsidR="00870831" w:rsidRPr="009E35DF" w:rsidRDefault="00870831">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80,000</w:t>
            </w:r>
          </w:p>
        </w:tc>
      </w:tr>
      <w:tr w:rsidR="009E35DF" w:rsidRPr="009E35DF" w14:paraId="2D1DF68F" w14:textId="77777777" w:rsidTr="00DA06F2">
        <w:trPr>
          <w:trHeight w:val="414"/>
        </w:trPr>
        <w:tc>
          <w:tcPr>
            <w:tcW w:w="4410" w:type="dxa"/>
            <w:shd w:val="clear" w:color="auto" w:fill="auto"/>
            <w:vAlign w:val="center"/>
            <w:hideMark/>
          </w:tcPr>
          <w:p w14:paraId="3C71B698" w14:textId="29AE1238" w:rsidR="00914AD8" w:rsidRPr="009E35DF" w:rsidRDefault="00870831" w:rsidP="00D64EA4">
            <w:pPr>
              <w:spacing w:after="0" w:line="240" w:lineRule="auto"/>
              <w:ind w:left="350"/>
              <w:rPr>
                <w:rFonts w:ascii="Arial" w:eastAsia="Times New Roman" w:hAnsi="Arial" w:cs="Arial"/>
                <w:sz w:val="24"/>
                <w:szCs w:val="24"/>
              </w:rPr>
            </w:pPr>
            <w:r w:rsidRPr="009E35DF">
              <w:rPr>
                <w:rFonts w:ascii="Arial" w:eastAsia="Times New Roman" w:hAnsi="Arial" w:cs="Arial"/>
                <w:sz w:val="24"/>
                <w:szCs w:val="24"/>
              </w:rPr>
              <w:t>Occupational therapist salary</w:t>
            </w:r>
          </w:p>
        </w:tc>
        <w:tc>
          <w:tcPr>
            <w:tcW w:w="3060" w:type="dxa"/>
            <w:shd w:val="clear" w:color="auto" w:fill="auto"/>
            <w:noWrap/>
            <w:vAlign w:val="center"/>
            <w:hideMark/>
          </w:tcPr>
          <w:p w14:paraId="7176C772" w14:textId="5C09E904" w:rsidR="00914AD8" w:rsidRPr="009E35DF" w:rsidRDefault="00156FB4">
            <w:pPr>
              <w:spacing w:after="0" w:line="240" w:lineRule="auto"/>
              <w:jc w:val="center"/>
              <w:rPr>
                <w:rFonts w:ascii="Arial" w:hAnsi="Arial" w:cs="Arial"/>
                <w:sz w:val="24"/>
                <w:szCs w:val="24"/>
              </w:rPr>
            </w:pPr>
            <w:r w:rsidRPr="009E35DF">
              <w:rPr>
                <w:rFonts w:ascii="Arial" w:eastAsia="Times New Roman" w:hAnsi="Arial" w:cs="Arial"/>
                <w:sz w:val="24"/>
                <w:szCs w:val="24"/>
              </w:rPr>
              <w:t>$</w:t>
            </w:r>
            <w:r w:rsidR="00870831" w:rsidRPr="009E35DF">
              <w:rPr>
                <w:rFonts w:ascii="Arial" w:eastAsia="Times New Roman" w:hAnsi="Arial" w:cs="Arial"/>
                <w:sz w:val="24"/>
                <w:szCs w:val="24"/>
              </w:rPr>
              <w:t>8</w:t>
            </w:r>
            <w:r w:rsidR="00914AD8" w:rsidRPr="009E35DF">
              <w:rPr>
                <w:rFonts w:ascii="Arial" w:eastAsia="Times New Roman" w:hAnsi="Arial" w:cs="Arial"/>
                <w:sz w:val="24"/>
                <w:szCs w:val="24"/>
              </w:rPr>
              <w:t>0,000</w:t>
            </w:r>
          </w:p>
        </w:tc>
      </w:tr>
      <w:tr w:rsidR="009E35DF" w:rsidRPr="009E35DF" w14:paraId="5C1AB0B1" w14:textId="77777777" w:rsidTr="00DA06F2">
        <w:trPr>
          <w:trHeight w:val="449"/>
        </w:trPr>
        <w:tc>
          <w:tcPr>
            <w:tcW w:w="4410" w:type="dxa"/>
            <w:shd w:val="clear" w:color="auto" w:fill="auto"/>
            <w:vAlign w:val="center"/>
            <w:hideMark/>
          </w:tcPr>
          <w:p w14:paraId="7188856B" w14:textId="099EFC75" w:rsidR="00914AD8" w:rsidRPr="009E35DF" w:rsidRDefault="00914AD8" w:rsidP="00D64EA4">
            <w:pPr>
              <w:spacing w:after="0" w:line="240" w:lineRule="auto"/>
              <w:ind w:left="350"/>
              <w:rPr>
                <w:rFonts w:ascii="Arial" w:eastAsia="Times New Roman" w:hAnsi="Arial" w:cs="Arial"/>
                <w:sz w:val="24"/>
                <w:szCs w:val="24"/>
              </w:rPr>
            </w:pPr>
            <w:r w:rsidRPr="009E35DF">
              <w:rPr>
                <w:rFonts w:ascii="Arial" w:eastAsia="Times New Roman" w:hAnsi="Arial" w:cs="Arial"/>
                <w:sz w:val="24"/>
                <w:szCs w:val="24"/>
              </w:rPr>
              <w:t>Technician</w:t>
            </w:r>
            <w:r w:rsidR="00870831" w:rsidRPr="009E35DF">
              <w:rPr>
                <w:rFonts w:ascii="Arial" w:eastAsia="Times New Roman" w:hAnsi="Arial" w:cs="Arial"/>
                <w:sz w:val="24"/>
                <w:szCs w:val="24"/>
              </w:rPr>
              <w:t xml:space="preserve"> x 2 salary</w:t>
            </w:r>
          </w:p>
        </w:tc>
        <w:tc>
          <w:tcPr>
            <w:tcW w:w="3060" w:type="dxa"/>
            <w:shd w:val="clear" w:color="auto" w:fill="auto"/>
            <w:noWrap/>
            <w:vAlign w:val="center"/>
            <w:hideMark/>
          </w:tcPr>
          <w:p w14:paraId="1D733FED" w14:textId="39C638CB" w:rsidR="00914AD8" w:rsidRPr="009E35DF" w:rsidRDefault="00156FB4">
            <w:pPr>
              <w:spacing w:after="0" w:line="240" w:lineRule="auto"/>
              <w:jc w:val="center"/>
              <w:rPr>
                <w:rFonts w:ascii="Arial" w:hAnsi="Arial" w:cs="Arial"/>
                <w:sz w:val="24"/>
                <w:szCs w:val="24"/>
              </w:rPr>
            </w:pPr>
            <w:r w:rsidRPr="009E35DF">
              <w:rPr>
                <w:rFonts w:ascii="Arial" w:eastAsia="Times New Roman" w:hAnsi="Arial" w:cs="Arial"/>
                <w:sz w:val="24"/>
                <w:szCs w:val="24"/>
              </w:rPr>
              <w:t>$</w:t>
            </w:r>
            <w:r w:rsidR="00914AD8" w:rsidRPr="009E35DF">
              <w:rPr>
                <w:rFonts w:ascii="Arial" w:eastAsia="Times New Roman" w:hAnsi="Arial" w:cs="Arial"/>
                <w:sz w:val="24"/>
                <w:szCs w:val="24"/>
              </w:rPr>
              <w:t>80,000</w:t>
            </w:r>
          </w:p>
        </w:tc>
      </w:tr>
      <w:tr w:rsidR="009E35DF" w:rsidRPr="009E35DF" w14:paraId="2BF497A4" w14:textId="77777777" w:rsidTr="00DA06F2">
        <w:trPr>
          <w:trHeight w:val="414"/>
        </w:trPr>
        <w:tc>
          <w:tcPr>
            <w:tcW w:w="4410" w:type="dxa"/>
            <w:shd w:val="clear" w:color="auto" w:fill="auto"/>
            <w:vAlign w:val="center"/>
          </w:tcPr>
          <w:p w14:paraId="1B40A3FA" w14:textId="616A4305" w:rsidR="00156FB4" w:rsidRPr="009E35DF" w:rsidRDefault="00156FB4">
            <w:pPr>
              <w:spacing w:after="0" w:line="240" w:lineRule="auto"/>
              <w:rPr>
                <w:rFonts w:ascii="Arial" w:eastAsia="Times New Roman" w:hAnsi="Arial" w:cs="Arial"/>
                <w:sz w:val="24"/>
                <w:szCs w:val="24"/>
              </w:rPr>
            </w:pPr>
            <w:r w:rsidRPr="009E35DF">
              <w:rPr>
                <w:rFonts w:ascii="Arial" w:eastAsia="Times New Roman" w:hAnsi="Arial" w:cs="Arial"/>
                <w:sz w:val="24"/>
                <w:szCs w:val="24"/>
              </w:rPr>
              <w:t>One-time cost</w:t>
            </w:r>
          </w:p>
        </w:tc>
        <w:tc>
          <w:tcPr>
            <w:tcW w:w="3060" w:type="dxa"/>
            <w:shd w:val="clear" w:color="auto" w:fill="auto"/>
            <w:noWrap/>
            <w:vAlign w:val="center"/>
          </w:tcPr>
          <w:p w14:paraId="19DF70BC" w14:textId="77777777" w:rsidR="00156FB4" w:rsidRPr="009E35DF" w:rsidRDefault="00156FB4">
            <w:pPr>
              <w:spacing w:after="0" w:line="240" w:lineRule="auto"/>
              <w:jc w:val="center"/>
              <w:rPr>
                <w:rFonts w:ascii="Arial" w:eastAsia="Times New Roman" w:hAnsi="Arial" w:cs="Arial"/>
                <w:sz w:val="24"/>
                <w:szCs w:val="24"/>
              </w:rPr>
            </w:pPr>
          </w:p>
        </w:tc>
      </w:tr>
      <w:tr w:rsidR="009E35DF" w:rsidRPr="009E35DF" w14:paraId="7AA7D401" w14:textId="77777777" w:rsidTr="00DA06F2">
        <w:trPr>
          <w:trHeight w:val="414"/>
        </w:trPr>
        <w:tc>
          <w:tcPr>
            <w:tcW w:w="4410" w:type="dxa"/>
            <w:tcBorders>
              <w:bottom w:val="single" w:sz="4" w:space="0" w:color="auto"/>
            </w:tcBorders>
            <w:shd w:val="clear" w:color="auto" w:fill="auto"/>
            <w:vAlign w:val="center"/>
          </w:tcPr>
          <w:p w14:paraId="06F952FE" w14:textId="5990798C" w:rsidR="00914AD8" w:rsidRPr="009E35DF" w:rsidRDefault="00914AD8">
            <w:pPr>
              <w:spacing w:after="0" w:line="240" w:lineRule="auto"/>
              <w:ind w:left="337"/>
              <w:rPr>
                <w:rFonts w:ascii="Arial" w:eastAsia="Times New Roman" w:hAnsi="Arial" w:cs="Arial"/>
                <w:sz w:val="24"/>
                <w:szCs w:val="24"/>
              </w:rPr>
            </w:pPr>
            <w:r w:rsidRPr="009E35DF">
              <w:rPr>
                <w:rFonts w:ascii="Arial" w:eastAsia="Times New Roman" w:hAnsi="Arial" w:cs="Arial"/>
                <w:sz w:val="24"/>
                <w:szCs w:val="24"/>
              </w:rPr>
              <w:t>Training</w:t>
            </w:r>
          </w:p>
        </w:tc>
        <w:tc>
          <w:tcPr>
            <w:tcW w:w="3060" w:type="dxa"/>
            <w:tcBorders>
              <w:bottom w:val="single" w:sz="4" w:space="0" w:color="auto"/>
            </w:tcBorders>
            <w:shd w:val="clear" w:color="auto" w:fill="auto"/>
            <w:noWrap/>
            <w:vAlign w:val="center"/>
          </w:tcPr>
          <w:p w14:paraId="25F181D6" w14:textId="047D9D24" w:rsidR="00914AD8" w:rsidRPr="009E35DF" w:rsidRDefault="00156FB4">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w:t>
            </w:r>
            <w:r w:rsidR="00914AD8" w:rsidRPr="009E35DF">
              <w:rPr>
                <w:rFonts w:ascii="Arial" w:eastAsia="Times New Roman" w:hAnsi="Arial" w:cs="Arial"/>
                <w:sz w:val="24"/>
                <w:szCs w:val="24"/>
              </w:rPr>
              <w:t>3,000</w:t>
            </w:r>
          </w:p>
        </w:tc>
      </w:tr>
      <w:tr w:rsidR="009E35DF" w:rsidRPr="009E35DF" w14:paraId="44B8F154" w14:textId="77777777" w:rsidTr="00DA06F2">
        <w:trPr>
          <w:trHeight w:val="414"/>
        </w:trPr>
        <w:tc>
          <w:tcPr>
            <w:tcW w:w="4410" w:type="dxa"/>
            <w:tcBorders>
              <w:bottom w:val="double" w:sz="4" w:space="0" w:color="auto"/>
            </w:tcBorders>
            <w:shd w:val="clear" w:color="auto" w:fill="auto"/>
            <w:vAlign w:val="center"/>
          </w:tcPr>
          <w:p w14:paraId="137D301D" w14:textId="79D08C10" w:rsidR="00914AD8" w:rsidRPr="009E35DF" w:rsidRDefault="00914AD8">
            <w:pPr>
              <w:spacing w:after="0" w:line="240" w:lineRule="auto"/>
              <w:ind w:left="337"/>
              <w:rPr>
                <w:rFonts w:ascii="Arial" w:eastAsia="Times New Roman" w:hAnsi="Arial" w:cs="Arial"/>
                <w:sz w:val="24"/>
                <w:szCs w:val="24"/>
              </w:rPr>
            </w:pPr>
            <w:proofErr w:type="spellStart"/>
            <w:r w:rsidRPr="009E35DF">
              <w:rPr>
                <w:rFonts w:ascii="Arial" w:eastAsia="Times New Roman" w:hAnsi="Arial" w:cs="Arial"/>
                <w:sz w:val="24"/>
                <w:szCs w:val="24"/>
              </w:rPr>
              <w:t>Equipment</w:t>
            </w:r>
            <w:r w:rsidR="00156FB4" w:rsidRPr="009E35DF">
              <w:rPr>
                <w:rFonts w:ascii="Arial" w:eastAsia="Times New Roman" w:hAnsi="Arial" w:cs="Arial"/>
                <w:sz w:val="24"/>
                <w:szCs w:val="24"/>
                <w:vertAlign w:val="superscript"/>
              </w:rPr>
              <w:t>a</w:t>
            </w:r>
            <w:proofErr w:type="spellEnd"/>
          </w:p>
        </w:tc>
        <w:tc>
          <w:tcPr>
            <w:tcW w:w="3060" w:type="dxa"/>
            <w:tcBorders>
              <w:bottom w:val="double" w:sz="4" w:space="0" w:color="auto"/>
            </w:tcBorders>
            <w:shd w:val="clear" w:color="auto" w:fill="auto"/>
            <w:noWrap/>
            <w:vAlign w:val="center"/>
          </w:tcPr>
          <w:p w14:paraId="44AB84DA" w14:textId="620215F0" w:rsidR="00914AD8" w:rsidRPr="009E35DF" w:rsidRDefault="00156FB4">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w:t>
            </w:r>
            <w:r w:rsidR="00914AD8" w:rsidRPr="009E35DF">
              <w:rPr>
                <w:rFonts w:ascii="Arial" w:eastAsia="Times New Roman" w:hAnsi="Arial" w:cs="Arial"/>
                <w:sz w:val="24"/>
                <w:szCs w:val="24"/>
              </w:rPr>
              <w:t>44,135</w:t>
            </w:r>
          </w:p>
        </w:tc>
      </w:tr>
      <w:tr w:rsidR="009E35DF" w:rsidRPr="009E35DF" w14:paraId="00E52334" w14:textId="77777777" w:rsidTr="00DA06F2">
        <w:trPr>
          <w:trHeight w:val="414"/>
        </w:trPr>
        <w:tc>
          <w:tcPr>
            <w:tcW w:w="4410" w:type="dxa"/>
            <w:tcBorders>
              <w:top w:val="double" w:sz="4" w:space="0" w:color="auto"/>
            </w:tcBorders>
            <w:shd w:val="clear" w:color="auto" w:fill="auto"/>
            <w:vAlign w:val="center"/>
          </w:tcPr>
          <w:p w14:paraId="060EF797" w14:textId="0191DCB5" w:rsidR="00914AD8" w:rsidRPr="009E35DF" w:rsidRDefault="00914AD8">
            <w:pPr>
              <w:keepNext/>
              <w:keepLines/>
              <w:spacing w:before="200" w:after="0" w:line="240" w:lineRule="auto"/>
              <w:outlineLvl w:val="7"/>
              <w:rPr>
                <w:rFonts w:ascii="Arial" w:eastAsia="Times New Roman" w:hAnsi="Arial" w:cs="Arial"/>
                <w:b/>
                <w:sz w:val="24"/>
                <w:szCs w:val="24"/>
              </w:rPr>
            </w:pPr>
            <w:r w:rsidRPr="009E35DF">
              <w:rPr>
                <w:rFonts w:ascii="Arial" w:eastAsia="Times New Roman" w:hAnsi="Arial" w:cs="Arial"/>
                <w:b/>
                <w:sz w:val="24"/>
                <w:szCs w:val="24"/>
              </w:rPr>
              <w:t>Total</w:t>
            </w:r>
          </w:p>
        </w:tc>
        <w:tc>
          <w:tcPr>
            <w:tcW w:w="3060" w:type="dxa"/>
            <w:tcBorders>
              <w:top w:val="double" w:sz="4" w:space="0" w:color="auto"/>
            </w:tcBorders>
            <w:shd w:val="clear" w:color="auto" w:fill="auto"/>
            <w:noWrap/>
            <w:vAlign w:val="center"/>
          </w:tcPr>
          <w:p w14:paraId="073D1EB2" w14:textId="05108A4F" w:rsidR="00914AD8" w:rsidRPr="009E35DF" w:rsidRDefault="00156FB4">
            <w:pPr>
              <w:keepNext/>
              <w:keepLines/>
              <w:spacing w:before="200" w:after="0" w:line="240" w:lineRule="auto"/>
              <w:jc w:val="center"/>
              <w:outlineLvl w:val="7"/>
              <w:rPr>
                <w:rFonts w:ascii="Arial" w:eastAsia="Times New Roman" w:hAnsi="Arial" w:cs="Arial"/>
                <w:b/>
                <w:sz w:val="24"/>
                <w:szCs w:val="24"/>
              </w:rPr>
            </w:pPr>
            <w:r w:rsidRPr="009E35DF">
              <w:rPr>
                <w:rFonts w:ascii="Arial" w:eastAsia="Times New Roman" w:hAnsi="Arial" w:cs="Arial"/>
                <w:b/>
                <w:sz w:val="24"/>
                <w:szCs w:val="24"/>
              </w:rPr>
              <w:t>$</w:t>
            </w:r>
            <w:r w:rsidR="00914AD8" w:rsidRPr="009E35DF">
              <w:rPr>
                <w:rFonts w:ascii="Arial" w:eastAsia="Times New Roman" w:hAnsi="Arial" w:cs="Arial"/>
                <w:b/>
                <w:sz w:val="24"/>
                <w:szCs w:val="24"/>
              </w:rPr>
              <w:t>287,135</w:t>
            </w:r>
          </w:p>
        </w:tc>
      </w:tr>
    </w:tbl>
    <w:p w14:paraId="7A56C9E2" w14:textId="427CF5B0" w:rsidR="00914AD8" w:rsidRPr="009E35DF" w:rsidRDefault="00156FB4">
      <w:pPr>
        <w:rPr>
          <w:rFonts w:ascii="Arial" w:hAnsi="Arial" w:cs="Arial"/>
          <w:b/>
          <w:sz w:val="24"/>
          <w:szCs w:val="24"/>
        </w:rPr>
      </w:pPr>
      <w:proofErr w:type="spellStart"/>
      <w:r w:rsidRPr="009E35DF">
        <w:rPr>
          <w:rFonts w:ascii="Arial" w:eastAsia="Times New Roman" w:hAnsi="Arial" w:cs="Arial"/>
          <w:sz w:val="24"/>
          <w:szCs w:val="24"/>
          <w:vertAlign w:val="superscript"/>
        </w:rPr>
        <w:t>a</w:t>
      </w:r>
      <w:r w:rsidR="00870831" w:rsidRPr="009E35DF">
        <w:rPr>
          <w:rFonts w:ascii="Arial" w:hAnsi="Arial" w:cs="Arial"/>
          <w:sz w:val="24"/>
          <w:szCs w:val="24"/>
        </w:rPr>
        <w:t>Equipment</w:t>
      </w:r>
      <w:proofErr w:type="spellEnd"/>
      <w:r w:rsidR="00870831" w:rsidRPr="009E35DF">
        <w:rPr>
          <w:rFonts w:ascii="Arial" w:hAnsi="Arial" w:cs="Arial"/>
          <w:sz w:val="24"/>
          <w:szCs w:val="24"/>
        </w:rPr>
        <w:t xml:space="preserve"> included</w:t>
      </w:r>
      <w:r w:rsidR="00E10F89" w:rsidRPr="009E35DF">
        <w:rPr>
          <w:rFonts w:ascii="Arial" w:hAnsi="Arial" w:cs="Arial"/>
          <w:sz w:val="24"/>
          <w:szCs w:val="24"/>
        </w:rPr>
        <w:t xml:space="preserve"> </w:t>
      </w:r>
      <w:r w:rsidR="00B72A1E" w:rsidRPr="009E35DF">
        <w:rPr>
          <w:rFonts w:ascii="Arial" w:hAnsi="Arial" w:cs="Arial"/>
          <w:sz w:val="24"/>
          <w:szCs w:val="24"/>
        </w:rPr>
        <w:t xml:space="preserve">in-bed stationary </w:t>
      </w:r>
      <w:r w:rsidR="00FC0C79" w:rsidRPr="009E35DF">
        <w:rPr>
          <w:rFonts w:ascii="Arial" w:hAnsi="Arial" w:cs="Arial"/>
          <w:sz w:val="24"/>
          <w:szCs w:val="24"/>
        </w:rPr>
        <w:t>bicycle, transfer and mobility device, stretcher chair, portable suction, dynamometer, patient weights</w:t>
      </w:r>
      <w:r w:rsidR="00914AD8" w:rsidRPr="009E35DF">
        <w:rPr>
          <w:rFonts w:ascii="Arial" w:hAnsi="Arial" w:cs="Arial"/>
          <w:b/>
          <w:sz w:val="24"/>
          <w:szCs w:val="24"/>
        </w:rPr>
        <w:br w:type="page"/>
      </w:r>
    </w:p>
    <w:p w14:paraId="3F4C440E" w14:textId="77777777" w:rsidR="00092C6A" w:rsidRPr="009E35DF" w:rsidRDefault="00092C6A" w:rsidP="00092C6A">
      <w:pPr>
        <w:rPr>
          <w:rFonts w:ascii="Arial" w:hAnsi="Arial" w:cs="Arial"/>
          <w:sz w:val="24"/>
          <w:szCs w:val="24"/>
        </w:rPr>
      </w:pPr>
      <w:r w:rsidRPr="009E35DF">
        <w:rPr>
          <w:rFonts w:ascii="Arial" w:hAnsi="Arial" w:cs="Arial"/>
          <w:b/>
          <w:sz w:val="24"/>
          <w:szCs w:val="24"/>
        </w:rPr>
        <w:lastRenderedPageBreak/>
        <w:t>Supplement Table S2.</w:t>
      </w:r>
      <w:r w:rsidRPr="009E35DF">
        <w:rPr>
          <w:rFonts w:ascii="Arial" w:hAnsi="Arial" w:cs="Arial"/>
          <w:sz w:val="24"/>
          <w:szCs w:val="24"/>
        </w:rPr>
        <w:t xml:space="preserve"> Model to assess assumption of parallel trend for clinical and cost outcomes in full vs partial bundle </w:t>
      </w:r>
      <w:proofErr w:type="spellStart"/>
      <w:r w:rsidRPr="009E35DF">
        <w:rPr>
          <w:rFonts w:ascii="Arial" w:hAnsi="Arial" w:cs="Arial"/>
          <w:sz w:val="24"/>
          <w:szCs w:val="24"/>
        </w:rPr>
        <w:t>ICUs</w:t>
      </w:r>
      <w:r w:rsidRPr="009E35DF">
        <w:rPr>
          <w:rFonts w:ascii="Arial" w:hAnsi="Arial" w:cs="Arial"/>
          <w:sz w:val="24"/>
          <w:szCs w:val="24"/>
          <w:vertAlign w:val="superscript"/>
        </w:rPr>
        <w:t>a</w:t>
      </w:r>
      <w:proofErr w:type="spellEnd"/>
    </w:p>
    <w:tbl>
      <w:tblPr>
        <w:tblStyle w:val="TableGrid"/>
        <w:tblW w:w="10436" w:type="dxa"/>
        <w:tblLook w:val="04A0" w:firstRow="1" w:lastRow="0" w:firstColumn="1" w:lastColumn="0" w:noHBand="0" w:noVBand="1"/>
      </w:tblPr>
      <w:tblGrid>
        <w:gridCol w:w="2890"/>
        <w:gridCol w:w="2720"/>
        <w:gridCol w:w="1053"/>
        <w:gridCol w:w="2701"/>
        <w:gridCol w:w="1072"/>
      </w:tblGrid>
      <w:tr w:rsidR="009E35DF" w:rsidRPr="009E35DF" w14:paraId="3BD1BD7E" w14:textId="77777777" w:rsidTr="009E1798">
        <w:trPr>
          <w:trHeight w:val="509"/>
        </w:trPr>
        <w:tc>
          <w:tcPr>
            <w:tcW w:w="2890" w:type="dxa"/>
            <w:vAlign w:val="center"/>
          </w:tcPr>
          <w:p w14:paraId="6BDBAF9D" w14:textId="77777777" w:rsidR="00092C6A" w:rsidRPr="009E35DF" w:rsidRDefault="00092C6A" w:rsidP="009E1798">
            <w:pPr>
              <w:rPr>
                <w:rFonts w:ascii="Arial" w:hAnsi="Arial" w:cs="Arial"/>
                <w:b/>
              </w:rPr>
            </w:pPr>
          </w:p>
        </w:tc>
        <w:tc>
          <w:tcPr>
            <w:tcW w:w="3773" w:type="dxa"/>
            <w:gridSpan w:val="2"/>
            <w:vAlign w:val="center"/>
          </w:tcPr>
          <w:p w14:paraId="65ED14C4" w14:textId="77777777" w:rsidR="00092C6A" w:rsidRPr="009E35DF" w:rsidRDefault="00092C6A" w:rsidP="009E1798">
            <w:pPr>
              <w:jc w:val="center"/>
              <w:rPr>
                <w:rFonts w:ascii="Arial" w:hAnsi="Arial" w:cs="Arial"/>
                <w:b/>
              </w:rPr>
            </w:pPr>
            <w:r w:rsidRPr="009E35DF">
              <w:rPr>
                <w:rFonts w:ascii="Arial" w:hAnsi="Arial" w:cs="Arial"/>
                <w:b/>
              </w:rPr>
              <w:t>Baseline Period</w:t>
            </w:r>
            <w:r w:rsidRPr="009E35DF">
              <w:rPr>
                <w:rFonts w:ascii="Arial" w:hAnsi="Arial" w:cs="Arial"/>
                <w:sz w:val="24"/>
                <w:szCs w:val="24"/>
                <w:vertAlign w:val="superscript"/>
              </w:rPr>
              <w:t xml:space="preserve"> b</w:t>
            </w:r>
          </w:p>
        </w:tc>
        <w:tc>
          <w:tcPr>
            <w:tcW w:w="3773" w:type="dxa"/>
            <w:gridSpan w:val="2"/>
            <w:vAlign w:val="center"/>
          </w:tcPr>
          <w:p w14:paraId="5342916C" w14:textId="77777777" w:rsidR="00092C6A" w:rsidRPr="009E35DF" w:rsidRDefault="00092C6A" w:rsidP="009E1798">
            <w:pPr>
              <w:jc w:val="center"/>
              <w:rPr>
                <w:rFonts w:ascii="Arial" w:hAnsi="Arial" w:cs="Arial"/>
                <w:b/>
              </w:rPr>
            </w:pPr>
            <w:r w:rsidRPr="009E35DF">
              <w:rPr>
                <w:rFonts w:ascii="Arial" w:hAnsi="Arial" w:cs="Arial"/>
                <w:b/>
              </w:rPr>
              <w:t>Period 1</w:t>
            </w:r>
            <w:r w:rsidRPr="009E35DF">
              <w:rPr>
                <w:rFonts w:ascii="Arial" w:hAnsi="Arial" w:cs="Arial"/>
                <w:sz w:val="24"/>
                <w:szCs w:val="24"/>
                <w:vertAlign w:val="superscript"/>
              </w:rPr>
              <w:t xml:space="preserve"> c</w:t>
            </w:r>
          </w:p>
        </w:tc>
      </w:tr>
      <w:tr w:rsidR="009E35DF" w:rsidRPr="009E35DF" w14:paraId="2A68F96F" w14:textId="77777777" w:rsidTr="009E1798">
        <w:trPr>
          <w:trHeight w:val="759"/>
        </w:trPr>
        <w:tc>
          <w:tcPr>
            <w:tcW w:w="2890" w:type="dxa"/>
            <w:vAlign w:val="center"/>
          </w:tcPr>
          <w:p w14:paraId="785F5BC5" w14:textId="77777777" w:rsidR="00092C6A" w:rsidRPr="009E35DF" w:rsidRDefault="00092C6A" w:rsidP="009E1798">
            <w:pPr>
              <w:rPr>
                <w:rFonts w:ascii="Arial" w:hAnsi="Arial" w:cs="Arial"/>
                <w:b/>
              </w:rPr>
            </w:pPr>
            <w:r w:rsidRPr="009E35DF">
              <w:rPr>
                <w:rFonts w:ascii="Arial" w:hAnsi="Arial" w:cs="Arial"/>
                <w:b/>
              </w:rPr>
              <w:t>Outcome Measure</w:t>
            </w:r>
          </w:p>
        </w:tc>
        <w:tc>
          <w:tcPr>
            <w:tcW w:w="2720" w:type="dxa"/>
            <w:vAlign w:val="center"/>
          </w:tcPr>
          <w:p w14:paraId="7D507BF7" w14:textId="77777777" w:rsidR="00092C6A" w:rsidRPr="009E35DF" w:rsidRDefault="00092C6A" w:rsidP="009E1798">
            <w:pPr>
              <w:jc w:val="center"/>
              <w:rPr>
                <w:rFonts w:ascii="Arial" w:hAnsi="Arial" w:cs="Arial"/>
                <w:b/>
              </w:rPr>
            </w:pPr>
            <w:r w:rsidRPr="009E35DF">
              <w:rPr>
                <w:rFonts w:ascii="Arial" w:hAnsi="Arial" w:cs="Arial"/>
                <w:b/>
              </w:rPr>
              <w:t>% change (95% CI)</w:t>
            </w:r>
          </w:p>
        </w:tc>
        <w:tc>
          <w:tcPr>
            <w:tcW w:w="1053" w:type="dxa"/>
            <w:vAlign w:val="center"/>
          </w:tcPr>
          <w:p w14:paraId="13B0A60C" w14:textId="77777777" w:rsidR="00092C6A" w:rsidRPr="009E35DF" w:rsidRDefault="00092C6A" w:rsidP="009E1798">
            <w:pPr>
              <w:jc w:val="center"/>
              <w:rPr>
                <w:rFonts w:ascii="Arial" w:hAnsi="Arial" w:cs="Arial"/>
                <w:b/>
              </w:rPr>
            </w:pPr>
            <w:r w:rsidRPr="009E35DF">
              <w:rPr>
                <w:rFonts w:ascii="Arial" w:hAnsi="Arial" w:cs="Arial"/>
                <w:b/>
              </w:rPr>
              <w:t>p-value</w:t>
            </w:r>
          </w:p>
        </w:tc>
        <w:tc>
          <w:tcPr>
            <w:tcW w:w="2701" w:type="dxa"/>
            <w:vAlign w:val="center"/>
          </w:tcPr>
          <w:p w14:paraId="7ADEE2D0" w14:textId="77777777" w:rsidR="00092C6A" w:rsidRPr="009E35DF" w:rsidRDefault="00092C6A" w:rsidP="009E1798">
            <w:pPr>
              <w:jc w:val="center"/>
              <w:rPr>
                <w:rFonts w:ascii="Arial" w:hAnsi="Arial" w:cs="Arial"/>
                <w:b/>
              </w:rPr>
            </w:pPr>
            <w:r w:rsidRPr="009E35DF">
              <w:rPr>
                <w:rFonts w:ascii="Arial" w:hAnsi="Arial" w:cs="Arial"/>
                <w:b/>
              </w:rPr>
              <w:t>% change (95% CI)</w:t>
            </w:r>
          </w:p>
        </w:tc>
        <w:tc>
          <w:tcPr>
            <w:tcW w:w="1071" w:type="dxa"/>
            <w:vAlign w:val="center"/>
          </w:tcPr>
          <w:p w14:paraId="53B03834" w14:textId="77777777" w:rsidR="00092C6A" w:rsidRPr="009E35DF" w:rsidRDefault="00092C6A" w:rsidP="009E1798">
            <w:pPr>
              <w:jc w:val="center"/>
              <w:rPr>
                <w:rFonts w:ascii="Arial" w:hAnsi="Arial" w:cs="Arial"/>
                <w:b/>
              </w:rPr>
            </w:pPr>
            <w:r w:rsidRPr="009E35DF">
              <w:rPr>
                <w:rFonts w:ascii="Arial" w:hAnsi="Arial" w:cs="Arial"/>
                <w:b/>
              </w:rPr>
              <w:t>p-value</w:t>
            </w:r>
          </w:p>
        </w:tc>
      </w:tr>
      <w:tr w:rsidR="009E35DF" w:rsidRPr="009E35DF" w14:paraId="47019FB6" w14:textId="77777777" w:rsidTr="009E1798">
        <w:trPr>
          <w:trHeight w:val="379"/>
        </w:trPr>
        <w:tc>
          <w:tcPr>
            <w:tcW w:w="2890" w:type="dxa"/>
            <w:vAlign w:val="center"/>
          </w:tcPr>
          <w:p w14:paraId="1835E94C" w14:textId="77777777" w:rsidR="00092C6A" w:rsidRPr="009E35DF" w:rsidRDefault="00092C6A" w:rsidP="009E1798">
            <w:pPr>
              <w:rPr>
                <w:rFonts w:ascii="Arial" w:eastAsia="Times New Roman" w:hAnsi="Arial" w:cs="Arial"/>
              </w:rPr>
            </w:pPr>
            <w:r w:rsidRPr="009E35DF">
              <w:rPr>
                <w:rFonts w:ascii="Arial" w:eastAsia="Times New Roman" w:hAnsi="Arial" w:cs="Arial"/>
              </w:rPr>
              <w:t>Clinical Outcomes</w:t>
            </w:r>
          </w:p>
        </w:tc>
        <w:tc>
          <w:tcPr>
            <w:tcW w:w="2720" w:type="dxa"/>
            <w:vAlign w:val="center"/>
          </w:tcPr>
          <w:p w14:paraId="6743D782" w14:textId="77777777" w:rsidR="00092C6A" w:rsidRPr="009E35DF" w:rsidRDefault="00092C6A" w:rsidP="009E1798">
            <w:pPr>
              <w:jc w:val="center"/>
              <w:rPr>
                <w:rFonts w:ascii="Arial" w:eastAsia="Times New Roman" w:hAnsi="Arial" w:cs="Arial"/>
              </w:rPr>
            </w:pPr>
          </w:p>
        </w:tc>
        <w:tc>
          <w:tcPr>
            <w:tcW w:w="1053" w:type="dxa"/>
            <w:vAlign w:val="center"/>
          </w:tcPr>
          <w:p w14:paraId="30AF7A55" w14:textId="77777777" w:rsidR="00092C6A" w:rsidRPr="009E35DF" w:rsidRDefault="00092C6A" w:rsidP="009E1798">
            <w:pPr>
              <w:jc w:val="center"/>
              <w:rPr>
                <w:rFonts w:ascii="Arial" w:eastAsia="Times New Roman" w:hAnsi="Arial" w:cs="Arial"/>
              </w:rPr>
            </w:pPr>
          </w:p>
        </w:tc>
        <w:tc>
          <w:tcPr>
            <w:tcW w:w="2701" w:type="dxa"/>
            <w:vAlign w:val="center"/>
          </w:tcPr>
          <w:p w14:paraId="56F4DC21" w14:textId="77777777" w:rsidR="00092C6A" w:rsidRPr="009E35DF" w:rsidRDefault="00092C6A" w:rsidP="009E1798">
            <w:pPr>
              <w:jc w:val="center"/>
              <w:rPr>
                <w:rFonts w:ascii="Arial" w:eastAsia="Times New Roman" w:hAnsi="Arial" w:cs="Arial"/>
              </w:rPr>
            </w:pPr>
          </w:p>
        </w:tc>
        <w:tc>
          <w:tcPr>
            <w:tcW w:w="1071" w:type="dxa"/>
            <w:vAlign w:val="center"/>
          </w:tcPr>
          <w:p w14:paraId="0AADC23F" w14:textId="77777777" w:rsidR="00092C6A" w:rsidRPr="009E35DF" w:rsidRDefault="00092C6A" w:rsidP="009E1798">
            <w:pPr>
              <w:jc w:val="center"/>
              <w:rPr>
                <w:rFonts w:ascii="Arial" w:eastAsia="Times New Roman" w:hAnsi="Arial" w:cs="Arial"/>
              </w:rPr>
            </w:pPr>
          </w:p>
        </w:tc>
      </w:tr>
      <w:tr w:rsidR="009E35DF" w:rsidRPr="009E35DF" w14:paraId="7726CE37" w14:textId="77777777" w:rsidTr="009E1798">
        <w:trPr>
          <w:trHeight w:val="379"/>
        </w:trPr>
        <w:tc>
          <w:tcPr>
            <w:tcW w:w="2890" w:type="dxa"/>
            <w:vAlign w:val="center"/>
          </w:tcPr>
          <w:p w14:paraId="2458E522" w14:textId="77777777" w:rsidR="00092C6A" w:rsidRPr="009E35DF" w:rsidRDefault="00092C6A" w:rsidP="009E1798">
            <w:pPr>
              <w:ind w:left="360"/>
              <w:rPr>
                <w:rFonts w:ascii="Arial" w:hAnsi="Arial" w:cs="Arial"/>
              </w:rPr>
            </w:pPr>
            <w:r w:rsidRPr="009E35DF">
              <w:rPr>
                <w:rFonts w:ascii="Arial" w:eastAsia="Times New Roman" w:hAnsi="Arial" w:cs="Arial"/>
              </w:rPr>
              <w:t>Duration of mechanical ventilation</w:t>
            </w:r>
          </w:p>
        </w:tc>
        <w:tc>
          <w:tcPr>
            <w:tcW w:w="2720" w:type="dxa"/>
            <w:vAlign w:val="center"/>
          </w:tcPr>
          <w:p w14:paraId="015AFEEE" w14:textId="77777777" w:rsidR="00092C6A" w:rsidRPr="009E35DF" w:rsidRDefault="00092C6A" w:rsidP="009E1798">
            <w:pPr>
              <w:jc w:val="center"/>
              <w:rPr>
                <w:rFonts w:ascii="Arial" w:hAnsi="Arial" w:cs="Arial"/>
              </w:rPr>
            </w:pPr>
            <w:r w:rsidRPr="009E35DF">
              <w:rPr>
                <w:rFonts w:ascii="Arial" w:eastAsia="Times New Roman" w:hAnsi="Arial" w:cs="Arial"/>
              </w:rPr>
              <w:t>-0.03% (-0.28%, 0.21%)</w:t>
            </w:r>
          </w:p>
        </w:tc>
        <w:tc>
          <w:tcPr>
            <w:tcW w:w="1053" w:type="dxa"/>
            <w:vAlign w:val="center"/>
          </w:tcPr>
          <w:p w14:paraId="1AF29F12" w14:textId="77777777" w:rsidR="00092C6A" w:rsidRPr="009E35DF" w:rsidRDefault="00092C6A" w:rsidP="009E1798">
            <w:pPr>
              <w:jc w:val="center"/>
              <w:rPr>
                <w:rFonts w:ascii="Arial" w:hAnsi="Arial" w:cs="Arial"/>
              </w:rPr>
            </w:pPr>
            <w:r w:rsidRPr="009E35DF">
              <w:rPr>
                <w:rFonts w:ascii="Arial" w:eastAsia="Times New Roman" w:hAnsi="Arial" w:cs="Arial"/>
              </w:rPr>
              <w:t>0.331</w:t>
            </w:r>
          </w:p>
        </w:tc>
        <w:tc>
          <w:tcPr>
            <w:tcW w:w="2701" w:type="dxa"/>
            <w:vAlign w:val="center"/>
          </w:tcPr>
          <w:p w14:paraId="68CD2844" w14:textId="77777777" w:rsidR="00092C6A" w:rsidRPr="009E35DF" w:rsidRDefault="00092C6A" w:rsidP="009E1798">
            <w:pPr>
              <w:jc w:val="center"/>
              <w:rPr>
                <w:rFonts w:ascii="Arial" w:hAnsi="Arial" w:cs="Arial"/>
              </w:rPr>
            </w:pPr>
            <w:r w:rsidRPr="009E35DF">
              <w:rPr>
                <w:rFonts w:ascii="Arial" w:eastAsia="Times New Roman" w:hAnsi="Arial" w:cs="Arial"/>
              </w:rPr>
              <w:t>0.04% (-0.15%, 0.23%)</w:t>
            </w:r>
          </w:p>
        </w:tc>
        <w:tc>
          <w:tcPr>
            <w:tcW w:w="1071" w:type="dxa"/>
            <w:vAlign w:val="center"/>
          </w:tcPr>
          <w:p w14:paraId="218E9CEC" w14:textId="77777777" w:rsidR="00092C6A" w:rsidRPr="009E35DF" w:rsidRDefault="00092C6A" w:rsidP="009E1798">
            <w:pPr>
              <w:jc w:val="center"/>
              <w:rPr>
                <w:rFonts w:ascii="Arial" w:hAnsi="Arial" w:cs="Arial"/>
              </w:rPr>
            </w:pPr>
            <w:r w:rsidRPr="009E35DF">
              <w:rPr>
                <w:rFonts w:ascii="Arial" w:eastAsia="Times New Roman" w:hAnsi="Arial" w:cs="Arial"/>
              </w:rPr>
              <w:t>0.235</w:t>
            </w:r>
          </w:p>
        </w:tc>
      </w:tr>
      <w:tr w:rsidR="009E35DF" w:rsidRPr="009E35DF" w14:paraId="476C9CF3" w14:textId="77777777" w:rsidTr="009E1798">
        <w:trPr>
          <w:trHeight w:val="379"/>
        </w:trPr>
        <w:tc>
          <w:tcPr>
            <w:tcW w:w="2890" w:type="dxa"/>
            <w:vAlign w:val="center"/>
          </w:tcPr>
          <w:p w14:paraId="26C214EF" w14:textId="77777777" w:rsidR="00092C6A" w:rsidRPr="009E35DF" w:rsidRDefault="00092C6A" w:rsidP="009E1798">
            <w:pPr>
              <w:ind w:left="360"/>
              <w:rPr>
                <w:rFonts w:ascii="Arial" w:hAnsi="Arial" w:cs="Arial"/>
              </w:rPr>
            </w:pPr>
            <w:r w:rsidRPr="009E35DF">
              <w:rPr>
                <w:rFonts w:ascii="Arial" w:eastAsia="Times New Roman" w:hAnsi="Arial" w:cs="Arial"/>
              </w:rPr>
              <w:t>ICU length of stay</w:t>
            </w:r>
          </w:p>
        </w:tc>
        <w:tc>
          <w:tcPr>
            <w:tcW w:w="2720" w:type="dxa"/>
            <w:vAlign w:val="center"/>
          </w:tcPr>
          <w:p w14:paraId="7EA9DF86" w14:textId="77777777" w:rsidR="00092C6A" w:rsidRPr="009E35DF" w:rsidRDefault="00092C6A" w:rsidP="009E1798">
            <w:pPr>
              <w:jc w:val="center"/>
              <w:rPr>
                <w:rFonts w:ascii="Arial" w:hAnsi="Arial" w:cs="Arial"/>
              </w:rPr>
            </w:pPr>
            <w:r w:rsidRPr="009E35DF">
              <w:rPr>
                <w:rFonts w:ascii="Arial" w:eastAsia="Times New Roman" w:hAnsi="Arial" w:cs="Arial"/>
              </w:rPr>
              <w:t>0.00% (-0.13%, 0.14%)</w:t>
            </w:r>
          </w:p>
        </w:tc>
        <w:tc>
          <w:tcPr>
            <w:tcW w:w="1053" w:type="dxa"/>
            <w:vAlign w:val="center"/>
          </w:tcPr>
          <w:p w14:paraId="55F11B8D" w14:textId="77777777" w:rsidR="00092C6A" w:rsidRPr="009E35DF" w:rsidRDefault="00092C6A" w:rsidP="009E1798">
            <w:pPr>
              <w:jc w:val="center"/>
              <w:rPr>
                <w:rFonts w:ascii="Arial" w:hAnsi="Arial" w:cs="Arial"/>
              </w:rPr>
            </w:pPr>
            <w:r w:rsidRPr="009E35DF">
              <w:rPr>
                <w:rFonts w:ascii="Arial" w:eastAsia="Times New Roman" w:hAnsi="Arial" w:cs="Arial"/>
              </w:rPr>
              <w:t>0.729</w:t>
            </w:r>
          </w:p>
        </w:tc>
        <w:tc>
          <w:tcPr>
            <w:tcW w:w="2701" w:type="dxa"/>
            <w:vAlign w:val="center"/>
          </w:tcPr>
          <w:p w14:paraId="1DBAE470" w14:textId="77777777" w:rsidR="00092C6A" w:rsidRPr="009E35DF" w:rsidRDefault="00092C6A" w:rsidP="009E1798">
            <w:pPr>
              <w:jc w:val="center"/>
              <w:rPr>
                <w:rFonts w:ascii="Arial" w:hAnsi="Arial" w:cs="Arial"/>
              </w:rPr>
            </w:pPr>
            <w:r w:rsidRPr="009E35DF">
              <w:rPr>
                <w:rFonts w:ascii="Arial" w:eastAsia="Times New Roman" w:hAnsi="Arial" w:cs="Arial"/>
              </w:rPr>
              <w:t>0.06% (-0.02%, 0.14%)</w:t>
            </w:r>
          </w:p>
        </w:tc>
        <w:tc>
          <w:tcPr>
            <w:tcW w:w="1071" w:type="dxa"/>
            <w:vAlign w:val="center"/>
          </w:tcPr>
          <w:p w14:paraId="25DA6BF7" w14:textId="77777777" w:rsidR="00092C6A" w:rsidRPr="009E35DF" w:rsidRDefault="00092C6A" w:rsidP="009E1798">
            <w:pPr>
              <w:jc w:val="center"/>
              <w:rPr>
                <w:rFonts w:ascii="Arial" w:hAnsi="Arial" w:cs="Arial"/>
              </w:rPr>
            </w:pPr>
            <w:r w:rsidRPr="009E35DF">
              <w:rPr>
                <w:rFonts w:ascii="Arial" w:eastAsia="Times New Roman" w:hAnsi="Arial" w:cs="Arial"/>
              </w:rPr>
              <w:t>0.068</w:t>
            </w:r>
          </w:p>
        </w:tc>
      </w:tr>
      <w:tr w:rsidR="009E35DF" w:rsidRPr="009E35DF" w14:paraId="46DA3C1B" w14:textId="77777777" w:rsidTr="009E1798">
        <w:trPr>
          <w:trHeight w:val="379"/>
        </w:trPr>
        <w:tc>
          <w:tcPr>
            <w:tcW w:w="2890" w:type="dxa"/>
            <w:vAlign w:val="center"/>
          </w:tcPr>
          <w:p w14:paraId="2CCDF54A" w14:textId="77777777" w:rsidR="00092C6A" w:rsidRPr="009E35DF" w:rsidRDefault="00092C6A" w:rsidP="009E1798">
            <w:pPr>
              <w:ind w:left="360"/>
              <w:rPr>
                <w:rFonts w:ascii="Arial" w:hAnsi="Arial" w:cs="Arial"/>
              </w:rPr>
            </w:pPr>
            <w:r w:rsidRPr="009E35DF">
              <w:rPr>
                <w:rFonts w:ascii="Arial" w:eastAsia="Times New Roman" w:hAnsi="Arial" w:cs="Arial"/>
              </w:rPr>
              <w:t xml:space="preserve">Hospital length of </w:t>
            </w:r>
            <w:proofErr w:type="spellStart"/>
            <w:r w:rsidRPr="009E35DF">
              <w:rPr>
                <w:rFonts w:ascii="Arial" w:eastAsia="Times New Roman" w:hAnsi="Arial" w:cs="Arial"/>
              </w:rPr>
              <w:t>stay</w:t>
            </w:r>
            <w:r w:rsidRPr="009E35DF">
              <w:rPr>
                <w:rFonts w:ascii="Arial" w:hAnsi="Arial" w:cs="Arial"/>
                <w:sz w:val="24"/>
                <w:szCs w:val="24"/>
                <w:vertAlign w:val="superscript"/>
              </w:rPr>
              <w:t>d</w:t>
            </w:r>
            <w:proofErr w:type="spellEnd"/>
          </w:p>
        </w:tc>
        <w:tc>
          <w:tcPr>
            <w:tcW w:w="2720" w:type="dxa"/>
            <w:vAlign w:val="center"/>
          </w:tcPr>
          <w:p w14:paraId="7447D7A5" w14:textId="77777777" w:rsidR="00092C6A" w:rsidRPr="009E35DF" w:rsidRDefault="00092C6A" w:rsidP="009E1798">
            <w:pPr>
              <w:jc w:val="center"/>
              <w:rPr>
                <w:rFonts w:ascii="Arial" w:hAnsi="Arial" w:cs="Arial"/>
              </w:rPr>
            </w:pPr>
            <w:r w:rsidRPr="009E35DF">
              <w:rPr>
                <w:rFonts w:ascii="Arial" w:eastAsia="Times New Roman" w:hAnsi="Arial" w:cs="Arial"/>
              </w:rPr>
              <w:t>0.02% (-0.06%, 0.11%)</w:t>
            </w:r>
          </w:p>
        </w:tc>
        <w:tc>
          <w:tcPr>
            <w:tcW w:w="1053" w:type="dxa"/>
            <w:vAlign w:val="center"/>
          </w:tcPr>
          <w:p w14:paraId="0328C4E3" w14:textId="77777777" w:rsidR="00092C6A" w:rsidRPr="009E35DF" w:rsidRDefault="00092C6A" w:rsidP="009E1798">
            <w:pPr>
              <w:jc w:val="center"/>
              <w:rPr>
                <w:rFonts w:ascii="Arial" w:hAnsi="Arial" w:cs="Arial"/>
              </w:rPr>
            </w:pPr>
            <w:r w:rsidRPr="009E35DF">
              <w:rPr>
                <w:rFonts w:ascii="Arial" w:eastAsia="Times New Roman" w:hAnsi="Arial" w:cs="Arial"/>
              </w:rPr>
              <w:t>0.176</w:t>
            </w:r>
          </w:p>
        </w:tc>
        <w:tc>
          <w:tcPr>
            <w:tcW w:w="2701" w:type="dxa"/>
            <w:vAlign w:val="center"/>
          </w:tcPr>
          <w:p w14:paraId="4E15FA54" w14:textId="77777777" w:rsidR="00092C6A" w:rsidRPr="009E35DF" w:rsidRDefault="00092C6A" w:rsidP="009E1798">
            <w:pPr>
              <w:jc w:val="center"/>
              <w:rPr>
                <w:rFonts w:ascii="Arial" w:hAnsi="Arial" w:cs="Arial"/>
              </w:rPr>
            </w:pPr>
            <w:r w:rsidRPr="009E35DF">
              <w:rPr>
                <w:rFonts w:ascii="Arial" w:eastAsia="Times New Roman" w:hAnsi="Arial" w:cs="Arial"/>
              </w:rPr>
              <w:t>0.17% (0.10%, 0.24%)</w:t>
            </w:r>
          </w:p>
        </w:tc>
        <w:tc>
          <w:tcPr>
            <w:tcW w:w="1071" w:type="dxa"/>
            <w:vAlign w:val="center"/>
          </w:tcPr>
          <w:p w14:paraId="3C313565" w14:textId="77777777" w:rsidR="00092C6A" w:rsidRPr="009E35DF" w:rsidRDefault="00092C6A" w:rsidP="009E1798">
            <w:pPr>
              <w:jc w:val="center"/>
              <w:rPr>
                <w:rFonts w:ascii="Arial" w:hAnsi="Arial" w:cs="Arial"/>
              </w:rPr>
            </w:pPr>
            <w:r w:rsidRPr="009E35DF">
              <w:rPr>
                <w:rFonts w:ascii="Arial" w:eastAsia="Times New Roman" w:hAnsi="Arial" w:cs="Arial"/>
              </w:rPr>
              <w:t>0.022</w:t>
            </w:r>
          </w:p>
        </w:tc>
      </w:tr>
      <w:tr w:rsidR="009E35DF" w:rsidRPr="009E35DF" w14:paraId="0C85B17C" w14:textId="77777777" w:rsidTr="009E1798">
        <w:trPr>
          <w:trHeight w:val="379"/>
        </w:trPr>
        <w:tc>
          <w:tcPr>
            <w:tcW w:w="2890" w:type="dxa"/>
            <w:vAlign w:val="center"/>
          </w:tcPr>
          <w:p w14:paraId="3D40BE89" w14:textId="77777777" w:rsidR="00092C6A" w:rsidRPr="009E35DF" w:rsidRDefault="00092C6A" w:rsidP="009E1798">
            <w:pPr>
              <w:rPr>
                <w:rFonts w:ascii="Arial" w:eastAsia="Times New Roman" w:hAnsi="Arial" w:cs="Arial"/>
              </w:rPr>
            </w:pPr>
            <w:r w:rsidRPr="009E35DF">
              <w:rPr>
                <w:rFonts w:ascii="Arial" w:eastAsia="Times New Roman" w:hAnsi="Arial" w:cs="Arial"/>
              </w:rPr>
              <w:t>Cost Outcomes</w:t>
            </w:r>
          </w:p>
        </w:tc>
        <w:tc>
          <w:tcPr>
            <w:tcW w:w="2720" w:type="dxa"/>
            <w:vAlign w:val="center"/>
          </w:tcPr>
          <w:p w14:paraId="77DA68BB" w14:textId="77777777" w:rsidR="00092C6A" w:rsidRPr="009E35DF" w:rsidRDefault="00092C6A" w:rsidP="009E1798">
            <w:pPr>
              <w:jc w:val="center"/>
              <w:rPr>
                <w:rFonts w:ascii="Arial" w:eastAsia="Times New Roman" w:hAnsi="Arial" w:cs="Arial"/>
              </w:rPr>
            </w:pPr>
          </w:p>
        </w:tc>
        <w:tc>
          <w:tcPr>
            <w:tcW w:w="1053" w:type="dxa"/>
            <w:vAlign w:val="center"/>
          </w:tcPr>
          <w:p w14:paraId="10F0BB68" w14:textId="77777777" w:rsidR="00092C6A" w:rsidRPr="009E35DF" w:rsidRDefault="00092C6A" w:rsidP="009E1798">
            <w:pPr>
              <w:jc w:val="center"/>
              <w:rPr>
                <w:rFonts w:ascii="Arial" w:eastAsia="Times New Roman" w:hAnsi="Arial" w:cs="Arial"/>
              </w:rPr>
            </w:pPr>
          </w:p>
        </w:tc>
        <w:tc>
          <w:tcPr>
            <w:tcW w:w="2701" w:type="dxa"/>
            <w:vAlign w:val="center"/>
          </w:tcPr>
          <w:p w14:paraId="7E5246CA" w14:textId="77777777" w:rsidR="00092C6A" w:rsidRPr="009E35DF" w:rsidRDefault="00092C6A" w:rsidP="009E1798">
            <w:pPr>
              <w:jc w:val="center"/>
              <w:rPr>
                <w:rFonts w:ascii="Arial" w:eastAsia="Times New Roman" w:hAnsi="Arial" w:cs="Arial"/>
              </w:rPr>
            </w:pPr>
          </w:p>
        </w:tc>
        <w:tc>
          <w:tcPr>
            <w:tcW w:w="1071" w:type="dxa"/>
            <w:vAlign w:val="center"/>
          </w:tcPr>
          <w:p w14:paraId="3572B48F" w14:textId="77777777" w:rsidR="00092C6A" w:rsidRPr="009E35DF" w:rsidRDefault="00092C6A" w:rsidP="009E1798">
            <w:pPr>
              <w:jc w:val="center"/>
              <w:rPr>
                <w:rFonts w:ascii="Arial" w:eastAsia="Times New Roman" w:hAnsi="Arial" w:cs="Arial"/>
              </w:rPr>
            </w:pPr>
          </w:p>
        </w:tc>
      </w:tr>
      <w:tr w:rsidR="009E35DF" w:rsidRPr="009E35DF" w14:paraId="45DC4AEA" w14:textId="77777777" w:rsidTr="009E1798">
        <w:trPr>
          <w:trHeight w:val="379"/>
        </w:trPr>
        <w:tc>
          <w:tcPr>
            <w:tcW w:w="2890" w:type="dxa"/>
            <w:vAlign w:val="center"/>
          </w:tcPr>
          <w:p w14:paraId="7FF6AC39" w14:textId="77777777" w:rsidR="00092C6A" w:rsidRPr="009E35DF" w:rsidRDefault="00092C6A" w:rsidP="009E1798">
            <w:pPr>
              <w:ind w:left="360"/>
              <w:rPr>
                <w:rFonts w:ascii="Arial" w:hAnsi="Arial" w:cs="Arial"/>
              </w:rPr>
            </w:pPr>
            <w:r w:rsidRPr="009E35DF">
              <w:rPr>
                <w:rFonts w:ascii="Arial" w:eastAsia="Times New Roman" w:hAnsi="Arial" w:cs="Arial"/>
              </w:rPr>
              <w:t>Average daily ICU cost</w:t>
            </w:r>
          </w:p>
        </w:tc>
        <w:tc>
          <w:tcPr>
            <w:tcW w:w="2720" w:type="dxa"/>
            <w:vAlign w:val="center"/>
          </w:tcPr>
          <w:p w14:paraId="353A002B" w14:textId="77777777" w:rsidR="00092C6A" w:rsidRPr="009E35DF" w:rsidRDefault="00092C6A" w:rsidP="009E1798">
            <w:pPr>
              <w:jc w:val="center"/>
              <w:rPr>
                <w:rFonts w:ascii="Arial" w:hAnsi="Arial" w:cs="Arial"/>
              </w:rPr>
            </w:pPr>
            <w:r w:rsidRPr="009E35DF">
              <w:rPr>
                <w:rFonts w:ascii="Arial" w:eastAsia="Times New Roman" w:hAnsi="Arial" w:cs="Arial"/>
              </w:rPr>
              <w:t>-0.06% (-0.15%, 0.02%)</w:t>
            </w:r>
          </w:p>
        </w:tc>
        <w:tc>
          <w:tcPr>
            <w:tcW w:w="1053" w:type="dxa"/>
            <w:vAlign w:val="center"/>
          </w:tcPr>
          <w:p w14:paraId="0D253609" w14:textId="77777777" w:rsidR="00092C6A" w:rsidRPr="009E35DF" w:rsidRDefault="00092C6A" w:rsidP="009E1798">
            <w:pPr>
              <w:jc w:val="center"/>
              <w:rPr>
                <w:rFonts w:ascii="Arial" w:hAnsi="Arial" w:cs="Arial"/>
              </w:rPr>
            </w:pPr>
            <w:r w:rsidRPr="009E35DF">
              <w:rPr>
                <w:rFonts w:ascii="Arial" w:eastAsia="Times New Roman" w:hAnsi="Arial" w:cs="Arial"/>
              </w:rPr>
              <w:t>0.138</w:t>
            </w:r>
          </w:p>
        </w:tc>
        <w:tc>
          <w:tcPr>
            <w:tcW w:w="2701" w:type="dxa"/>
            <w:vAlign w:val="center"/>
          </w:tcPr>
          <w:p w14:paraId="6796A486" w14:textId="77777777" w:rsidR="00092C6A" w:rsidRPr="009E35DF" w:rsidRDefault="00092C6A" w:rsidP="009E1798">
            <w:pPr>
              <w:jc w:val="center"/>
              <w:rPr>
                <w:rFonts w:ascii="Arial" w:hAnsi="Arial" w:cs="Arial"/>
              </w:rPr>
            </w:pPr>
            <w:r w:rsidRPr="009E35DF">
              <w:rPr>
                <w:rFonts w:ascii="Arial" w:eastAsia="Times New Roman" w:hAnsi="Arial" w:cs="Arial"/>
              </w:rPr>
              <w:t>-0.08% (-0.20%, 0.04%)</w:t>
            </w:r>
          </w:p>
        </w:tc>
        <w:tc>
          <w:tcPr>
            <w:tcW w:w="1071" w:type="dxa"/>
            <w:vAlign w:val="center"/>
          </w:tcPr>
          <w:p w14:paraId="19329DCC" w14:textId="77777777" w:rsidR="00092C6A" w:rsidRPr="009E35DF" w:rsidRDefault="00092C6A" w:rsidP="009E1798">
            <w:pPr>
              <w:jc w:val="center"/>
              <w:rPr>
                <w:rFonts w:ascii="Arial" w:hAnsi="Arial" w:cs="Arial"/>
              </w:rPr>
            </w:pPr>
            <w:r w:rsidRPr="009E35DF">
              <w:rPr>
                <w:rFonts w:ascii="Arial" w:eastAsia="Times New Roman" w:hAnsi="Arial" w:cs="Arial"/>
              </w:rPr>
              <w:t>0.196</w:t>
            </w:r>
          </w:p>
        </w:tc>
      </w:tr>
      <w:tr w:rsidR="009E35DF" w:rsidRPr="009E35DF" w14:paraId="4B2B8D11" w14:textId="77777777" w:rsidTr="009E1798">
        <w:trPr>
          <w:trHeight w:val="379"/>
        </w:trPr>
        <w:tc>
          <w:tcPr>
            <w:tcW w:w="2890" w:type="dxa"/>
            <w:vAlign w:val="center"/>
          </w:tcPr>
          <w:p w14:paraId="2F32C881" w14:textId="77777777" w:rsidR="00092C6A" w:rsidRPr="009E35DF" w:rsidRDefault="00092C6A" w:rsidP="009E1798">
            <w:pPr>
              <w:ind w:left="360"/>
              <w:rPr>
                <w:rFonts w:ascii="Arial" w:hAnsi="Arial" w:cs="Arial"/>
              </w:rPr>
            </w:pPr>
            <w:r w:rsidRPr="009E35DF">
              <w:rPr>
                <w:rFonts w:ascii="Arial" w:eastAsia="Times New Roman" w:hAnsi="Arial" w:cs="Arial"/>
              </w:rPr>
              <w:t>Total ICU cost</w:t>
            </w:r>
          </w:p>
        </w:tc>
        <w:tc>
          <w:tcPr>
            <w:tcW w:w="2720" w:type="dxa"/>
            <w:vAlign w:val="center"/>
          </w:tcPr>
          <w:p w14:paraId="4A42BA01" w14:textId="77777777" w:rsidR="00092C6A" w:rsidRPr="009E35DF" w:rsidRDefault="00092C6A" w:rsidP="009E1798">
            <w:pPr>
              <w:jc w:val="center"/>
              <w:rPr>
                <w:rFonts w:ascii="Arial" w:hAnsi="Arial" w:cs="Arial"/>
              </w:rPr>
            </w:pPr>
            <w:r w:rsidRPr="009E35DF">
              <w:rPr>
                <w:rFonts w:ascii="Arial" w:eastAsia="Times New Roman" w:hAnsi="Arial" w:cs="Arial"/>
              </w:rPr>
              <w:t>0.08% (-0.26%, 0.43%)</w:t>
            </w:r>
          </w:p>
        </w:tc>
        <w:tc>
          <w:tcPr>
            <w:tcW w:w="1053" w:type="dxa"/>
            <w:vAlign w:val="center"/>
          </w:tcPr>
          <w:p w14:paraId="7CE69A97" w14:textId="77777777" w:rsidR="00092C6A" w:rsidRPr="009E35DF" w:rsidRDefault="00092C6A" w:rsidP="009E1798">
            <w:pPr>
              <w:jc w:val="center"/>
              <w:rPr>
                <w:rFonts w:ascii="Arial" w:hAnsi="Arial" w:cs="Arial"/>
              </w:rPr>
            </w:pPr>
            <w:r w:rsidRPr="009E35DF">
              <w:rPr>
                <w:rFonts w:ascii="Arial" w:eastAsia="Times New Roman" w:hAnsi="Arial" w:cs="Arial"/>
              </w:rPr>
              <w:t>0.644</w:t>
            </w:r>
          </w:p>
        </w:tc>
        <w:tc>
          <w:tcPr>
            <w:tcW w:w="2701" w:type="dxa"/>
            <w:vAlign w:val="center"/>
          </w:tcPr>
          <w:p w14:paraId="35C59814" w14:textId="77777777" w:rsidR="00092C6A" w:rsidRPr="009E35DF" w:rsidRDefault="00092C6A" w:rsidP="009E1798">
            <w:pPr>
              <w:jc w:val="center"/>
              <w:rPr>
                <w:rFonts w:ascii="Arial" w:hAnsi="Arial" w:cs="Arial"/>
              </w:rPr>
            </w:pPr>
            <w:r w:rsidRPr="009E35DF">
              <w:rPr>
                <w:rFonts w:ascii="Arial" w:eastAsia="Times New Roman" w:hAnsi="Arial" w:cs="Arial"/>
              </w:rPr>
              <w:t>-0.05% (-0.40%, 0.30%)</w:t>
            </w:r>
          </w:p>
        </w:tc>
        <w:tc>
          <w:tcPr>
            <w:tcW w:w="1071" w:type="dxa"/>
            <w:vAlign w:val="center"/>
          </w:tcPr>
          <w:p w14:paraId="78680F9A" w14:textId="77777777" w:rsidR="00092C6A" w:rsidRPr="009E35DF" w:rsidRDefault="00092C6A" w:rsidP="009E1798">
            <w:pPr>
              <w:jc w:val="center"/>
              <w:rPr>
                <w:rFonts w:ascii="Arial" w:hAnsi="Arial" w:cs="Arial"/>
              </w:rPr>
            </w:pPr>
            <w:r w:rsidRPr="009E35DF">
              <w:rPr>
                <w:rFonts w:ascii="Arial" w:eastAsia="Times New Roman" w:hAnsi="Arial" w:cs="Arial"/>
              </w:rPr>
              <w:t>0.770</w:t>
            </w:r>
          </w:p>
        </w:tc>
      </w:tr>
      <w:tr w:rsidR="00092C6A" w:rsidRPr="009E35DF" w14:paraId="6BD3ECF8" w14:textId="77777777" w:rsidTr="009E1798">
        <w:trPr>
          <w:trHeight w:val="379"/>
        </w:trPr>
        <w:tc>
          <w:tcPr>
            <w:tcW w:w="2890" w:type="dxa"/>
            <w:vAlign w:val="center"/>
          </w:tcPr>
          <w:p w14:paraId="60CFA468" w14:textId="77777777" w:rsidR="00092C6A" w:rsidRPr="009E35DF" w:rsidRDefault="00092C6A" w:rsidP="009E1798">
            <w:pPr>
              <w:ind w:left="360"/>
              <w:rPr>
                <w:rFonts w:ascii="Arial" w:hAnsi="Arial" w:cs="Arial"/>
              </w:rPr>
            </w:pPr>
            <w:r w:rsidRPr="009E35DF">
              <w:rPr>
                <w:rFonts w:ascii="Arial" w:eastAsia="Times New Roman" w:hAnsi="Arial" w:cs="Arial"/>
              </w:rPr>
              <w:t>Total Hospital cost</w:t>
            </w:r>
          </w:p>
        </w:tc>
        <w:tc>
          <w:tcPr>
            <w:tcW w:w="2720" w:type="dxa"/>
            <w:vAlign w:val="center"/>
          </w:tcPr>
          <w:p w14:paraId="18E324D1" w14:textId="77777777" w:rsidR="00092C6A" w:rsidRPr="009E35DF" w:rsidRDefault="00092C6A" w:rsidP="009E1798">
            <w:pPr>
              <w:jc w:val="center"/>
              <w:rPr>
                <w:rFonts w:ascii="Arial" w:hAnsi="Arial" w:cs="Arial"/>
              </w:rPr>
            </w:pPr>
            <w:r w:rsidRPr="009E35DF">
              <w:rPr>
                <w:rFonts w:ascii="Arial" w:eastAsia="Times New Roman" w:hAnsi="Arial" w:cs="Arial"/>
              </w:rPr>
              <w:t>0.17% (-0.17%, 0.52%)</w:t>
            </w:r>
          </w:p>
        </w:tc>
        <w:tc>
          <w:tcPr>
            <w:tcW w:w="1053" w:type="dxa"/>
            <w:vAlign w:val="center"/>
          </w:tcPr>
          <w:p w14:paraId="5D082324" w14:textId="77777777" w:rsidR="00092C6A" w:rsidRPr="009E35DF" w:rsidRDefault="00092C6A" w:rsidP="009E1798">
            <w:pPr>
              <w:jc w:val="center"/>
              <w:rPr>
                <w:rFonts w:ascii="Arial" w:hAnsi="Arial" w:cs="Arial"/>
              </w:rPr>
            </w:pPr>
            <w:r w:rsidRPr="009E35DF">
              <w:rPr>
                <w:rFonts w:ascii="Arial" w:eastAsia="Times New Roman" w:hAnsi="Arial" w:cs="Arial"/>
              </w:rPr>
              <w:t>0.328</w:t>
            </w:r>
          </w:p>
        </w:tc>
        <w:tc>
          <w:tcPr>
            <w:tcW w:w="2701" w:type="dxa"/>
            <w:vAlign w:val="center"/>
          </w:tcPr>
          <w:p w14:paraId="1C390548" w14:textId="77777777" w:rsidR="00092C6A" w:rsidRPr="009E35DF" w:rsidRDefault="00092C6A" w:rsidP="009E1798">
            <w:pPr>
              <w:jc w:val="center"/>
              <w:rPr>
                <w:rFonts w:ascii="Arial" w:hAnsi="Arial" w:cs="Arial"/>
              </w:rPr>
            </w:pPr>
            <w:r w:rsidRPr="009E35DF">
              <w:rPr>
                <w:rFonts w:ascii="Arial" w:eastAsia="Times New Roman" w:hAnsi="Arial" w:cs="Arial"/>
              </w:rPr>
              <w:t>-0.03% (-0.37%, 0.32%)</w:t>
            </w:r>
          </w:p>
        </w:tc>
        <w:tc>
          <w:tcPr>
            <w:tcW w:w="1071" w:type="dxa"/>
            <w:vAlign w:val="center"/>
          </w:tcPr>
          <w:p w14:paraId="528C4F88" w14:textId="77777777" w:rsidR="00092C6A" w:rsidRPr="009E35DF" w:rsidRDefault="00092C6A" w:rsidP="009E1798">
            <w:pPr>
              <w:jc w:val="center"/>
              <w:rPr>
                <w:rFonts w:ascii="Arial" w:hAnsi="Arial" w:cs="Arial"/>
              </w:rPr>
            </w:pPr>
            <w:r w:rsidRPr="009E35DF">
              <w:rPr>
                <w:rFonts w:ascii="Arial" w:eastAsia="Times New Roman" w:hAnsi="Arial" w:cs="Arial"/>
              </w:rPr>
              <w:t>0.882</w:t>
            </w:r>
          </w:p>
        </w:tc>
      </w:tr>
    </w:tbl>
    <w:p w14:paraId="4080A5CA" w14:textId="77777777" w:rsidR="009E1798" w:rsidRPr="009E35DF" w:rsidRDefault="009E1798" w:rsidP="00092C6A">
      <w:pPr>
        <w:spacing w:after="0" w:line="240" w:lineRule="auto"/>
        <w:rPr>
          <w:rFonts w:ascii="Arial" w:hAnsi="Arial" w:cs="Arial"/>
          <w:sz w:val="24"/>
          <w:szCs w:val="24"/>
          <w:vertAlign w:val="superscript"/>
        </w:rPr>
      </w:pPr>
    </w:p>
    <w:p w14:paraId="6E50ED55" w14:textId="77777777" w:rsidR="002A4473" w:rsidRPr="009E35DF" w:rsidRDefault="009E1798" w:rsidP="00092C6A">
      <w:pPr>
        <w:spacing w:after="0" w:line="240" w:lineRule="auto"/>
        <w:rPr>
          <w:rFonts w:ascii="Arial" w:hAnsi="Arial" w:cs="Arial"/>
          <w:sz w:val="20"/>
          <w:szCs w:val="20"/>
        </w:rPr>
      </w:pPr>
      <w:r w:rsidRPr="009E35DF">
        <w:rPr>
          <w:rFonts w:ascii="Arial" w:hAnsi="Arial" w:cs="Arial"/>
          <w:sz w:val="20"/>
          <w:szCs w:val="20"/>
        </w:rPr>
        <w:t xml:space="preserve">Parallel trend is </w:t>
      </w:r>
      <w:r w:rsidR="002A4473" w:rsidRPr="009E35DF">
        <w:rPr>
          <w:rFonts w:ascii="Arial" w:hAnsi="Arial" w:cs="Arial"/>
          <w:sz w:val="20"/>
          <w:szCs w:val="20"/>
        </w:rPr>
        <w:t>the most important assumption</w:t>
      </w:r>
      <w:r w:rsidRPr="009E35DF">
        <w:rPr>
          <w:rFonts w:ascii="Arial" w:hAnsi="Arial" w:cs="Arial"/>
          <w:sz w:val="20"/>
          <w:szCs w:val="20"/>
        </w:rPr>
        <w:t xml:space="preserve"> that need</w:t>
      </w:r>
      <w:r w:rsidR="002A4473" w:rsidRPr="009E35DF">
        <w:rPr>
          <w:rFonts w:ascii="Arial" w:hAnsi="Arial" w:cs="Arial"/>
          <w:sz w:val="20"/>
          <w:szCs w:val="20"/>
        </w:rPr>
        <w:t>s</w:t>
      </w:r>
      <w:r w:rsidRPr="009E35DF">
        <w:rPr>
          <w:rFonts w:ascii="Arial" w:hAnsi="Arial" w:cs="Arial"/>
          <w:sz w:val="20"/>
          <w:szCs w:val="20"/>
        </w:rPr>
        <w:t xml:space="preserve"> to be met for difference-in-differences estimate validity. Specifically, temporal changes in outcomes for both ICUs should be similar prior to interventions. To assess for this assumption</w:t>
      </w:r>
      <w:r w:rsidR="002A4473" w:rsidRPr="009E35DF">
        <w:rPr>
          <w:rFonts w:ascii="Arial" w:hAnsi="Arial" w:cs="Arial"/>
          <w:sz w:val="20"/>
          <w:szCs w:val="20"/>
        </w:rPr>
        <w:t>,</w:t>
      </w:r>
      <w:r w:rsidRPr="009E35DF">
        <w:rPr>
          <w:rFonts w:ascii="Arial" w:hAnsi="Arial" w:cs="Arial"/>
          <w:sz w:val="20"/>
          <w:szCs w:val="20"/>
        </w:rPr>
        <w:t xml:space="preserve"> we constructed models for each outcome in the periods before AD implementation (Baseline) and before EC implementation (Period 1).</w:t>
      </w:r>
      <w:r w:rsidR="002A4473" w:rsidRPr="009E35DF">
        <w:rPr>
          <w:rFonts w:ascii="Arial" w:hAnsi="Arial" w:cs="Arial"/>
          <w:sz w:val="20"/>
          <w:szCs w:val="20"/>
        </w:rPr>
        <w:t xml:space="preserve"> </w:t>
      </w:r>
    </w:p>
    <w:p w14:paraId="03A12940" w14:textId="77777777" w:rsidR="00C912F7" w:rsidRPr="009E35DF" w:rsidRDefault="00C912F7" w:rsidP="00092C6A">
      <w:pPr>
        <w:spacing w:after="0" w:line="240" w:lineRule="auto"/>
        <w:rPr>
          <w:rFonts w:ascii="Arial" w:hAnsi="Arial" w:cs="Arial"/>
          <w:sz w:val="20"/>
          <w:szCs w:val="20"/>
        </w:rPr>
      </w:pPr>
    </w:p>
    <w:p w14:paraId="22651A7D" w14:textId="3D899208" w:rsidR="009E1798" w:rsidRPr="009E35DF" w:rsidRDefault="002A4473" w:rsidP="00092C6A">
      <w:pPr>
        <w:spacing w:after="0" w:line="240" w:lineRule="auto"/>
        <w:rPr>
          <w:rFonts w:ascii="Arial" w:hAnsi="Arial" w:cs="Arial"/>
          <w:sz w:val="20"/>
          <w:szCs w:val="20"/>
          <w:vertAlign w:val="superscript"/>
        </w:rPr>
      </w:pPr>
      <w:r w:rsidRPr="009E35DF">
        <w:rPr>
          <w:rFonts w:ascii="Arial" w:hAnsi="Arial" w:cs="Arial"/>
          <w:sz w:val="20"/>
          <w:szCs w:val="20"/>
          <w:vertAlign w:val="superscript"/>
        </w:rPr>
        <w:t>a</w:t>
      </w:r>
      <w:r w:rsidRPr="009E35DF">
        <w:rPr>
          <w:rFonts w:ascii="Arial" w:hAnsi="Arial" w:cs="Arial"/>
          <w:sz w:val="20"/>
          <w:szCs w:val="20"/>
        </w:rPr>
        <w:t xml:space="preserve"> Models were adjusted for age, race, ethnicity, pre-hospital residence, admission location, </w:t>
      </w:r>
      <w:proofErr w:type="spellStart"/>
      <w:r w:rsidRPr="009E35DF">
        <w:rPr>
          <w:rFonts w:ascii="Arial" w:hAnsi="Arial" w:cs="Arial"/>
          <w:sz w:val="20"/>
          <w:szCs w:val="20"/>
        </w:rPr>
        <w:t>Charlson</w:t>
      </w:r>
      <w:proofErr w:type="spellEnd"/>
      <w:r w:rsidRPr="009E35DF">
        <w:rPr>
          <w:rFonts w:ascii="Arial" w:hAnsi="Arial" w:cs="Arial"/>
          <w:sz w:val="20"/>
          <w:szCs w:val="20"/>
        </w:rPr>
        <w:t xml:space="preserve"> Comorbidity Index, primary admitting diagnosis, APACHE IV. Interpretive example: 1) % change per calendar day in duration of mechanical ventilation did not differ between full and partial bundle ICU’s before EC was implemented in the full bundle ICU (Period 1, p=0.235)</w:t>
      </w:r>
    </w:p>
    <w:p w14:paraId="1F731746" w14:textId="77777777" w:rsidR="00092C6A" w:rsidRPr="009E35DF" w:rsidRDefault="00092C6A" w:rsidP="00092C6A">
      <w:pPr>
        <w:spacing w:after="0" w:line="240" w:lineRule="auto"/>
        <w:rPr>
          <w:rFonts w:ascii="Arial" w:hAnsi="Arial" w:cs="Arial"/>
          <w:sz w:val="20"/>
          <w:szCs w:val="20"/>
        </w:rPr>
      </w:pPr>
      <w:r w:rsidRPr="009E35DF">
        <w:rPr>
          <w:rFonts w:ascii="Arial" w:hAnsi="Arial" w:cs="Arial"/>
          <w:sz w:val="20"/>
          <w:szCs w:val="20"/>
          <w:vertAlign w:val="superscript"/>
        </w:rPr>
        <w:t>b</w:t>
      </w:r>
      <w:r w:rsidRPr="009E35DF">
        <w:rPr>
          <w:rFonts w:ascii="Arial" w:hAnsi="Arial" w:cs="Arial"/>
          <w:sz w:val="20"/>
          <w:szCs w:val="20"/>
        </w:rPr>
        <w:t xml:space="preserve"> At Baseline, spontaneous </w:t>
      </w:r>
      <w:r w:rsidRPr="009E35DF">
        <w:rPr>
          <w:rFonts w:ascii="Arial" w:hAnsi="Arial" w:cs="Arial"/>
          <w:b/>
          <w:bCs/>
          <w:sz w:val="20"/>
          <w:szCs w:val="20"/>
        </w:rPr>
        <w:t>(B)</w:t>
      </w:r>
      <w:proofErr w:type="spellStart"/>
      <w:r w:rsidRPr="009E35DF">
        <w:rPr>
          <w:rFonts w:ascii="Arial" w:hAnsi="Arial" w:cs="Arial"/>
          <w:sz w:val="20"/>
          <w:szCs w:val="20"/>
        </w:rPr>
        <w:t>reathing</w:t>
      </w:r>
      <w:proofErr w:type="spellEnd"/>
      <w:r w:rsidRPr="009E35DF">
        <w:rPr>
          <w:rFonts w:ascii="Arial" w:hAnsi="Arial" w:cs="Arial"/>
          <w:sz w:val="20"/>
          <w:szCs w:val="20"/>
        </w:rPr>
        <w:t xml:space="preserve"> trials were ongoing in </w:t>
      </w:r>
      <w:r w:rsidRPr="009E35DF">
        <w:rPr>
          <w:rFonts w:ascii="Arial" w:hAnsi="Arial" w:cs="Arial"/>
          <w:i/>
          <w:sz w:val="20"/>
          <w:szCs w:val="20"/>
        </w:rPr>
        <w:t>both</w:t>
      </w:r>
      <w:r w:rsidRPr="009E35DF">
        <w:rPr>
          <w:rFonts w:ascii="Arial" w:hAnsi="Arial" w:cs="Arial"/>
          <w:sz w:val="20"/>
          <w:szCs w:val="20"/>
        </w:rPr>
        <w:t xml:space="preserve"> full and partial bundle ICU’s</w:t>
      </w:r>
    </w:p>
    <w:p w14:paraId="1D50A742" w14:textId="77777777" w:rsidR="00092C6A" w:rsidRPr="009E35DF" w:rsidRDefault="00092C6A" w:rsidP="00092C6A">
      <w:pPr>
        <w:spacing w:after="0" w:line="240" w:lineRule="auto"/>
        <w:rPr>
          <w:rFonts w:ascii="Arial" w:hAnsi="Arial" w:cs="Arial"/>
          <w:sz w:val="20"/>
          <w:szCs w:val="20"/>
        </w:rPr>
      </w:pPr>
      <w:r w:rsidRPr="009E35DF">
        <w:rPr>
          <w:rFonts w:ascii="Arial" w:hAnsi="Arial" w:cs="Arial"/>
          <w:sz w:val="20"/>
          <w:szCs w:val="20"/>
          <w:vertAlign w:val="superscript"/>
        </w:rPr>
        <w:t>c</w:t>
      </w:r>
      <w:r w:rsidRPr="009E35DF">
        <w:rPr>
          <w:rFonts w:ascii="Arial" w:hAnsi="Arial" w:cs="Arial"/>
          <w:sz w:val="20"/>
          <w:szCs w:val="20"/>
        </w:rPr>
        <w:t xml:space="preserve"> In Period 1, </w:t>
      </w:r>
      <w:r w:rsidRPr="009E35DF">
        <w:rPr>
          <w:rFonts w:ascii="Arial" w:hAnsi="Arial" w:cs="Arial"/>
          <w:b/>
          <w:bCs/>
          <w:sz w:val="20"/>
          <w:szCs w:val="20"/>
        </w:rPr>
        <w:t>(A)</w:t>
      </w:r>
      <w:r w:rsidRPr="009E35DF">
        <w:rPr>
          <w:rFonts w:ascii="Arial" w:hAnsi="Arial" w:cs="Arial"/>
          <w:sz w:val="20"/>
          <w:szCs w:val="20"/>
        </w:rPr>
        <w:t xml:space="preserve">wakening and </w:t>
      </w:r>
      <w:r w:rsidRPr="009E35DF">
        <w:rPr>
          <w:rFonts w:ascii="Arial" w:hAnsi="Arial" w:cs="Arial"/>
          <w:b/>
          <w:bCs/>
          <w:sz w:val="20"/>
          <w:szCs w:val="20"/>
        </w:rPr>
        <w:t>(D)</w:t>
      </w:r>
      <w:proofErr w:type="spellStart"/>
      <w:r w:rsidRPr="009E35DF">
        <w:rPr>
          <w:rFonts w:ascii="Arial" w:hAnsi="Arial" w:cs="Arial"/>
          <w:sz w:val="20"/>
          <w:szCs w:val="20"/>
        </w:rPr>
        <w:t>elirium</w:t>
      </w:r>
      <w:proofErr w:type="spellEnd"/>
      <w:r w:rsidRPr="009E35DF">
        <w:rPr>
          <w:rFonts w:ascii="Arial" w:hAnsi="Arial" w:cs="Arial"/>
          <w:sz w:val="20"/>
          <w:szCs w:val="20"/>
        </w:rPr>
        <w:t xml:space="preserve"> monitoring/management were implemented in </w:t>
      </w:r>
      <w:r w:rsidRPr="009E35DF">
        <w:rPr>
          <w:rFonts w:ascii="Arial" w:hAnsi="Arial" w:cs="Arial"/>
          <w:i/>
          <w:sz w:val="20"/>
          <w:szCs w:val="20"/>
        </w:rPr>
        <w:t>both</w:t>
      </w:r>
      <w:r w:rsidRPr="009E35DF">
        <w:rPr>
          <w:rFonts w:ascii="Arial" w:hAnsi="Arial" w:cs="Arial"/>
          <w:b/>
          <w:sz w:val="20"/>
          <w:szCs w:val="20"/>
        </w:rPr>
        <w:t xml:space="preserve"> </w:t>
      </w:r>
      <w:r w:rsidRPr="009E35DF">
        <w:rPr>
          <w:rFonts w:ascii="Arial" w:hAnsi="Arial" w:cs="Arial"/>
          <w:sz w:val="20"/>
          <w:szCs w:val="20"/>
        </w:rPr>
        <w:t>ICU’s</w:t>
      </w:r>
    </w:p>
    <w:p w14:paraId="3A2D45C0" w14:textId="77777777" w:rsidR="00092C6A" w:rsidRPr="009E35DF" w:rsidRDefault="00092C6A" w:rsidP="00092C6A">
      <w:pPr>
        <w:spacing w:after="0" w:line="240" w:lineRule="auto"/>
        <w:rPr>
          <w:rFonts w:ascii="Arial" w:hAnsi="Arial" w:cs="Arial"/>
          <w:sz w:val="20"/>
          <w:szCs w:val="20"/>
        </w:rPr>
      </w:pPr>
      <w:r w:rsidRPr="009E35DF">
        <w:rPr>
          <w:rFonts w:ascii="Arial" w:hAnsi="Arial" w:cs="Arial"/>
          <w:sz w:val="20"/>
          <w:szCs w:val="20"/>
          <w:vertAlign w:val="superscript"/>
        </w:rPr>
        <w:t xml:space="preserve">d </w:t>
      </w:r>
      <w:r w:rsidRPr="009E35DF">
        <w:rPr>
          <w:rFonts w:ascii="Arial" w:hAnsi="Arial" w:cs="Arial"/>
          <w:sz w:val="20"/>
          <w:szCs w:val="20"/>
        </w:rPr>
        <w:t>Defined as index ICU LOS + post-ICU LOS</w:t>
      </w:r>
    </w:p>
    <w:p w14:paraId="169102FF" w14:textId="77777777" w:rsidR="00E13B89" w:rsidRPr="009E35DF" w:rsidRDefault="00E13B89" w:rsidP="00E13B89">
      <w:pPr>
        <w:rPr>
          <w:rFonts w:ascii="Arial" w:hAnsi="Arial" w:cs="Arial"/>
          <w:sz w:val="24"/>
          <w:szCs w:val="24"/>
        </w:rPr>
      </w:pPr>
    </w:p>
    <w:p w14:paraId="542CAF33" w14:textId="77777777" w:rsidR="00E13B89" w:rsidRPr="009E35DF" w:rsidRDefault="00E13B89" w:rsidP="00E13B89">
      <w:pPr>
        <w:rPr>
          <w:rFonts w:ascii="Arial" w:hAnsi="Arial" w:cs="Arial"/>
          <w:sz w:val="24"/>
          <w:szCs w:val="24"/>
        </w:rPr>
      </w:pPr>
    </w:p>
    <w:p w14:paraId="1E016A41" w14:textId="407D392D" w:rsidR="00676FE5" w:rsidRPr="009E35DF" w:rsidRDefault="00E13B89" w:rsidP="00E13B89">
      <w:pPr>
        <w:rPr>
          <w:rFonts w:ascii="Arial" w:hAnsi="Arial" w:cs="Arial"/>
          <w:b/>
          <w:sz w:val="24"/>
          <w:szCs w:val="24"/>
        </w:rPr>
      </w:pPr>
      <w:r w:rsidRPr="009E35DF">
        <w:rPr>
          <w:rFonts w:ascii="Arial" w:hAnsi="Arial" w:cs="Arial"/>
          <w:b/>
          <w:sz w:val="24"/>
          <w:szCs w:val="24"/>
        </w:rPr>
        <w:br w:type="page"/>
      </w:r>
    </w:p>
    <w:p w14:paraId="263C79D5" w14:textId="77777777" w:rsidR="009E35DF" w:rsidRPr="009E35DF" w:rsidRDefault="009E35DF" w:rsidP="00E13B89">
      <w:pPr>
        <w:rPr>
          <w:rFonts w:ascii="Arial" w:hAnsi="Arial" w:cs="Arial"/>
          <w:b/>
          <w:sz w:val="24"/>
          <w:szCs w:val="24"/>
        </w:rPr>
        <w:sectPr w:rsidR="009E35DF" w:rsidRPr="009E35DF" w:rsidSect="009E35DF">
          <w:pgSz w:w="12240" w:h="15840"/>
          <w:pgMar w:top="1440" w:right="1440" w:bottom="1440" w:left="1440" w:header="720" w:footer="720" w:gutter="0"/>
          <w:cols w:space="720"/>
          <w:docGrid w:linePitch="360"/>
        </w:sectPr>
      </w:pPr>
    </w:p>
    <w:p w14:paraId="25630877" w14:textId="30A0DC9E" w:rsidR="00E13B89" w:rsidRPr="009E35DF" w:rsidRDefault="00E13B89" w:rsidP="00E13B89">
      <w:pPr>
        <w:rPr>
          <w:rFonts w:ascii="Arial" w:hAnsi="Arial" w:cs="Arial"/>
          <w:sz w:val="24"/>
          <w:szCs w:val="24"/>
        </w:rPr>
      </w:pPr>
      <w:r w:rsidRPr="009E35DF">
        <w:rPr>
          <w:rFonts w:ascii="Arial" w:hAnsi="Arial" w:cs="Arial"/>
          <w:b/>
          <w:sz w:val="24"/>
          <w:szCs w:val="24"/>
        </w:rPr>
        <w:lastRenderedPageBreak/>
        <w:t xml:space="preserve">Supplement Table </w:t>
      </w:r>
      <w:r w:rsidR="00D6142A" w:rsidRPr="009E35DF">
        <w:rPr>
          <w:rFonts w:ascii="Arial" w:hAnsi="Arial" w:cs="Arial"/>
          <w:b/>
          <w:sz w:val="24"/>
          <w:szCs w:val="24"/>
        </w:rPr>
        <w:t>S</w:t>
      </w:r>
      <w:r w:rsidRPr="009E35DF">
        <w:rPr>
          <w:rFonts w:ascii="Arial" w:hAnsi="Arial" w:cs="Arial"/>
          <w:b/>
          <w:sz w:val="24"/>
          <w:szCs w:val="24"/>
        </w:rPr>
        <w:t xml:space="preserve">3. </w:t>
      </w:r>
      <w:r w:rsidRPr="009E35DF">
        <w:rPr>
          <w:rFonts w:ascii="Arial" w:hAnsi="Arial" w:cs="Arial"/>
          <w:sz w:val="24"/>
          <w:szCs w:val="24"/>
        </w:rPr>
        <w:t>S</w:t>
      </w:r>
      <w:bookmarkStart w:id="0" w:name="_GoBack"/>
      <w:bookmarkEnd w:id="0"/>
      <w:r w:rsidRPr="009E35DF">
        <w:rPr>
          <w:rFonts w:ascii="Arial" w:hAnsi="Arial" w:cs="Arial"/>
          <w:sz w:val="24"/>
          <w:szCs w:val="24"/>
        </w:rPr>
        <w:t>ensitivity analysis</w:t>
      </w:r>
      <w:r w:rsidR="00CB3514" w:rsidRPr="009E35DF">
        <w:rPr>
          <w:rFonts w:ascii="Arial" w:hAnsi="Arial" w:cs="Arial"/>
          <w:sz w:val="24"/>
          <w:szCs w:val="24"/>
        </w:rPr>
        <w:t xml:space="preserve"> of difference-in-differences estimates of change</w:t>
      </w:r>
      <w:r w:rsidRPr="009E35DF">
        <w:rPr>
          <w:rFonts w:ascii="Arial" w:hAnsi="Arial" w:cs="Arial"/>
          <w:sz w:val="24"/>
          <w:szCs w:val="24"/>
        </w:rPr>
        <w:t xml:space="preserve"> including patients with </w:t>
      </w:r>
      <w:r w:rsidRPr="009E35DF">
        <w:rPr>
          <w:rFonts w:ascii="Arial" w:hAnsi="Arial" w:cs="Arial"/>
          <w:sz w:val="24"/>
          <w:szCs w:val="24"/>
          <w:u w:val="single"/>
        </w:rPr>
        <w:t>&gt;</w:t>
      </w:r>
      <w:r w:rsidRPr="009E35DF">
        <w:rPr>
          <w:rFonts w:ascii="Arial" w:hAnsi="Arial" w:cs="Arial"/>
          <w:sz w:val="24"/>
          <w:szCs w:val="24"/>
        </w:rPr>
        <w:t>90 day LOS (n=</w:t>
      </w:r>
      <w:proofErr w:type="gramStart"/>
      <w:r w:rsidRPr="009E35DF">
        <w:rPr>
          <w:rFonts w:ascii="Arial" w:hAnsi="Arial" w:cs="Arial"/>
          <w:sz w:val="24"/>
          <w:szCs w:val="24"/>
        </w:rPr>
        <w:t>1882)</w:t>
      </w:r>
      <w:r w:rsidR="00CB3514" w:rsidRPr="009E35DF">
        <w:rPr>
          <w:rFonts w:ascii="Arial" w:hAnsi="Arial" w:cs="Arial"/>
          <w:sz w:val="24"/>
          <w:szCs w:val="24"/>
          <w:vertAlign w:val="superscript"/>
        </w:rPr>
        <w:t>a</w:t>
      </w:r>
      <w:proofErr w:type="gramEnd"/>
    </w:p>
    <w:tbl>
      <w:tblPr>
        <w:tblW w:w="1107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50"/>
        <w:gridCol w:w="2970"/>
        <w:gridCol w:w="1080"/>
        <w:gridCol w:w="2880"/>
        <w:gridCol w:w="990"/>
      </w:tblGrid>
      <w:tr w:rsidR="009E35DF" w:rsidRPr="009E35DF" w14:paraId="7FC7B8CD" w14:textId="77777777" w:rsidTr="004D64C8">
        <w:trPr>
          <w:trHeight w:val="432"/>
        </w:trPr>
        <w:tc>
          <w:tcPr>
            <w:tcW w:w="3150" w:type="dxa"/>
            <w:tcBorders>
              <w:bottom w:val="single" w:sz="4" w:space="0" w:color="auto"/>
            </w:tcBorders>
            <w:shd w:val="clear" w:color="auto" w:fill="auto"/>
            <w:vAlign w:val="center"/>
          </w:tcPr>
          <w:p w14:paraId="53F089F3" w14:textId="77777777" w:rsidR="00CB3514" w:rsidRPr="009E35DF" w:rsidRDefault="00CB3514" w:rsidP="00CB3514">
            <w:pPr>
              <w:spacing w:after="0" w:line="240" w:lineRule="auto"/>
              <w:jc w:val="center"/>
              <w:rPr>
                <w:rFonts w:ascii="Arial" w:eastAsia="Times New Roman" w:hAnsi="Arial" w:cs="Arial"/>
                <w:b/>
              </w:rPr>
            </w:pPr>
          </w:p>
        </w:tc>
        <w:tc>
          <w:tcPr>
            <w:tcW w:w="7920" w:type="dxa"/>
            <w:gridSpan w:val="4"/>
            <w:tcBorders>
              <w:bottom w:val="single" w:sz="4" w:space="0" w:color="auto"/>
            </w:tcBorders>
            <w:vAlign w:val="center"/>
          </w:tcPr>
          <w:p w14:paraId="4DE9073E" w14:textId="77777777" w:rsidR="00CB3514" w:rsidRPr="009E35DF" w:rsidRDefault="00CB3514" w:rsidP="00CB3514">
            <w:pPr>
              <w:spacing w:after="0" w:line="240" w:lineRule="auto"/>
              <w:jc w:val="center"/>
              <w:rPr>
                <w:rFonts w:ascii="Arial" w:eastAsia="Times New Roman" w:hAnsi="Arial" w:cs="Arial"/>
                <w:b/>
                <w:bCs/>
              </w:rPr>
            </w:pPr>
            <w:r w:rsidRPr="009E35DF">
              <w:rPr>
                <w:rFonts w:ascii="Arial" w:eastAsia="Times New Roman" w:hAnsi="Arial" w:cs="Arial"/>
                <w:b/>
                <w:bCs/>
              </w:rPr>
              <w:t>Full bundle ICU minus Partial bundle ICU</w:t>
            </w:r>
          </w:p>
        </w:tc>
      </w:tr>
      <w:tr w:rsidR="009E35DF" w:rsidRPr="009E35DF" w14:paraId="36802DB4" w14:textId="77777777" w:rsidTr="004D64C8">
        <w:trPr>
          <w:trHeight w:val="753"/>
        </w:trPr>
        <w:tc>
          <w:tcPr>
            <w:tcW w:w="3150" w:type="dxa"/>
            <w:tcBorders>
              <w:top w:val="single" w:sz="4" w:space="0" w:color="auto"/>
              <w:bottom w:val="double" w:sz="4" w:space="0" w:color="auto"/>
            </w:tcBorders>
            <w:shd w:val="clear" w:color="auto" w:fill="auto"/>
            <w:vAlign w:val="center"/>
            <w:hideMark/>
          </w:tcPr>
          <w:p w14:paraId="2C09842A" w14:textId="77777777" w:rsidR="00CB3514" w:rsidRPr="009E35DF" w:rsidRDefault="00CB3514" w:rsidP="00CB3514">
            <w:pPr>
              <w:spacing w:after="0" w:line="240" w:lineRule="auto"/>
              <w:rPr>
                <w:rFonts w:ascii="Arial" w:eastAsia="Times New Roman" w:hAnsi="Arial" w:cs="Arial"/>
                <w:b/>
              </w:rPr>
            </w:pPr>
            <w:r w:rsidRPr="009E35DF">
              <w:rPr>
                <w:rFonts w:ascii="Arial" w:eastAsia="Times New Roman" w:hAnsi="Arial" w:cs="Arial"/>
                <w:b/>
              </w:rPr>
              <w:t>Outcome Measure</w:t>
            </w:r>
          </w:p>
        </w:tc>
        <w:tc>
          <w:tcPr>
            <w:tcW w:w="2970" w:type="dxa"/>
            <w:tcBorders>
              <w:top w:val="single" w:sz="4" w:space="0" w:color="auto"/>
              <w:bottom w:val="double" w:sz="4" w:space="0" w:color="auto"/>
            </w:tcBorders>
            <w:vAlign w:val="center"/>
          </w:tcPr>
          <w:p w14:paraId="0420041F" w14:textId="77777777" w:rsidR="00CB3514" w:rsidRPr="009E35DF" w:rsidRDefault="00CB3514" w:rsidP="00CB3514">
            <w:pPr>
              <w:spacing w:after="0" w:line="240" w:lineRule="auto"/>
              <w:jc w:val="center"/>
              <w:rPr>
                <w:rFonts w:ascii="Arial" w:eastAsia="Times New Roman" w:hAnsi="Arial" w:cs="Arial"/>
                <w:b/>
                <w:bCs/>
                <w:sz w:val="24"/>
                <w:szCs w:val="24"/>
              </w:rPr>
            </w:pPr>
            <w:r w:rsidRPr="009E35DF">
              <w:rPr>
                <w:rFonts w:ascii="Arial" w:eastAsia="Times New Roman" w:hAnsi="Arial" w:cs="Arial"/>
                <w:b/>
                <w:bCs/>
                <w:sz w:val="24"/>
                <w:szCs w:val="24"/>
              </w:rPr>
              <w:t>Baseline vs Period 1</w:t>
            </w:r>
          </w:p>
          <w:p w14:paraId="5B4AC9F7" w14:textId="77777777" w:rsidR="00CB3514" w:rsidRPr="009E35DF" w:rsidRDefault="00CB3514" w:rsidP="00CB3514">
            <w:pPr>
              <w:spacing w:after="0" w:line="240" w:lineRule="auto"/>
              <w:jc w:val="center"/>
              <w:rPr>
                <w:rFonts w:ascii="Arial" w:eastAsia="Times New Roman" w:hAnsi="Arial" w:cs="Arial"/>
                <w:b/>
                <w:bCs/>
                <w:sz w:val="24"/>
                <w:szCs w:val="24"/>
              </w:rPr>
            </w:pPr>
            <w:r w:rsidRPr="009E35DF">
              <w:rPr>
                <w:rFonts w:ascii="Arial" w:eastAsia="Times New Roman" w:hAnsi="Arial" w:cs="Arial"/>
                <w:b/>
                <w:bCs/>
                <w:sz w:val="24"/>
                <w:szCs w:val="24"/>
              </w:rPr>
              <w:t>% change (95% CI)</w:t>
            </w:r>
          </w:p>
          <w:p w14:paraId="5F32E51E" w14:textId="77777777" w:rsidR="00CB3514" w:rsidRPr="009E35DF" w:rsidRDefault="00CB3514" w:rsidP="00CB3514">
            <w:pPr>
              <w:spacing w:after="0" w:line="240" w:lineRule="auto"/>
              <w:jc w:val="center"/>
              <w:rPr>
                <w:rFonts w:ascii="Arial" w:eastAsia="Times New Roman" w:hAnsi="Arial" w:cs="Arial"/>
                <w:b/>
                <w:bCs/>
              </w:rPr>
            </w:pPr>
            <w:r w:rsidRPr="009E35DF">
              <w:rPr>
                <w:rFonts w:ascii="Arial" w:eastAsia="Times New Roman" w:hAnsi="Arial" w:cs="Arial"/>
                <w:b/>
                <w:bCs/>
              </w:rPr>
              <w:t>(B minus B-AD)</w:t>
            </w:r>
          </w:p>
        </w:tc>
        <w:tc>
          <w:tcPr>
            <w:tcW w:w="1080" w:type="dxa"/>
            <w:tcBorders>
              <w:top w:val="single" w:sz="4" w:space="0" w:color="auto"/>
              <w:bottom w:val="double" w:sz="4" w:space="0" w:color="auto"/>
            </w:tcBorders>
            <w:vAlign w:val="center"/>
          </w:tcPr>
          <w:p w14:paraId="3E8C8850" w14:textId="77777777" w:rsidR="00CB3514" w:rsidRPr="009E35DF" w:rsidRDefault="00CB3514" w:rsidP="00CB3514">
            <w:pPr>
              <w:spacing w:after="0" w:line="240" w:lineRule="auto"/>
              <w:jc w:val="center"/>
              <w:rPr>
                <w:rFonts w:ascii="Arial" w:eastAsia="Times New Roman" w:hAnsi="Arial" w:cs="Arial"/>
                <w:b/>
                <w:bCs/>
              </w:rPr>
            </w:pPr>
            <w:r w:rsidRPr="009E35DF">
              <w:rPr>
                <w:rFonts w:ascii="Arial" w:eastAsia="Times New Roman" w:hAnsi="Arial" w:cs="Arial"/>
                <w:b/>
                <w:bCs/>
              </w:rPr>
              <w:t>p-value</w:t>
            </w:r>
          </w:p>
        </w:tc>
        <w:tc>
          <w:tcPr>
            <w:tcW w:w="2880" w:type="dxa"/>
            <w:tcBorders>
              <w:top w:val="single" w:sz="4" w:space="0" w:color="auto"/>
              <w:bottom w:val="double" w:sz="4" w:space="0" w:color="auto"/>
            </w:tcBorders>
            <w:shd w:val="clear" w:color="auto" w:fill="auto"/>
            <w:vAlign w:val="center"/>
            <w:hideMark/>
          </w:tcPr>
          <w:p w14:paraId="30564BCA" w14:textId="77777777" w:rsidR="00CB3514" w:rsidRPr="009E35DF" w:rsidRDefault="00CB3514" w:rsidP="00CB3514">
            <w:pPr>
              <w:spacing w:after="0" w:line="240" w:lineRule="auto"/>
              <w:jc w:val="center"/>
              <w:rPr>
                <w:rFonts w:ascii="Arial" w:eastAsia="Times New Roman" w:hAnsi="Arial" w:cs="Arial"/>
                <w:b/>
                <w:bCs/>
              </w:rPr>
            </w:pPr>
            <w:r w:rsidRPr="009E35DF">
              <w:rPr>
                <w:rFonts w:ascii="Arial" w:eastAsia="Times New Roman" w:hAnsi="Arial" w:cs="Arial"/>
                <w:b/>
                <w:bCs/>
              </w:rPr>
              <w:t xml:space="preserve">Period 1 vs Period 2 </w:t>
            </w:r>
          </w:p>
          <w:p w14:paraId="79A65F58" w14:textId="77777777" w:rsidR="00CB3514" w:rsidRPr="009E35DF" w:rsidRDefault="00CB3514" w:rsidP="00CB3514">
            <w:pPr>
              <w:spacing w:after="0" w:line="240" w:lineRule="auto"/>
              <w:jc w:val="center"/>
              <w:rPr>
                <w:rFonts w:ascii="Arial" w:eastAsia="Times New Roman" w:hAnsi="Arial" w:cs="Arial"/>
                <w:b/>
                <w:bCs/>
              </w:rPr>
            </w:pPr>
            <w:r w:rsidRPr="009E35DF">
              <w:rPr>
                <w:rFonts w:ascii="Arial" w:eastAsia="Times New Roman" w:hAnsi="Arial" w:cs="Arial"/>
                <w:b/>
                <w:bCs/>
              </w:rPr>
              <w:t>% change (95% CI)</w:t>
            </w:r>
          </w:p>
          <w:p w14:paraId="7EA4A06F" w14:textId="77777777" w:rsidR="00CB3514" w:rsidRPr="009E35DF" w:rsidRDefault="00CB3514" w:rsidP="00CB3514">
            <w:pPr>
              <w:spacing w:after="0" w:line="240" w:lineRule="auto"/>
              <w:jc w:val="center"/>
              <w:rPr>
                <w:rFonts w:ascii="Arial" w:eastAsia="Times New Roman" w:hAnsi="Arial" w:cs="Arial"/>
                <w:b/>
                <w:bCs/>
              </w:rPr>
            </w:pPr>
            <w:r w:rsidRPr="009E35DF">
              <w:rPr>
                <w:rFonts w:ascii="Arial" w:eastAsia="Times New Roman" w:hAnsi="Arial" w:cs="Arial"/>
                <w:b/>
                <w:bCs/>
              </w:rPr>
              <w:t xml:space="preserve">(B-AD minus B-AD-EC) </w:t>
            </w:r>
          </w:p>
        </w:tc>
        <w:tc>
          <w:tcPr>
            <w:tcW w:w="990" w:type="dxa"/>
            <w:tcBorders>
              <w:top w:val="single" w:sz="4" w:space="0" w:color="auto"/>
              <w:bottom w:val="double" w:sz="4" w:space="0" w:color="auto"/>
            </w:tcBorders>
            <w:shd w:val="clear" w:color="auto" w:fill="auto"/>
            <w:vAlign w:val="center"/>
            <w:hideMark/>
          </w:tcPr>
          <w:p w14:paraId="0CABD111" w14:textId="77777777" w:rsidR="00CB3514" w:rsidRPr="009E35DF" w:rsidRDefault="00CB3514" w:rsidP="00CB3514">
            <w:pPr>
              <w:spacing w:after="0" w:line="240" w:lineRule="auto"/>
              <w:jc w:val="center"/>
              <w:rPr>
                <w:rFonts w:ascii="Arial" w:eastAsia="Times New Roman" w:hAnsi="Arial" w:cs="Arial"/>
                <w:b/>
                <w:bCs/>
              </w:rPr>
            </w:pPr>
            <w:r w:rsidRPr="009E35DF">
              <w:rPr>
                <w:rFonts w:ascii="Arial" w:eastAsia="Times New Roman" w:hAnsi="Arial" w:cs="Arial"/>
                <w:b/>
                <w:bCs/>
              </w:rPr>
              <w:t>p-value</w:t>
            </w:r>
          </w:p>
        </w:tc>
      </w:tr>
      <w:tr w:rsidR="009E35DF" w:rsidRPr="009E35DF" w14:paraId="1B968778" w14:textId="77777777" w:rsidTr="004D64C8">
        <w:trPr>
          <w:trHeight w:val="411"/>
        </w:trPr>
        <w:tc>
          <w:tcPr>
            <w:tcW w:w="3150" w:type="dxa"/>
            <w:shd w:val="clear" w:color="auto" w:fill="auto"/>
            <w:vAlign w:val="center"/>
            <w:hideMark/>
          </w:tcPr>
          <w:p w14:paraId="1AE96B50" w14:textId="77777777" w:rsidR="00E13B89" w:rsidRPr="009E35DF" w:rsidRDefault="00E13B89" w:rsidP="00725932">
            <w:pPr>
              <w:spacing w:after="0" w:line="240" w:lineRule="auto"/>
              <w:rPr>
                <w:rFonts w:ascii="Arial" w:eastAsia="Times New Roman" w:hAnsi="Arial" w:cs="Arial"/>
                <w:sz w:val="24"/>
                <w:szCs w:val="24"/>
              </w:rPr>
            </w:pPr>
            <w:r w:rsidRPr="009E35DF">
              <w:rPr>
                <w:rFonts w:ascii="Arial" w:eastAsia="Times New Roman" w:hAnsi="Arial" w:cs="Arial"/>
                <w:sz w:val="24"/>
                <w:szCs w:val="24"/>
              </w:rPr>
              <w:t>Duration of mechanical ventilation</w:t>
            </w:r>
          </w:p>
        </w:tc>
        <w:tc>
          <w:tcPr>
            <w:tcW w:w="2970" w:type="dxa"/>
            <w:vAlign w:val="center"/>
          </w:tcPr>
          <w:p w14:paraId="07C6A413" w14:textId="77777777" w:rsidR="00E13B89" w:rsidRPr="009E35DF" w:rsidRDefault="00E13B89" w:rsidP="00725932">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8.2% (-1.6%,18.9%)</w:t>
            </w:r>
          </w:p>
        </w:tc>
        <w:tc>
          <w:tcPr>
            <w:tcW w:w="1080" w:type="dxa"/>
            <w:vAlign w:val="center"/>
          </w:tcPr>
          <w:p w14:paraId="6A910F5E" w14:textId="77777777" w:rsidR="00E13B89" w:rsidRPr="009E35DF" w:rsidRDefault="00E13B89" w:rsidP="00725932">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0.061</w:t>
            </w:r>
          </w:p>
        </w:tc>
        <w:tc>
          <w:tcPr>
            <w:tcW w:w="2880" w:type="dxa"/>
            <w:shd w:val="clear" w:color="auto" w:fill="auto"/>
            <w:noWrap/>
            <w:vAlign w:val="center"/>
            <w:hideMark/>
          </w:tcPr>
          <w:p w14:paraId="5A077844" w14:textId="77777777" w:rsidR="00E13B89" w:rsidRPr="009E35DF" w:rsidRDefault="00E13B89" w:rsidP="00725932">
            <w:pPr>
              <w:spacing w:after="0" w:line="240" w:lineRule="auto"/>
              <w:jc w:val="center"/>
              <w:rPr>
                <w:rFonts w:ascii="Arial" w:hAnsi="Arial" w:cs="Arial"/>
                <w:sz w:val="24"/>
                <w:szCs w:val="24"/>
              </w:rPr>
            </w:pPr>
            <w:r w:rsidRPr="009E35DF">
              <w:rPr>
                <w:rFonts w:ascii="Arial" w:eastAsia="Times New Roman" w:hAnsi="Arial" w:cs="Arial"/>
                <w:sz w:val="24"/>
                <w:szCs w:val="24"/>
              </w:rPr>
              <w:t>-23.0% (-24.3%,-21.8%)</w:t>
            </w:r>
          </w:p>
        </w:tc>
        <w:tc>
          <w:tcPr>
            <w:tcW w:w="990" w:type="dxa"/>
            <w:shd w:val="clear" w:color="auto" w:fill="auto"/>
            <w:noWrap/>
            <w:vAlign w:val="center"/>
            <w:hideMark/>
          </w:tcPr>
          <w:p w14:paraId="6B9DB0DA" w14:textId="77777777" w:rsidR="00E13B89" w:rsidRPr="009E35DF" w:rsidRDefault="00E13B89" w:rsidP="00725932">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lt;0.001</w:t>
            </w:r>
          </w:p>
        </w:tc>
      </w:tr>
      <w:tr w:rsidR="009E35DF" w:rsidRPr="009E35DF" w14:paraId="249FAF08" w14:textId="77777777" w:rsidTr="004D64C8">
        <w:trPr>
          <w:trHeight w:val="411"/>
        </w:trPr>
        <w:tc>
          <w:tcPr>
            <w:tcW w:w="3150" w:type="dxa"/>
            <w:shd w:val="clear" w:color="auto" w:fill="auto"/>
            <w:vAlign w:val="center"/>
            <w:hideMark/>
          </w:tcPr>
          <w:p w14:paraId="78D7CC33" w14:textId="77777777" w:rsidR="00E13B89" w:rsidRPr="009E35DF" w:rsidRDefault="00E13B89" w:rsidP="00725932">
            <w:pPr>
              <w:spacing w:after="0" w:line="240" w:lineRule="auto"/>
              <w:rPr>
                <w:rFonts w:ascii="Arial" w:eastAsia="Times New Roman" w:hAnsi="Arial" w:cs="Arial"/>
                <w:sz w:val="24"/>
                <w:szCs w:val="24"/>
              </w:rPr>
            </w:pPr>
            <w:r w:rsidRPr="009E35DF">
              <w:rPr>
                <w:rFonts w:ascii="Arial" w:eastAsia="Times New Roman" w:hAnsi="Arial" w:cs="Arial"/>
                <w:sz w:val="24"/>
                <w:szCs w:val="24"/>
              </w:rPr>
              <w:t>ICU length of stay</w:t>
            </w:r>
          </w:p>
        </w:tc>
        <w:tc>
          <w:tcPr>
            <w:tcW w:w="2970" w:type="dxa"/>
            <w:vAlign w:val="center"/>
          </w:tcPr>
          <w:p w14:paraId="09C1B6EB" w14:textId="77777777" w:rsidR="00E13B89" w:rsidRPr="009E35DF" w:rsidRDefault="00E13B89" w:rsidP="00725932">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4.1% (-4.7%,13.6%)</w:t>
            </w:r>
          </w:p>
        </w:tc>
        <w:tc>
          <w:tcPr>
            <w:tcW w:w="1080" w:type="dxa"/>
            <w:vAlign w:val="center"/>
          </w:tcPr>
          <w:p w14:paraId="6793088C" w14:textId="77777777" w:rsidR="00E13B89" w:rsidRPr="009E35DF" w:rsidRDefault="00E13B89" w:rsidP="00725932">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0.11</w:t>
            </w:r>
          </w:p>
        </w:tc>
        <w:tc>
          <w:tcPr>
            <w:tcW w:w="2880" w:type="dxa"/>
            <w:shd w:val="clear" w:color="auto" w:fill="auto"/>
            <w:noWrap/>
            <w:vAlign w:val="center"/>
            <w:hideMark/>
          </w:tcPr>
          <w:p w14:paraId="0EBBBF06" w14:textId="77777777" w:rsidR="00E13B89" w:rsidRPr="009E35DF" w:rsidRDefault="00E13B89" w:rsidP="00725932">
            <w:pPr>
              <w:spacing w:after="0" w:line="240" w:lineRule="auto"/>
              <w:jc w:val="center"/>
              <w:rPr>
                <w:rFonts w:ascii="Arial" w:hAnsi="Arial" w:cs="Arial"/>
                <w:sz w:val="24"/>
                <w:szCs w:val="24"/>
              </w:rPr>
            </w:pPr>
            <w:r w:rsidRPr="009E35DF">
              <w:rPr>
                <w:rFonts w:ascii="Arial" w:eastAsia="Times New Roman" w:hAnsi="Arial" w:cs="Arial"/>
                <w:sz w:val="24"/>
                <w:szCs w:val="24"/>
              </w:rPr>
              <w:t>-11.5% (-17.7%,-4.7%)</w:t>
            </w:r>
          </w:p>
        </w:tc>
        <w:tc>
          <w:tcPr>
            <w:tcW w:w="990" w:type="dxa"/>
            <w:shd w:val="clear" w:color="auto" w:fill="auto"/>
            <w:noWrap/>
            <w:vAlign w:val="center"/>
            <w:hideMark/>
          </w:tcPr>
          <w:p w14:paraId="539C0CB0" w14:textId="77777777" w:rsidR="00E13B89" w:rsidRPr="009E35DF" w:rsidRDefault="00E13B89" w:rsidP="00725932">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0.03</w:t>
            </w:r>
          </w:p>
        </w:tc>
      </w:tr>
      <w:tr w:rsidR="009E35DF" w:rsidRPr="009E35DF" w14:paraId="53CE4CBB" w14:textId="77777777" w:rsidTr="004D64C8">
        <w:trPr>
          <w:trHeight w:val="411"/>
        </w:trPr>
        <w:tc>
          <w:tcPr>
            <w:tcW w:w="3150" w:type="dxa"/>
            <w:shd w:val="clear" w:color="auto" w:fill="auto"/>
            <w:vAlign w:val="center"/>
            <w:hideMark/>
          </w:tcPr>
          <w:p w14:paraId="1D0A7962" w14:textId="7AF0689A" w:rsidR="00E13B89" w:rsidRPr="009E35DF" w:rsidRDefault="00E13B89" w:rsidP="00725932">
            <w:pPr>
              <w:spacing w:after="0" w:line="240" w:lineRule="auto"/>
              <w:rPr>
                <w:rFonts w:ascii="Arial" w:eastAsia="Times New Roman" w:hAnsi="Arial" w:cs="Arial"/>
                <w:sz w:val="24"/>
                <w:szCs w:val="24"/>
              </w:rPr>
            </w:pPr>
            <w:r w:rsidRPr="009E35DF">
              <w:rPr>
                <w:rFonts w:ascii="Arial" w:eastAsia="Times New Roman" w:hAnsi="Arial" w:cs="Arial"/>
                <w:sz w:val="24"/>
                <w:szCs w:val="24"/>
              </w:rPr>
              <w:t xml:space="preserve">Hospital length of </w:t>
            </w:r>
            <w:proofErr w:type="spellStart"/>
            <w:r w:rsidRPr="009E35DF">
              <w:rPr>
                <w:rFonts w:ascii="Arial" w:eastAsia="Times New Roman" w:hAnsi="Arial" w:cs="Arial"/>
                <w:sz w:val="24"/>
                <w:szCs w:val="24"/>
              </w:rPr>
              <w:t>stay</w:t>
            </w:r>
            <w:r w:rsidR="00CB3514" w:rsidRPr="009E35DF">
              <w:rPr>
                <w:rFonts w:ascii="Arial" w:eastAsia="Times New Roman" w:hAnsi="Arial" w:cs="Arial"/>
                <w:sz w:val="24"/>
                <w:szCs w:val="24"/>
                <w:vertAlign w:val="superscript"/>
              </w:rPr>
              <w:t>b</w:t>
            </w:r>
            <w:proofErr w:type="spellEnd"/>
          </w:p>
        </w:tc>
        <w:tc>
          <w:tcPr>
            <w:tcW w:w="2970" w:type="dxa"/>
            <w:vAlign w:val="center"/>
          </w:tcPr>
          <w:p w14:paraId="35DF7646" w14:textId="77777777" w:rsidR="00E13B89" w:rsidRPr="009E35DF" w:rsidRDefault="00E13B89" w:rsidP="00725932">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9.6% (5.3%,14.2%)</w:t>
            </w:r>
          </w:p>
        </w:tc>
        <w:tc>
          <w:tcPr>
            <w:tcW w:w="1080" w:type="dxa"/>
            <w:vAlign w:val="center"/>
          </w:tcPr>
          <w:p w14:paraId="58C934D1" w14:textId="77777777" w:rsidR="00E13B89" w:rsidRPr="009E35DF" w:rsidRDefault="00E13B89" w:rsidP="00725932">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0.022</w:t>
            </w:r>
          </w:p>
        </w:tc>
        <w:tc>
          <w:tcPr>
            <w:tcW w:w="2880" w:type="dxa"/>
            <w:shd w:val="clear" w:color="auto" w:fill="auto"/>
            <w:noWrap/>
            <w:vAlign w:val="center"/>
            <w:hideMark/>
          </w:tcPr>
          <w:p w14:paraId="39FC2A84" w14:textId="77777777" w:rsidR="00E13B89" w:rsidRPr="009E35DF" w:rsidRDefault="00E13B89" w:rsidP="00725932">
            <w:pPr>
              <w:spacing w:after="0" w:line="240" w:lineRule="auto"/>
              <w:jc w:val="center"/>
              <w:rPr>
                <w:rFonts w:ascii="Arial" w:hAnsi="Arial" w:cs="Arial"/>
                <w:sz w:val="24"/>
                <w:szCs w:val="24"/>
              </w:rPr>
            </w:pPr>
            <w:r w:rsidRPr="009E35DF">
              <w:rPr>
                <w:rFonts w:ascii="Arial" w:eastAsia="Times New Roman" w:hAnsi="Arial" w:cs="Arial"/>
                <w:sz w:val="24"/>
                <w:szCs w:val="24"/>
              </w:rPr>
              <w:t>-9.6% (-11.8%,-7.3%)</w:t>
            </w:r>
          </w:p>
        </w:tc>
        <w:tc>
          <w:tcPr>
            <w:tcW w:w="990" w:type="dxa"/>
            <w:shd w:val="clear" w:color="auto" w:fill="auto"/>
            <w:noWrap/>
            <w:vAlign w:val="center"/>
            <w:hideMark/>
          </w:tcPr>
          <w:p w14:paraId="19F7D5B5" w14:textId="77777777" w:rsidR="00E13B89" w:rsidRPr="009E35DF" w:rsidRDefault="00E13B89" w:rsidP="00725932">
            <w:pPr>
              <w:spacing w:after="0" w:line="240" w:lineRule="auto"/>
              <w:jc w:val="center"/>
              <w:rPr>
                <w:rFonts w:ascii="Arial" w:eastAsia="Times New Roman" w:hAnsi="Arial" w:cs="Arial"/>
                <w:sz w:val="24"/>
                <w:szCs w:val="24"/>
              </w:rPr>
            </w:pPr>
            <w:r w:rsidRPr="009E35DF">
              <w:rPr>
                <w:rFonts w:ascii="Arial" w:eastAsia="Times New Roman" w:hAnsi="Arial" w:cs="Arial"/>
                <w:sz w:val="24"/>
                <w:szCs w:val="24"/>
              </w:rPr>
              <w:t>0.012</w:t>
            </w:r>
          </w:p>
        </w:tc>
      </w:tr>
    </w:tbl>
    <w:p w14:paraId="291E1F3D" w14:textId="77777777" w:rsidR="00C912F7" w:rsidRPr="009E35DF" w:rsidRDefault="00C912F7" w:rsidP="00CB3514">
      <w:pPr>
        <w:spacing w:after="0" w:line="240" w:lineRule="auto"/>
        <w:rPr>
          <w:rFonts w:ascii="Arial" w:hAnsi="Arial" w:cs="Arial"/>
          <w:i/>
          <w:iCs/>
          <w:sz w:val="18"/>
          <w:szCs w:val="18"/>
        </w:rPr>
      </w:pPr>
    </w:p>
    <w:p w14:paraId="63DA4A2D" w14:textId="77777777" w:rsidR="00CB3514" w:rsidRPr="009E35DF" w:rsidRDefault="00CB3514" w:rsidP="00CB3514">
      <w:pPr>
        <w:spacing w:after="0" w:line="240" w:lineRule="auto"/>
        <w:rPr>
          <w:rFonts w:ascii="Arial" w:hAnsi="Arial" w:cs="Arial"/>
          <w:sz w:val="20"/>
          <w:szCs w:val="20"/>
        </w:rPr>
      </w:pPr>
      <w:r w:rsidRPr="009E35DF">
        <w:rPr>
          <w:rFonts w:ascii="Arial" w:hAnsi="Arial" w:cs="Arial"/>
          <w:i/>
          <w:iCs/>
          <w:sz w:val="20"/>
          <w:szCs w:val="20"/>
        </w:rPr>
        <w:t>Definition of abbreviations:</w:t>
      </w:r>
      <w:r w:rsidRPr="009E35DF">
        <w:rPr>
          <w:rFonts w:ascii="Arial" w:hAnsi="Arial" w:cs="Arial"/>
          <w:b/>
          <w:bCs/>
          <w:i/>
          <w:iCs/>
          <w:sz w:val="20"/>
          <w:szCs w:val="20"/>
        </w:rPr>
        <w:t xml:space="preserve"> </w:t>
      </w:r>
      <w:r w:rsidRPr="009E35DF">
        <w:rPr>
          <w:rFonts w:ascii="Arial" w:hAnsi="Arial" w:cs="Arial"/>
          <w:sz w:val="20"/>
          <w:szCs w:val="20"/>
        </w:rPr>
        <w:t>A = awakening; B = spontaneous breathing trial; C = coordination of bundle components; D = delirium monitoring and management; E = early mobilization; APACHE IV = Acute Physiology and Chronic Health Evaluation IV; CCI=</w:t>
      </w:r>
      <w:proofErr w:type="spellStart"/>
      <w:r w:rsidRPr="009E35DF">
        <w:rPr>
          <w:rFonts w:ascii="Arial" w:hAnsi="Arial" w:cs="Arial"/>
          <w:sz w:val="20"/>
          <w:szCs w:val="20"/>
        </w:rPr>
        <w:t>Charlson</w:t>
      </w:r>
      <w:proofErr w:type="spellEnd"/>
      <w:r w:rsidRPr="009E35DF">
        <w:rPr>
          <w:rFonts w:ascii="Arial" w:hAnsi="Arial" w:cs="Arial"/>
          <w:sz w:val="20"/>
          <w:szCs w:val="20"/>
        </w:rPr>
        <w:t xml:space="preserve"> Comorbidity Index  </w:t>
      </w:r>
    </w:p>
    <w:p w14:paraId="485C8460" w14:textId="77777777" w:rsidR="00CB3514" w:rsidRPr="009E35DF" w:rsidRDefault="00CB3514" w:rsidP="00CB3514">
      <w:pPr>
        <w:spacing w:after="0" w:line="240" w:lineRule="auto"/>
        <w:rPr>
          <w:rFonts w:ascii="Arial" w:hAnsi="Arial" w:cs="Arial"/>
          <w:sz w:val="20"/>
          <w:szCs w:val="20"/>
        </w:rPr>
      </w:pPr>
    </w:p>
    <w:p w14:paraId="204F4386" w14:textId="6A266522" w:rsidR="00CB3514" w:rsidRPr="009E35DF" w:rsidRDefault="00CB3514" w:rsidP="00CB3514">
      <w:pPr>
        <w:spacing w:after="0" w:line="240" w:lineRule="auto"/>
        <w:rPr>
          <w:rFonts w:ascii="Arial" w:hAnsi="Arial" w:cs="Arial"/>
          <w:b/>
          <w:i/>
          <w:sz w:val="20"/>
          <w:szCs w:val="20"/>
        </w:rPr>
      </w:pPr>
      <w:r w:rsidRPr="009E35DF">
        <w:rPr>
          <w:rFonts w:ascii="Arial" w:hAnsi="Arial" w:cs="Arial"/>
          <w:sz w:val="20"/>
          <w:szCs w:val="20"/>
        </w:rPr>
        <w:t xml:space="preserve">Baseline vs Period 1 compares trends in clinical and cost outcomes after AD was implemented in </w:t>
      </w:r>
      <w:r w:rsidRPr="009E35DF">
        <w:rPr>
          <w:rFonts w:ascii="Arial" w:hAnsi="Arial" w:cs="Arial"/>
          <w:i/>
          <w:sz w:val="20"/>
          <w:szCs w:val="20"/>
        </w:rPr>
        <w:t>both</w:t>
      </w:r>
      <w:r w:rsidRPr="009E35DF">
        <w:rPr>
          <w:rFonts w:ascii="Arial" w:hAnsi="Arial" w:cs="Arial"/>
          <w:sz w:val="20"/>
          <w:szCs w:val="20"/>
        </w:rPr>
        <w:t xml:space="preserve"> full and partial bundle ICU’s</w:t>
      </w:r>
      <w:r w:rsidR="00C912F7" w:rsidRPr="009E35DF">
        <w:rPr>
          <w:rFonts w:ascii="Arial" w:hAnsi="Arial" w:cs="Arial"/>
          <w:sz w:val="20"/>
          <w:szCs w:val="20"/>
        </w:rPr>
        <w:t xml:space="preserve">. Period 1 </w:t>
      </w:r>
      <w:r w:rsidRPr="009E35DF">
        <w:rPr>
          <w:rFonts w:ascii="Arial" w:hAnsi="Arial" w:cs="Arial"/>
          <w:sz w:val="20"/>
          <w:szCs w:val="20"/>
        </w:rPr>
        <w:t xml:space="preserve">vs Period 2 compares clinical and cost outcomes in full bundle vs partial bundle ICU’s after EC was implemented in full bundle ICU </w:t>
      </w:r>
      <w:r w:rsidRPr="009E35DF">
        <w:rPr>
          <w:rFonts w:ascii="Arial" w:hAnsi="Arial" w:cs="Arial"/>
          <w:i/>
          <w:sz w:val="20"/>
          <w:szCs w:val="20"/>
        </w:rPr>
        <w:t>only</w:t>
      </w:r>
      <w:r w:rsidRPr="009E35DF">
        <w:rPr>
          <w:rFonts w:ascii="Arial" w:hAnsi="Arial" w:cs="Arial"/>
          <w:sz w:val="20"/>
          <w:szCs w:val="20"/>
        </w:rPr>
        <w:t xml:space="preserve">. </w:t>
      </w:r>
    </w:p>
    <w:p w14:paraId="1BDE2DB2" w14:textId="77777777" w:rsidR="00CB3514" w:rsidRPr="009E35DF" w:rsidRDefault="00CB3514" w:rsidP="00CB3514">
      <w:pPr>
        <w:spacing w:after="0" w:line="240" w:lineRule="auto"/>
        <w:rPr>
          <w:rFonts w:ascii="Arial" w:hAnsi="Arial" w:cs="Arial"/>
          <w:sz w:val="20"/>
          <w:szCs w:val="20"/>
        </w:rPr>
      </w:pPr>
      <w:proofErr w:type="spellStart"/>
      <w:r w:rsidRPr="009E35DF">
        <w:rPr>
          <w:rFonts w:ascii="Arial" w:hAnsi="Arial" w:cs="Arial"/>
          <w:sz w:val="20"/>
          <w:szCs w:val="20"/>
          <w:vertAlign w:val="superscript"/>
        </w:rPr>
        <w:t>a</w:t>
      </w:r>
      <w:proofErr w:type="spellEnd"/>
      <w:r w:rsidRPr="009E35DF">
        <w:rPr>
          <w:rFonts w:ascii="Arial" w:hAnsi="Arial" w:cs="Arial"/>
          <w:sz w:val="20"/>
          <w:szCs w:val="20"/>
          <w:vertAlign w:val="superscript"/>
        </w:rPr>
        <w:t xml:space="preserve"> </w:t>
      </w:r>
      <w:r w:rsidRPr="009E35DF">
        <w:rPr>
          <w:rFonts w:ascii="Arial" w:hAnsi="Arial" w:cs="Arial"/>
          <w:sz w:val="20"/>
          <w:szCs w:val="20"/>
        </w:rPr>
        <w:t xml:space="preserve">Both models are adjusted for age, race, ethnicity, pre-hospital residence, admission location, </w:t>
      </w:r>
      <w:proofErr w:type="spellStart"/>
      <w:r w:rsidRPr="009E35DF">
        <w:rPr>
          <w:rFonts w:ascii="Arial" w:hAnsi="Arial" w:cs="Arial"/>
          <w:sz w:val="20"/>
          <w:szCs w:val="20"/>
        </w:rPr>
        <w:t>Charlson</w:t>
      </w:r>
      <w:proofErr w:type="spellEnd"/>
      <w:r w:rsidRPr="009E35DF">
        <w:rPr>
          <w:rFonts w:ascii="Arial" w:hAnsi="Arial" w:cs="Arial"/>
          <w:sz w:val="20"/>
          <w:szCs w:val="20"/>
        </w:rPr>
        <w:t xml:space="preserve"> Comorbidity Index, primary admitting diagnosis, APACHE IV</w:t>
      </w:r>
    </w:p>
    <w:p w14:paraId="358BBA1D" w14:textId="77777777" w:rsidR="00CB3514" w:rsidRPr="009E35DF" w:rsidRDefault="00CB3514" w:rsidP="00CB3514">
      <w:pPr>
        <w:spacing w:after="0" w:line="240" w:lineRule="auto"/>
        <w:rPr>
          <w:rFonts w:ascii="Arial" w:hAnsi="Arial" w:cs="Arial"/>
          <w:sz w:val="20"/>
          <w:szCs w:val="20"/>
        </w:rPr>
      </w:pPr>
      <w:r w:rsidRPr="009E35DF">
        <w:rPr>
          <w:rFonts w:ascii="Arial" w:hAnsi="Arial" w:cs="Arial"/>
          <w:sz w:val="20"/>
          <w:szCs w:val="20"/>
          <w:vertAlign w:val="superscript"/>
        </w:rPr>
        <w:t xml:space="preserve">b </w:t>
      </w:r>
      <w:r w:rsidRPr="009E35DF">
        <w:rPr>
          <w:rFonts w:ascii="Arial" w:hAnsi="Arial" w:cs="Arial"/>
          <w:sz w:val="20"/>
          <w:szCs w:val="20"/>
        </w:rPr>
        <w:t>Defined as index ICU admission to hospital discharge</w:t>
      </w:r>
    </w:p>
    <w:p w14:paraId="10167726" w14:textId="77777777" w:rsidR="009E35DF" w:rsidRPr="009E35DF" w:rsidRDefault="009E35DF">
      <w:pPr>
        <w:rPr>
          <w:rFonts w:ascii="Arial" w:hAnsi="Arial" w:cs="Arial"/>
          <w:sz w:val="24"/>
          <w:szCs w:val="24"/>
        </w:rPr>
        <w:sectPr w:rsidR="009E35DF" w:rsidRPr="009E35DF" w:rsidSect="009E35DF">
          <w:pgSz w:w="15840" w:h="12240" w:orient="landscape"/>
          <w:pgMar w:top="1440" w:right="1440" w:bottom="1440" w:left="1440" w:header="720" w:footer="720" w:gutter="0"/>
          <w:cols w:space="720"/>
          <w:docGrid w:linePitch="360"/>
        </w:sectPr>
      </w:pPr>
    </w:p>
    <w:p w14:paraId="79BC1A8E" w14:textId="791AB173" w:rsidR="00C912F7" w:rsidRPr="009E35DF" w:rsidRDefault="00C912F7">
      <w:pPr>
        <w:rPr>
          <w:rFonts w:ascii="Arial" w:hAnsi="Arial" w:cs="Arial"/>
          <w:sz w:val="24"/>
          <w:szCs w:val="24"/>
        </w:rPr>
      </w:pPr>
      <w:r w:rsidRPr="009E35DF">
        <w:rPr>
          <w:rFonts w:ascii="Arial" w:hAnsi="Arial" w:cs="Arial"/>
          <w:sz w:val="24"/>
          <w:szCs w:val="24"/>
        </w:rPr>
        <w:lastRenderedPageBreak/>
        <w:br w:type="page"/>
      </w:r>
    </w:p>
    <w:p w14:paraId="4053B358" w14:textId="77777777" w:rsidR="00C912F7" w:rsidRPr="009E35DF" w:rsidRDefault="00C912F7" w:rsidP="00C912F7">
      <w:pPr>
        <w:rPr>
          <w:rFonts w:ascii="Arial" w:hAnsi="Arial" w:cs="Arial"/>
          <w:sz w:val="24"/>
          <w:szCs w:val="24"/>
        </w:rPr>
      </w:pPr>
      <w:r w:rsidRPr="009E35DF">
        <w:rPr>
          <w:rFonts w:ascii="Arial" w:hAnsi="Arial" w:cs="Arial"/>
          <w:b/>
          <w:sz w:val="24"/>
          <w:szCs w:val="24"/>
        </w:rPr>
        <w:lastRenderedPageBreak/>
        <w:t>Figure S1</w:t>
      </w:r>
      <w:r w:rsidRPr="009E35DF">
        <w:rPr>
          <w:rFonts w:ascii="Arial" w:hAnsi="Arial" w:cs="Arial"/>
          <w:sz w:val="24"/>
          <w:szCs w:val="24"/>
        </w:rPr>
        <w:t>. Cohorts for clinical outcomes, cost, process of care, and quality indicators</w:t>
      </w:r>
    </w:p>
    <w:p w14:paraId="66141740" w14:textId="77777777" w:rsidR="00C912F7" w:rsidRPr="009E35DF" w:rsidRDefault="00C912F7" w:rsidP="00C912F7">
      <w:pPr>
        <w:rPr>
          <w:rFonts w:ascii="Arial" w:hAnsi="Arial" w:cs="Arial"/>
          <w:b/>
          <w:sz w:val="24"/>
          <w:szCs w:val="24"/>
        </w:rPr>
      </w:pPr>
      <w:r w:rsidRPr="009E35DF">
        <w:rPr>
          <w:rFonts w:ascii="Arial" w:hAnsi="Arial" w:cs="Arial"/>
          <w:b/>
          <w:noProof/>
          <w:sz w:val="24"/>
          <w:szCs w:val="24"/>
        </w:rPr>
        <w:drawing>
          <wp:inline distT="0" distB="0" distL="0" distR="0" wp14:anchorId="6D1724FF" wp14:editId="2BF33915">
            <wp:extent cx="5051425" cy="5692775"/>
            <wp:effectExtent l="0" t="0" r="317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51425" cy="5692775"/>
                    </a:xfrm>
                    <a:prstGeom prst="rect">
                      <a:avLst/>
                    </a:prstGeom>
                    <a:noFill/>
                    <a:ln>
                      <a:noFill/>
                    </a:ln>
                  </pic:spPr>
                </pic:pic>
              </a:graphicData>
            </a:graphic>
          </wp:inline>
        </w:drawing>
      </w:r>
    </w:p>
    <w:p w14:paraId="2BCCDBC0" w14:textId="77777777" w:rsidR="00C912F7" w:rsidRPr="009E35DF" w:rsidRDefault="00C912F7" w:rsidP="00C912F7">
      <w:pPr>
        <w:rPr>
          <w:rFonts w:ascii="Arial" w:hAnsi="Arial" w:cs="Arial"/>
          <w:sz w:val="24"/>
          <w:szCs w:val="24"/>
        </w:rPr>
      </w:pPr>
      <w:proofErr w:type="spellStart"/>
      <w:r w:rsidRPr="009E35DF">
        <w:rPr>
          <w:rFonts w:ascii="Arial" w:hAnsi="Arial" w:cs="Arial"/>
          <w:sz w:val="24"/>
          <w:szCs w:val="24"/>
          <w:vertAlign w:val="superscript"/>
        </w:rPr>
        <w:t>a</w:t>
      </w:r>
      <w:r w:rsidRPr="009E35DF">
        <w:rPr>
          <w:rFonts w:ascii="Arial" w:hAnsi="Arial" w:cs="Arial"/>
          <w:sz w:val="24"/>
          <w:szCs w:val="24"/>
        </w:rPr>
        <w:t>Admitted</w:t>
      </w:r>
      <w:proofErr w:type="spellEnd"/>
      <w:r w:rsidRPr="009E35DF">
        <w:rPr>
          <w:rFonts w:ascii="Arial" w:hAnsi="Arial" w:cs="Arial"/>
          <w:sz w:val="24"/>
          <w:szCs w:val="24"/>
        </w:rPr>
        <w:t xml:space="preserve"> to ICU </w:t>
      </w:r>
      <w:r w:rsidRPr="009E35DF">
        <w:rPr>
          <w:rFonts w:ascii="Arial" w:hAnsi="Arial" w:cs="Arial"/>
          <w:sz w:val="24"/>
          <w:szCs w:val="24"/>
          <w:u w:val="single"/>
        </w:rPr>
        <w:t>&gt;</w:t>
      </w:r>
      <w:r w:rsidRPr="009E35DF">
        <w:rPr>
          <w:rFonts w:ascii="Arial" w:hAnsi="Arial" w:cs="Arial"/>
          <w:sz w:val="24"/>
          <w:szCs w:val="24"/>
        </w:rPr>
        <w:t xml:space="preserve">24 hours; Excludes patients with transfers between ICUs, ICU stay crossing two periods, admitted </w:t>
      </w:r>
      <w:r w:rsidRPr="009E35DF">
        <w:rPr>
          <w:rFonts w:ascii="Arial" w:hAnsi="Arial" w:cs="Arial"/>
          <w:sz w:val="24"/>
          <w:szCs w:val="24"/>
          <w:u w:val="single"/>
        </w:rPr>
        <w:t>&gt;</w:t>
      </w:r>
      <w:r w:rsidRPr="009E35DF">
        <w:rPr>
          <w:rFonts w:ascii="Arial" w:hAnsi="Arial" w:cs="Arial"/>
          <w:sz w:val="24"/>
          <w:szCs w:val="24"/>
        </w:rPr>
        <w:t xml:space="preserve">3 days before ICU admission, hospital length of stay </w:t>
      </w:r>
      <w:r w:rsidRPr="009E35DF">
        <w:rPr>
          <w:rFonts w:ascii="Arial" w:hAnsi="Arial" w:cs="Arial"/>
          <w:sz w:val="24"/>
          <w:szCs w:val="24"/>
          <w:u w:val="single"/>
        </w:rPr>
        <w:t>&gt;</w:t>
      </w:r>
      <w:r w:rsidRPr="009E35DF">
        <w:rPr>
          <w:rFonts w:ascii="Arial" w:hAnsi="Arial" w:cs="Arial"/>
          <w:sz w:val="24"/>
          <w:szCs w:val="24"/>
        </w:rPr>
        <w:t>90 days</w:t>
      </w:r>
    </w:p>
    <w:p w14:paraId="770788EF" w14:textId="77EA7CA1" w:rsidR="001C7015" w:rsidRPr="009E35DF" w:rsidRDefault="00E13B89" w:rsidP="001C7015">
      <w:pPr>
        <w:rPr>
          <w:rFonts w:ascii="Arial" w:hAnsi="Arial" w:cs="Arial"/>
          <w:b/>
          <w:sz w:val="24"/>
          <w:szCs w:val="24"/>
        </w:rPr>
      </w:pPr>
      <w:r w:rsidRPr="009E35DF">
        <w:rPr>
          <w:rFonts w:ascii="Arial" w:hAnsi="Arial" w:cs="Arial"/>
          <w:b/>
          <w:sz w:val="24"/>
          <w:szCs w:val="24"/>
        </w:rPr>
        <w:br w:type="page"/>
      </w:r>
    </w:p>
    <w:p w14:paraId="50642E1A" w14:textId="77777777" w:rsidR="00676FE5" w:rsidRPr="009E35DF" w:rsidRDefault="00676FE5" w:rsidP="001C7015">
      <w:pPr>
        <w:spacing w:after="0" w:line="240" w:lineRule="auto"/>
        <w:rPr>
          <w:rFonts w:ascii="Arial" w:hAnsi="Arial" w:cs="Arial"/>
          <w:b/>
          <w:sz w:val="24"/>
          <w:szCs w:val="24"/>
        </w:rPr>
      </w:pPr>
    </w:p>
    <w:p w14:paraId="44B00823" w14:textId="4A76F364" w:rsidR="001C7015" w:rsidRPr="009E35DF" w:rsidRDefault="00676FE5" w:rsidP="001C7015">
      <w:pPr>
        <w:spacing w:after="0" w:line="240" w:lineRule="auto"/>
        <w:rPr>
          <w:rFonts w:ascii="Arial" w:hAnsi="Arial" w:cs="Arial"/>
          <w:sz w:val="24"/>
          <w:szCs w:val="24"/>
        </w:rPr>
      </w:pPr>
      <w:r w:rsidRPr="009E35DF">
        <w:rPr>
          <w:rFonts w:ascii="Arial" w:hAnsi="Arial" w:cs="Arial"/>
          <w:b/>
          <w:sz w:val="24"/>
          <w:szCs w:val="24"/>
        </w:rPr>
        <w:t>Figure S2</w:t>
      </w:r>
      <w:r w:rsidR="001C7015" w:rsidRPr="009E35DF">
        <w:rPr>
          <w:rFonts w:ascii="Arial" w:hAnsi="Arial" w:cs="Arial"/>
          <w:b/>
          <w:sz w:val="24"/>
          <w:szCs w:val="24"/>
        </w:rPr>
        <w:t>.</w:t>
      </w:r>
      <w:r w:rsidR="001C7015" w:rsidRPr="009E35DF">
        <w:rPr>
          <w:rFonts w:ascii="Arial" w:hAnsi="Arial" w:cs="Arial"/>
          <w:sz w:val="24"/>
          <w:szCs w:val="24"/>
        </w:rPr>
        <w:t xml:space="preserve"> Process of care evaluation in full bundle ICU </w:t>
      </w:r>
      <w:r w:rsidR="00480947" w:rsidRPr="009E35DF">
        <w:rPr>
          <w:rFonts w:ascii="Arial" w:hAnsi="Arial" w:cs="Arial"/>
          <w:i/>
          <w:sz w:val="24"/>
          <w:szCs w:val="24"/>
        </w:rPr>
        <w:t>only</w:t>
      </w:r>
    </w:p>
    <w:p w14:paraId="30350FB1" w14:textId="77777777" w:rsidR="001C7015" w:rsidRPr="009E35DF" w:rsidRDefault="001C7015" w:rsidP="001C7015">
      <w:pPr>
        <w:spacing w:after="0" w:line="240" w:lineRule="auto"/>
        <w:rPr>
          <w:rFonts w:ascii="Arial" w:hAnsi="Arial" w:cs="Arial"/>
        </w:rPr>
      </w:pPr>
    </w:p>
    <w:p w14:paraId="7EA7BF21" w14:textId="5C42DC99" w:rsidR="001C7015" w:rsidRPr="009E35DF" w:rsidRDefault="007A6028" w:rsidP="001C7015">
      <w:pPr>
        <w:spacing w:after="0" w:line="240" w:lineRule="auto"/>
        <w:rPr>
          <w:rFonts w:ascii="Arial" w:hAnsi="Arial" w:cs="Arial"/>
          <w:b/>
          <w:sz w:val="24"/>
          <w:szCs w:val="24"/>
        </w:rPr>
      </w:pPr>
      <w:r w:rsidRPr="009E35DF">
        <w:rPr>
          <w:rFonts w:ascii="Arial" w:hAnsi="Arial" w:cs="Arial"/>
          <w:b/>
          <w:sz w:val="24"/>
          <w:szCs w:val="24"/>
        </w:rPr>
        <w:t>A.</w:t>
      </w:r>
    </w:p>
    <w:p w14:paraId="045C6049" w14:textId="1DE109F3" w:rsidR="001C7015" w:rsidRPr="009E35DF" w:rsidRDefault="001C7015" w:rsidP="001C7015">
      <w:pPr>
        <w:spacing w:after="0" w:line="240" w:lineRule="auto"/>
        <w:rPr>
          <w:rFonts w:ascii="Arial" w:hAnsi="Arial" w:cs="Arial"/>
        </w:rPr>
      </w:pPr>
      <w:r w:rsidRPr="009E35DF">
        <w:rPr>
          <w:noProof/>
        </w:rPr>
        <w:t xml:space="preserve"> </w:t>
      </w:r>
      <w:r w:rsidRPr="009E35DF">
        <w:rPr>
          <w:rFonts w:ascii="Arial" w:hAnsi="Arial" w:cs="Arial"/>
          <w:noProof/>
        </w:rPr>
        <w:drawing>
          <wp:inline distT="0" distB="0" distL="0" distR="0" wp14:anchorId="58014C8D" wp14:editId="0CB707A7">
            <wp:extent cx="5114003" cy="2971800"/>
            <wp:effectExtent l="0" t="0" r="17145" b="254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6E67768" w14:textId="77777777" w:rsidR="001C7015" w:rsidRPr="009E35DF" w:rsidRDefault="001C7015" w:rsidP="001C7015">
      <w:pPr>
        <w:spacing w:after="0" w:line="240" w:lineRule="auto"/>
        <w:rPr>
          <w:rFonts w:ascii="Arial" w:hAnsi="Arial" w:cs="Arial"/>
        </w:rPr>
      </w:pPr>
    </w:p>
    <w:p w14:paraId="327FB509" w14:textId="77777777" w:rsidR="001C7015" w:rsidRPr="009E35DF" w:rsidRDefault="001C7015" w:rsidP="001C7015">
      <w:pPr>
        <w:spacing w:after="0" w:line="240" w:lineRule="auto"/>
        <w:rPr>
          <w:rFonts w:ascii="Arial" w:hAnsi="Arial" w:cs="Arial"/>
          <w:b/>
          <w:sz w:val="24"/>
          <w:szCs w:val="24"/>
        </w:rPr>
      </w:pPr>
      <w:r w:rsidRPr="009E35DF">
        <w:rPr>
          <w:rFonts w:ascii="Arial" w:hAnsi="Arial" w:cs="Arial"/>
          <w:b/>
          <w:sz w:val="24"/>
          <w:szCs w:val="24"/>
        </w:rPr>
        <w:t>B.</w:t>
      </w:r>
    </w:p>
    <w:p w14:paraId="6850F575" w14:textId="4F302952" w:rsidR="001C7015" w:rsidRPr="009E35DF" w:rsidRDefault="001C7015" w:rsidP="001C7015">
      <w:pPr>
        <w:spacing w:after="0" w:line="240" w:lineRule="auto"/>
        <w:rPr>
          <w:rFonts w:ascii="Arial" w:hAnsi="Arial" w:cs="Arial"/>
        </w:rPr>
      </w:pPr>
      <w:r w:rsidRPr="009E35DF">
        <w:rPr>
          <w:noProof/>
        </w:rPr>
        <w:t xml:space="preserve"> </w:t>
      </w:r>
      <w:r w:rsidRPr="009E35DF">
        <w:rPr>
          <w:rFonts w:ascii="Arial" w:hAnsi="Arial" w:cs="Arial"/>
          <w:noProof/>
        </w:rPr>
        <w:drawing>
          <wp:inline distT="0" distB="0" distL="0" distR="0" wp14:anchorId="44E29D0E" wp14:editId="648C9D78">
            <wp:extent cx="5114003" cy="2724765"/>
            <wp:effectExtent l="0" t="0" r="17145"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1221BB7" w14:textId="77777777" w:rsidR="007D554E" w:rsidRPr="009E35DF" w:rsidRDefault="007D554E" w:rsidP="007D554E">
      <w:pPr>
        <w:pStyle w:val="ListParagraph"/>
        <w:rPr>
          <w:rFonts w:ascii="Arial" w:hAnsi="Arial" w:cs="Arial"/>
          <w:sz w:val="24"/>
          <w:szCs w:val="24"/>
        </w:rPr>
      </w:pPr>
    </w:p>
    <w:p w14:paraId="04E56585" w14:textId="71F3572F" w:rsidR="001C7015" w:rsidRPr="009E35DF" w:rsidRDefault="00B04C10" w:rsidP="00B04C10">
      <w:pPr>
        <w:pStyle w:val="ListParagraph"/>
        <w:numPr>
          <w:ilvl w:val="0"/>
          <w:numId w:val="21"/>
        </w:numPr>
        <w:rPr>
          <w:rFonts w:ascii="Arial" w:hAnsi="Arial" w:cs="Arial"/>
          <w:sz w:val="24"/>
          <w:szCs w:val="24"/>
        </w:rPr>
      </w:pPr>
      <w:r w:rsidRPr="009E35DF">
        <w:rPr>
          <w:rFonts w:ascii="Arial" w:hAnsi="Arial" w:cs="Arial"/>
          <w:sz w:val="24"/>
          <w:szCs w:val="24"/>
        </w:rPr>
        <w:t>The proportion of patients receiving continuous sedation decreased across three periods (midazolam and fentanyl, p&lt;0.001; propofol p=0.006); the largest decrease occurred after AD implementation</w:t>
      </w:r>
    </w:p>
    <w:p w14:paraId="645D16E1" w14:textId="68898185" w:rsidR="00676FE5" w:rsidRPr="009E35DF" w:rsidRDefault="00B04C10" w:rsidP="00676FE5">
      <w:pPr>
        <w:pStyle w:val="ListParagraph"/>
        <w:numPr>
          <w:ilvl w:val="0"/>
          <w:numId w:val="21"/>
        </w:numPr>
        <w:rPr>
          <w:rFonts w:ascii="Arial" w:hAnsi="Arial" w:cs="Arial"/>
          <w:sz w:val="24"/>
          <w:szCs w:val="24"/>
        </w:rPr>
      </w:pPr>
      <w:r w:rsidRPr="009E35DF">
        <w:rPr>
          <w:rFonts w:ascii="Arial" w:hAnsi="Arial" w:cs="Arial"/>
          <w:sz w:val="24"/>
          <w:szCs w:val="24"/>
        </w:rPr>
        <w:t>The proportion of patients with ICU delirium and/or coma decreased across all 3 periods (p</w:t>
      </w:r>
      <w:r w:rsidRPr="009E35DF">
        <w:rPr>
          <w:rFonts w:ascii="Arial" w:hAnsi="Arial" w:cs="Arial"/>
          <w:sz w:val="24"/>
          <w:szCs w:val="24"/>
          <w:u w:val="single"/>
        </w:rPr>
        <w:t>&lt;</w:t>
      </w:r>
      <w:r w:rsidRPr="009E35DF">
        <w:rPr>
          <w:rFonts w:ascii="Arial" w:hAnsi="Arial" w:cs="Arial"/>
          <w:sz w:val="24"/>
          <w:szCs w:val="24"/>
        </w:rPr>
        <w:t>0.02); the largest decrease occurred after AD implementation</w:t>
      </w:r>
    </w:p>
    <w:p w14:paraId="6E619871" w14:textId="048E19D2" w:rsidR="007D554E" w:rsidRPr="009E35DF" w:rsidRDefault="007D554E">
      <w:pPr>
        <w:rPr>
          <w:rFonts w:ascii="Arial" w:hAnsi="Arial" w:cs="Arial"/>
          <w:b/>
          <w:sz w:val="24"/>
          <w:szCs w:val="24"/>
        </w:rPr>
      </w:pPr>
    </w:p>
    <w:p w14:paraId="78D39E4E" w14:textId="0181DF56" w:rsidR="00263821" w:rsidRPr="009E35DF" w:rsidRDefault="00263821" w:rsidP="00263821">
      <w:pPr>
        <w:outlineLvl w:val="0"/>
        <w:rPr>
          <w:rFonts w:ascii="Arial" w:hAnsi="Arial" w:cs="Arial"/>
          <w:b/>
          <w:sz w:val="24"/>
          <w:szCs w:val="24"/>
        </w:rPr>
      </w:pPr>
      <w:r w:rsidRPr="009E35DF">
        <w:rPr>
          <w:rFonts w:ascii="Arial" w:hAnsi="Arial" w:cs="Arial"/>
          <w:b/>
          <w:sz w:val="24"/>
          <w:szCs w:val="24"/>
        </w:rPr>
        <w:t>Figure S</w:t>
      </w:r>
      <w:r w:rsidR="00676FE5" w:rsidRPr="009E35DF">
        <w:rPr>
          <w:rFonts w:ascii="Arial" w:hAnsi="Arial" w:cs="Arial"/>
          <w:b/>
          <w:sz w:val="24"/>
          <w:szCs w:val="24"/>
        </w:rPr>
        <w:t>3</w:t>
      </w:r>
      <w:r w:rsidRPr="009E35DF">
        <w:rPr>
          <w:rFonts w:ascii="Arial" w:hAnsi="Arial" w:cs="Arial"/>
          <w:b/>
          <w:sz w:val="24"/>
          <w:szCs w:val="24"/>
        </w:rPr>
        <w:t xml:space="preserve">. </w:t>
      </w:r>
      <w:r w:rsidRPr="009E35DF">
        <w:rPr>
          <w:rFonts w:ascii="Arial" w:hAnsi="Arial" w:cs="Arial"/>
          <w:sz w:val="24"/>
          <w:szCs w:val="24"/>
        </w:rPr>
        <w:t>Rehabilitation Protocol</w:t>
      </w:r>
    </w:p>
    <w:p w14:paraId="696D1AE2" w14:textId="77777777" w:rsidR="00263821" w:rsidRPr="009E35DF" w:rsidRDefault="00263821" w:rsidP="00263821">
      <w:pPr>
        <w:rPr>
          <w:rFonts w:ascii="Arial" w:hAnsi="Arial" w:cs="Arial"/>
          <w:b/>
          <w:sz w:val="24"/>
          <w:szCs w:val="24"/>
        </w:rPr>
      </w:pPr>
      <w:r w:rsidRPr="009E35DF">
        <w:rPr>
          <w:rFonts w:ascii="Arial" w:hAnsi="Arial" w:cs="Arial"/>
          <w:b/>
          <w:noProof/>
          <w:sz w:val="24"/>
          <w:szCs w:val="24"/>
        </w:rPr>
        <w:drawing>
          <wp:inline distT="0" distB="0" distL="0" distR="0" wp14:anchorId="207256F8" wp14:editId="5D7F2AB4">
            <wp:extent cx="4147690" cy="30039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hab protocol bw 1_2.png"/>
                    <pic:cNvPicPr/>
                  </pic:nvPicPr>
                  <pic:blipFill>
                    <a:blip r:embed="rId13">
                      <a:extLst>
                        <a:ext uri="{28A0092B-C50C-407E-A947-70E740481C1C}">
                          <a14:useLocalDpi xmlns:a14="http://schemas.microsoft.com/office/drawing/2010/main" val="0"/>
                        </a:ext>
                      </a:extLst>
                    </a:blip>
                    <a:stretch>
                      <a:fillRect/>
                    </a:stretch>
                  </pic:blipFill>
                  <pic:spPr>
                    <a:xfrm>
                      <a:off x="0" y="0"/>
                      <a:ext cx="4157826" cy="3011314"/>
                    </a:xfrm>
                    <a:prstGeom prst="rect">
                      <a:avLst/>
                    </a:prstGeom>
                  </pic:spPr>
                </pic:pic>
              </a:graphicData>
            </a:graphic>
          </wp:inline>
        </w:drawing>
      </w:r>
    </w:p>
    <w:p w14:paraId="19AD3662" w14:textId="77777777" w:rsidR="00263821" w:rsidRPr="009E35DF" w:rsidRDefault="00263821" w:rsidP="00263821">
      <w:pPr>
        <w:rPr>
          <w:rFonts w:ascii="Arial" w:hAnsi="Arial" w:cs="Arial"/>
          <w:b/>
          <w:sz w:val="24"/>
          <w:szCs w:val="24"/>
        </w:rPr>
      </w:pPr>
    </w:p>
    <w:p w14:paraId="250BFEC2" w14:textId="77777777" w:rsidR="00263821" w:rsidRPr="009E35DF" w:rsidRDefault="00263821" w:rsidP="00263821">
      <w:pPr>
        <w:rPr>
          <w:rFonts w:ascii="Arial" w:hAnsi="Arial" w:cs="Arial"/>
          <w:b/>
          <w:sz w:val="24"/>
          <w:szCs w:val="24"/>
        </w:rPr>
      </w:pPr>
      <w:r w:rsidRPr="009E35DF">
        <w:rPr>
          <w:rFonts w:ascii="Arial" w:hAnsi="Arial" w:cs="Arial"/>
          <w:b/>
          <w:noProof/>
          <w:sz w:val="24"/>
          <w:szCs w:val="24"/>
        </w:rPr>
        <w:drawing>
          <wp:inline distT="0" distB="0" distL="0" distR="0" wp14:anchorId="72962796" wp14:editId="05798A6D">
            <wp:extent cx="4166235" cy="30138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hab protocol bw 3_4.png"/>
                    <pic:cNvPicPr/>
                  </pic:nvPicPr>
                  <pic:blipFill>
                    <a:blip r:embed="rId14">
                      <a:extLst>
                        <a:ext uri="{28A0092B-C50C-407E-A947-70E740481C1C}">
                          <a14:useLocalDpi xmlns:a14="http://schemas.microsoft.com/office/drawing/2010/main" val="0"/>
                        </a:ext>
                      </a:extLst>
                    </a:blip>
                    <a:stretch>
                      <a:fillRect/>
                    </a:stretch>
                  </pic:blipFill>
                  <pic:spPr>
                    <a:xfrm>
                      <a:off x="0" y="0"/>
                      <a:ext cx="4205019" cy="3041900"/>
                    </a:xfrm>
                    <a:prstGeom prst="rect">
                      <a:avLst/>
                    </a:prstGeom>
                  </pic:spPr>
                </pic:pic>
              </a:graphicData>
            </a:graphic>
          </wp:inline>
        </w:drawing>
      </w:r>
    </w:p>
    <w:p w14:paraId="567EA90F" w14:textId="61A4A456" w:rsidR="00914505" w:rsidRPr="009E35DF" w:rsidRDefault="00914505">
      <w:pPr>
        <w:rPr>
          <w:rFonts w:ascii="Arial" w:hAnsi="Arial" w:cs="Arial"/>
          <w:b/>
          <w:sz w:val="24"/>
          <w:szCs w:val="24"/>
        </w:rPr>
      </w:pPr>
      <w:r w:rsidRPr="009E35DF">
        <w:rPr>
          <w:rFonts w:ascii="Arial" w:hAnsi="Arial" w:cs="Arial"/>
          <w:b/>
          <w:sz w:val="24"/>
          <w:szCs w:val="24"/>
        </w:rPr>
        <w:br w:type="page"/>
      </w:r>
    </w:p>
    <w:p w14:paraId="564E7F2E" w14:textId="02EF1B87" w:rsidR="00B57E07" w:rsidRPr="009E35DF" w:rsidRDefault="00914505" w:rsidP="00877A36">
      <w:pPr>
        <w:rPr>
          <w:rFonts w:ascii="Arial" w:hAnsi="Arial" w:cs="Arial"/>
          <w:b/>
          <w:sz w:val="24"/>
          <w:szCs w:val="24"/>
        </w:rPr>
      </w:pPr>
      <w:r w:rsidRPr="009E35DF">
        <w:rPr>
          <w:rFonts w:ascii="Arial" w:hAnsi="Arial" w:cs="Arial"/>
          <w:b/>
          <w:sz w:val="24"/>
          <w:szCs w:val="24"/>
        </w:rPr>
        <w:lastRenderedPageBreak/>
        <w:t>REFERENCES</w:t>
      </w:r>
    </w:p>
    <w:p w14:paraId="07BC59AA" w14:textId="77777777" w:rsidR="00B57E07" w:rsidRPr="009E35DF" w:rsidRDefault="00B57E07" w:rsidP="00B57E07">
      <w:pPr>
        <w:pStyle w:val="EndNoteBibliography"/>
        <w:spacing w:after="0"/>
        <w:ind w:left="720" w:hanging="720"/>
      </w:pPr>
      <w:r w:rsidRPr="009E35DF">
        <w:rPr>
          <w:rFonts w:cs="Arial"/>
          <w:b/>
          <w:szCs w:val="24"/>
        </w:rPr>
        <w:fldChar w:fldCharType="begin"/>
      </w:r>
      <w:r w:rsidRPr="009E35DF">
        <w:rPr>
          <w:rFonts w:cs="Arial"/>
          <w:b/>
          <w:szCs w:val="24"/>
        </w:rPr>
        <w:instrText xml:space="preserve"> ADDIN EN.REFLIST </w:instrText>
      </w:r>
      <w:r w:rsidRPr="009E35DF">
        <w:rPr>
          <w:rFonts w:cs="Arial"/>
          <w:b/>
          <w:szCs w:val="24"/>
        </w:rPr>
        <w:fldChar w:fldCharType="separate"/>
      </w:r>
      <w:r w:rsidRPr="009E35DF">
        <w:t xml:space="preserve">1. Ely EW, Truman B, Shintani A, Thomason JW, Wheeler AP, Gordon S, Francis J, Speroff T, Gautam S, Margolin R, Sessler CN, Dittus RS, Bernard GR. Monitoring sedation status over time in ICU patients: reliability and validity of the Richmond Agitation-Sedation Scale (RASS). </w:t>
      </w:r>
      <w:r w:rsidRPr="009E35DF">
        <w:rPr>
          <w:i/>
        </w:rPr>
        <w:t xml:space="preserve">JAMA </w:t>
      </w:r>
      <w:r w:rsidRPr="009E35DF">
        <w:t>2003; 289: 2983-2991.</w:t>
      </w:r>
    </w:p>
    <w:p w14:paraId="49497BAE" w14:textId="77777777" w:rsidR="00B57E07" w:rsidRPr="009E35DF" w:rsidRDefault="00B57E07" w:rsidP="00B57E07">
      <w:pPr>
        <w:pStyle w:val="EndNoteBibliography"/>
        <w:spacing w:after="0"/>
        <w:ind w:left="720" w:hanging="720"/>
      </w:pPr>
      <w:r w:rsidRPr="009E35DF">
        <w:t xml:space="preserve">2. Ely EW, Inouye SK, Bernard GR, Gordon S, Francis J, May L, Truman B, Speroff T, Gautam S, Margolin R, Hart RP, Dittus R. Delirium in mechanically ventilated patients: validity and reliability of the confusion assessment method for the intensive care unit (CAM-ICU). </w:t>
      </w:r>
      <w:r w:rsidRPr="009E35DF">
        <w:rPr>
          <w:i/>
        </w:rPr>
        <w:t xml:space="preserve">JAMA </w:t>
      </w:r>
      <w:r w:rsidRPr="009E35DF">
        <w:t>2001; 286: 2703-2710.</w:t>
      </w:r>
    </w:p>
    <w:p w14:paraId="3BE5E777" w14:textId="77777777" w:rsidR="00B57E07" w:rsidRPr="009E35DF" w:rsidRDefault="00B57E07" w:rsidP="00B57E07">
      <w:pPr>
        <w:pStyle w:val="EndNoteBibliography"/>
        <w:spacing w:after="0"/>
        <w:ind w:left="720" w:hanging="720"/>
      </w:pPr>
      <w:r w:rsidRPr="009E35DF">
        <w:t xml:space="preserve">3. Morris PE, Goad A, Thompson C, Taylor K, Harry B, Passmore L, Ross A, Anderson L, Baker S, Sanchez M, Penley L, Howard A, Dixon L, Leach S, Small R, Hite RD, Haponik E. Early intensive care unit mobility therapy in the treatment of acute respiratory failure. </w:t>
      </w:r>
      <w:r w:rsidRPr="009E35DF">
        <w:rPr>
          <w:i/>
        </w:rPr>
        <w:t xml:space="preserve">Crit Care Med </w:t>
      </w:r>
      <w:r w:rsidRPr="009E35DF">
        <w:t>2008; 36: 2238-2243.</w:t>
      </w:r>
    </w:p>
    <w:p w14:paraId="4DEA6AEA" w14:textId="77777777" w:rsidR="00B57E07" w:rsidRPr="009E35DF" w:rsidRDefault="00B57E07" w:rsidP="00B57E07">
      <w:pPr>
        <w:pStyle w:val="EndNoteBibliography"/>
        <w:spacing w:after="0"/>
        <w:ind w:left="720" w:hanging="720"/>
      </w:pPr>
      <w:r w:rsidRPr="009E35DF">
        <w:t xml:space="preserve">4. Schweickert WD, Pohlman MC, Pohlman AS, Nigos C, Pawlik AJ, Esbrook CL, Spears L, Miller M, Franczyk M, Deprizio D, Schmidt GA, Bowman A, Barr R, McCallister KE, Hall JB, Kress JP. Early physical and occupational therapy in mechanically ventilated, critically ill patients: a randomised controlled trial. </w:t>
      </w:r>
      <w:r w:rsidRPr="009E35DF">
        <w:rPr>
          <w:i/>
        </w:rPr>
        <w:t xml:space="preserve">Lancet </w:t>
      </w:r>
      <w:r w:rsidRPr="009E35DF">
        <w:t>2009; 373: 1874-1882.</w:t>
      </w:r>
    </w:p>
    <w:p w14:paraId="274426BF" w14:textId="77777777" w:rsidR="00B57E07" w:rsidRPr="009E35DF" w:rsidRDefault="00B57E07" w:rsidP="00B57E07">
      <w:pPr>
        <w:pStyle w:val="EndNoteBibliography"/>
        <w:spacing w:after="0"/>
        <w:ind w:left="720" w:hanging="720"/>
      </w:pPr>
      <w:r w:rsidRPr="009E35DF">
        <w:t xml:space="preserve">5. Bellin E, Fletcher DD, Geberer N, Islam S, Srivastava N. Democratizing information creation from health care data for quality improvement, research, and education-the Montefiore Medical Center Experience. </w:t>
      </w:r>
      <w:r w:rsidRPr="009E35DF">
        <w:rPr>
          <w:i/>
        </w:rPr>
        <w:t xml:space="preserve">Acad Med </w:t>
      </w:r>
      <w:r w:rsidRPr="009E35DF">
        <w:t>2010; 85: 1362-1368.</w:t>
      </w:r>
    </w:p>
    <w:p w14:paraId="639446EF" w14:textId="77777777" w:rsidR="00B57E07" w:rsidRPr="009E35DF" w:rsidRDefault="00B57E07" w:rsidP="00B57E07">
      <w:pPr>
        <w:pStyle w:val="EndNoteBibliography"/>
        <w:spacing w:after="0"/>
        <w:ind w:left="720" w:hanging="720"/>
      </w:pPr>
      <w:r w:rsidRPr="009E35DF">
        <w:t xml:space="preserve">6. Charlson ME, Pompei P, Ales KL, MacKenzie CR. A new method of classifying prognostic comorbidity in longitudinal studies: development and validation. </w:t>
      </w:r>
      <w:r w:rsidRPr="009E35DF">
        <w:rPr>
          <w:i/>
        </w:rPr>
        <w:t xml:space="preserve">J Chronic Dis </w:t>
      </w:r>
      <w:r w:rsidRPr="009E35DF">
        <w:t>1987; 40: 373-383.</w:t>
      </w:r>
    </w:p>
    <w:p w14:paraId="26C8EFD6" w14:textId="77777777" w:rsidR="00B57E07" w:rsidRPr="009E35DF" w:rsidRDefault="00B57E07" w:rsidP="00B57E07">
      <w:pPr>
        <w:pStyle w:val="EndNoteBibliography"/>
        <w:spacing w:after="0"/>
        <w:ind w:left="720" w:hanging="720"/>
      </w:pPr>
      <w:r w:rsidRPr="009E35DF">
        <w:t xml:space="preserve">7. Daubin C, Chevalier S, Seguin A, Gaillard C, Valette X, Prevost F, Terzi N, Ramakers M, Parienti JJ, du Cheyron D, Charbonneau P. Predictors of mortality and short-term physical and cognitive dependence in critically ill persons 75 years and older: a prospective cohort study. </w:t>
      </w:r>
      <w:r w:rsidRPr="009E35DF">
        <w:rPr>
          <w:i/>
        </w:rPr>
        <w:t xml:space="preserve">Health and quality of life outcomes </w:t>
      </w:r>
      <w:r w:rsidRPr="009E35DF">
        <w:t>2011; 9: 35.</w:t>
      </w:r>
    </w:p>
    <w:p w14:paraId="01D5A53D" w14:textId="77777777" w:rsidR="00B57E07" w:rsidRPr="009E35DF" w:rsidRDefault="00B57E07" w:rsidP="00B57E07">
      <w:pPr>
        <w:pStyle w:val="EndNoteBibliography"/>
        <w:spacing w:after="0"/>
        <w:ind w:left="720" w:hanging="720"/>
      </w:pPr>
      <w:r w:rsidRPr="009E35DF">
        <w:t xml:space="preserve">8. Zimmerman JE, Kramer AA, McNair DS, Malila FM. Acute Physiology and Chronic Health Evaluation (APACHE) IV: hospital mortality assessment for today's critically ill patients. </w:t>
      </w:r>
      <w:r w:rsidRPr="009E35DF">
        <w:rPr>
          <w:i/>
        </w:rPr>
        <w:t xml:space="preserve">Crit Care Med </w:t>
      </w:r>
      <w:r w:rsidRPr="009E35DF">
        <w:t>2006; 34: 1297-1310.</w:t>
      </w:r>
    </w:p>
    <w:p w14:paraId="5E0E73B1" w14:textId="77777777" w:rsidR="00B57E07" w:rsidRPr="009E35DF" w:rsidRDefault="00B57E07" w:rsidP="00B57E07">
      <w:pPr>
        <w:pStyle w:val="EndNoteBibliography"/>
        <w:ind w:left="720" w:hanging="720"/>
      </w:pPr>
      <w:r w:rsidRPr="009E35DF">
        <w:t xml:space="preserve">9. Gershengorn HB, Garland A, Gong MN. Patterns of Daily Costs Differ for Medical and Surgical Intensive Care Unit Patients. </w:t>
      </w:r>
      <w:r w:rsidRPr="009E35DF">
        <w:rPr>
          <w:i/>
        </w:rPr>
        <w:t xml:space="preserve">Annals of the American Thoracic Society </w:t>
      </w:r>
      <w:r w:rsidRPr="009E35DF">
        <w:t>2015.</w:t>
      </w:r>
    </w:p>
    <w:p w14:paraId="68988E8F" w14:textId="78513295" w:rsidR="00914505" w:rsidRPr="009E35DF" w:rsidRDefault="00B57E07" w:rsidP="00877A36">
      <w:pPr>
        <w:rPr>
          <w:rFonts w:ascii="Arial" w:hAnsi="Arial" w:cs="Arial"/>
          <w:b/>
          <w:sz w:val="24"/>
          <w:szCs w:val="24"/>
        </w:rPr>
      </w:pPr>
      <w:r w:rsidRPr="009E35DF">
        <w:rPr>
          <w:rFonts w:ascii="Arial" w:hAnsi="Arial" w:cs="Arial"/>
          <w:b/>
          <w:sz w:val="24"/>
          <w:szCs w:val="24"/>
        </w:rPr>
        <w:fldChar w:fldCharType="end"/>
      </w:r>
    </w:p>
    <w:sectPr w:rsidR="00914505" w:rsidRPr="009E35DF" w:rsidSect="009E35D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49517" w14:textId="77777777" w:rsidR="00592DE7" w:rsidRDefault="00592DE7" w:rsidP="00A67025">
      <w:pPr>
        <w:spacing w:after="0" w:line="240" w:lineRule="auto"/>
      </w:pPr>
      <w:r>
        <w:separator/>
      </w:r>
    </w:p>
  </w:endnote>
  <w:endnote w:type="continuationSeparator" w:id="0">
    <w:p w14:paraId="7A42A146" w14:textId="77777777" w:rsidR="00592DE7" w:rsidRDefault="00592DE7" w:rsidP="00A670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3902891"/>
      <w:docPartObj>
        <w:docPartGallery w:val="Page Numbers (Bottom of Page)"/>
        <w:docPartUnique/>
      </w:docPartObj>
    </w:sdtPr>
    <w:sdtEndPr>
      <w:rPr>
        <w:noProof/>
      </w:rPr>
    </w:sdtEndPr>
    <w:sdtContent>
      <w:p w14:paraId="49E71BB4" w14:textId="77777777" w:rsidR="00E967FF" w:rsidRDefault="00E967FF">
        <w:pPr>
          <w:pStyle w:val="Footer"/>
          <w:jc w:val="right"/>
        </w:pPr>
        <w:r w:rsidRPr="00A67025">
          <w:rPr>
            <w:rFonts w:ascii="Arial" w:hAnsi="Arial" w:cs="Arial"/>
          </w:rPr>
          <w:fldChar w:fldCharType="begin"/>
        </w:r>
        <w:r w:rsidRPr="00A67025">
          <w:rPr>
            <w:rFonts w:ascii="Arial" w:hAnsi="Arial" w:cs="Arial"/>
          </w:rPr>
          <w:instrText xml:space="preserve"> PAGE   \* MERGEFORMAT </w:instrText>
        </w:r>
        <w:r w:rsidRPr="00A67025">
          <w:rPr>
            <w:rFonts w:ascii="Arial" w:hAnsi="Arial" w:cs="Arial"/>
          </w:rPr>
          <w:fldChar w:fldCharType="separate"/>
        </w:r>
        <w:r w:rsidR="00612D3D">
          <w:rPr>
            <w:rFonts w:ascii="Arial" w:hAnsi="Arial" w:cs="Arial"/>
            <w:noProof/>
          </w:rPr>
          <w:t>5</w:t>
        </w:r>
        <w:r w:rsidRPr="00A67025">
          <w:rPr>
            <w:rFonts w:ascii="Arial" w:hAnsi="Arial" w:cs="Arial"/>
            <w:noProof/>
          </w:rPr>
          <w:fldChar w:fldCharType="end"/>
        </w:r>
      </w:p>
    </w:sdtContent>
  </w:sdt>
  <w:p w14:paraId="421E9963" w14:textId="77777777" w:rsidR="00E967FF" w:rsidRDefault="00E967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D1681" w14:textId="77777777" w:rsidR="00592DE7" w:rsidRDefault="00592DE7" w:rsidP="00A67025">
      <w:pPr>
        <w:spacing w:after="0" w:line="240" w:lineRule="auto"/>
      </w:pPr>
      <w:r>
        <w:separator/>
      </w:r>
    </w:p>
  </w:footnote>
  <w:footnote w:type="continuationSeparator" w:id="0">
    <w:p w14:paraId="3A23CC4B" w14:textId="77777777" w:rsidR="00592DE7" w:rsidRDefault="00592DE7" w:rsidP="00A670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48FA3" w14:textId="7201D612" w:rsidR="00E967FF" w:rsidRPr="009E35DF" w:rsidRDefault="00E967FF">
    <w:pPr>
      <w:pStyle w:val="Header"/>
      <w:rPr>
        <w:rFonts w:ascii="Arial" w:hAnsi="Arial" w:cs="Arial"/>
      </w:rPr>
    </w:pPr>
    <w:r w:rsidRPr="009E35DF">
      <w:rPr>
        <w:rFonts w:ascii="Arial" w:hAnsi="Arial" w:cs="Arial"/>
        <w:b/>
      </w:rPr>
      <w:t xml:space="preserve">Supplemental appendix </w:t>
    </w:r>
    <w:r w:rsidRPr="009E35DF">
      <w:rPr>
        <w:rFonts w:ascii="Arial" w:hAnsi="Arial" w:cs="Arial"/>
      </w:rPr>
      <w:t>for Hsieh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1757"/>
    <w:multiLevelType w:val="hybridMultilevel"/>
    <w:tmpl w:val="E0FCDAB8"/>
    <w:lvl w:ilvl="0" w:tplc="04090015">
      <w:start w:val="1"/>
      <w:numFmt w:val="upp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B6C0A"/>
    <w:multiLevelType w:val="hybridMultilevel"/>
    <w:tmpl w:val="DD3001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72671"/>
    <w:multiLevelType w:val="hybridMultilevel"/>
    <w:tmpl w:val="E20ECBFE"/>
    <w:lvl w:ilvl="0" w:tplc="7252194C">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52DDA"/>
    <w:multiLevelType w:val="hybridMultilevel"/>
    <w:tmpl w:val="4BBE4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9B4435"/>
    <w:multiLevelType w:val="hybridMultilevel"/>
    <w:tmpl w:val="D0ACCF4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34E70"/>
    <w:multiLevelType w:val="hybridMultilevel"/>
    <w:tmpl w:val="795E9D00"/>
    <w:lvl w:ilvl="0" w:tplc="AC30636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EF19EB"/>
    <w:multiLevelType w:val="hybridMultilevel"/>
    <w:tmpl w:val="E6EC95E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892562"/>
    <w:multiLevelType w:val="hybridMultilevel"/>
    <w:tmpl w:val="5B567E2E"/>
    <w:lvl w:ilvl="0" w:tplc="35821E36">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1B7F1A"/>
    <w:multiLevelType w:val="hybridMultilevel"/>
    <w:tmpl w:val="96BE7B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5619A2"/>
    <w:multiLevelType w:val="hybridMultilevel"/>
    <w:tmpl w:val="D3DEA0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012672"/>
    <w:multiLevelType w:val="hybridMultilevel"/>
    <w:tmpl w:val="B1465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111591"/>
    <w:multiLevelType w:val="hybridMultilevel"/>
    <w:tmpl w:val="5A700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BC13CC"/>
    <w:multiLevelType w:val="hybridMultilevel"/>
    <w:tmpl w:val="4C3C2BEE"/>
    <w:lvl w:ilvl="0" w:tplc="7DBC3B90">
      <w:start w:val="1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6124A2"/>
    <w:multiLevelType w:val="hybridMultilevel"/>
    <w:tmpl w:val="6714F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2E7E97"/>
    <w:multiLevelType w:val="hybridMultilevel"/>
    <w:tmpl w:val="9A84520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0D3230"/>
    <w:multiLevelType w:val="hybridMultilevel"/>
    <w:tmpl w:val="20025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F86BAA"/>
    <w:multiLevelType w:val="hybridMultilevel"/>
    <w:tmpl w:val="1E92244A"/>
    <w:lvl w:ilvl="0" w:tplc="B0B82CE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3352A0"/>
    <w:multiLevelType w:val="hybridMultilevel"/>
    <w:tmpl w:val="5BF8C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471B91"/>
    <w:multiLevelType w:val="hybridMultilevel"/>
    <w:tmpl w:val="80CC90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B431AE"/>
    <w:multiLevelType w:val="hybridMultilevel"/>
    <w:tmpl w:val="826876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205B82"/>
    <w:multiLevelType w:val="hybridMultilevel"/>
    <w:tmpl w:val="266EA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6"/>
  </w:num>
  <w:num w:numId="4">
    <w:abstractNumId w:val="5"/>
  </w:num>
  <w:num w:numId="5">
    <w:abstractNumId w:val="12"/>
  </w:num>
  <w:num w:numId="6">
    <w:abstractNumId w:val="11"/>
  </w:num>
  <w:num w:numId="7">
    <w:abstractNumId w:val="3"/>
  </w:num>
  <w:num w:numId="8">
    <w:abstractNumId w:val="9"/>
  </w:num>
  <w:num w:numId="9">
    <w:abstractNumId w:val="10"/>
  </w:num>
  <w:num w:numId="10">
    <w:abstractNumId w:val="20"/>
  </w:num>
  <w:num w:numId="11">
    <w:abstractNumId w:val="17"/>
  </w:num>
  <w:num w:numId="12">
    <w:abstractNumId w:val="13"/>
  </w:num>
  <w:num w:numId="13">
    <w:abstractNumId w:val="15"/>
  </w:num>
  <w:num w:numId="14">
    <w:abstractNumId w:val="18"/>
  </w:num>
  <w:num w:numId="15">
    <w:abstractNumId w:val="19"/>
  </w:num>
  <w:num w:numId="16">
    <w:abstractNumId w:val="0"/>
  </w:num>
  <w:num w:numId="17">
    <w:abstractNumId w:val="8"/>
  </w:num>
  <w:num w:numId="18">
    <w:abstractNumId w:val="6"/>
  </w:num>
  <w:num w:numId="19">
    <w:abstractNumId w:val="14"/>
  </w:num>
  <w:num w:numId="20">
    <w:abstractNumId w:val="4"/>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J Resp Crit Care M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atfz0smrtv0gepdv85se2e25ztzatxadve&quot;&gt;JEAN&amp;apos;S LIBRARY Copy&lt;record-ids&gt;&lt;item&gt;502&lt;/item&gt;&lt;item&gt;3136&lt;/item&gt;&lt;item&gt;3504&lt;/item&gt;&lt;item&gt;3618&lt;/item&gt;&lt;item&gt;3702&lt;/item&gt;&lt;item&gt;3924&lt;/item&gt;&lt;item&gt;3925&lt;/item&gt;&lt;item&gt;4147&lt;/item&gt;&lt;item&gt;4218&lt;/item&gt;&lt;/record-ids&gt;&lt;/item&gt;&lt;/Libraries&gt;"/>
  </w:docVars>
  <w:rsids>
    <w:rsidRoot w:val="00CE098B"/>
    <w:rsid w:val="00000150"/>
    <w:rsid w:val="000009F3"/>
    <w:rsid w:val="0000263C"/>
    <w:rsid w:val="00003A30"/>
    <w:rsid w:val="0000469D"/>
    <w:rsid w:val="00004C5A"/>
    <w:rsid w:val="00004F1D"/>
    <w:rsid w:val="0000568E"/>
    <w:rsid w:val="00005980"/>
    <w:rsid w:val="00005D0B"/>
    <w:rsid w:val="0000716B"/>
    <w:rsid w:val="000072DD"/>
    <w:rsid w:val="00007547"/>
    <w:rsid w:val="00007D42"/>
    <w:rsid w:val="000105F1"/>
    <w:rsid w:val="0001155A"/>
    <w:rsid w:val="000128D3"/>
    <w:rsid w:val="00013B21"/>
    <w:rsid w:val="00013CAE"/>
    <w:rsid w:val="00013F17"/>
    <w:rsid w:val="000155BB"/>
    <w:rsid w:val="00016ECD"/>
    <w:rsid w:val="0001723B"/>
    <w:rsid w:val="0001795F"/>
    <w:rsid w:val="00020A6F"/>
    <w:rsid w:val="00020BC7"/>
    <w:rsid w:val="00020EA1"/>
    <w:rsid w:val="0002273E"/>
    <w:rsid w:val="00022C6C"/>
    <w:rsid w:val="00023A2F"/>
    <w:rsid w:val="00023DB2"/>
    <w:rsid w:val="0002420B"/>
    <w:rsid w:val="0002453A"/>
    <w:rsid w:val="000248EF"/>
    <w:rsid w:val="00024F03"/>
    <w:rsid w:val="000266FD"/>
    <w:rsid w:val="00026E8E"/>
    <w:rsid w:val="00027CB6"/>
    <w:rsid w:val="00030183"/>
    <w:rsid w:val="000303AF"/>
    <w:rsid w:val="00030733"/>
    <w:rsid w:val="00030914"/>
    <w:rsid w:val="00030A2C"/>
    <w:rsid w:val="0003194F"/>
    <w:rsid w:val="00031B77"/>
    <w:rsid w:val="0003239F"/>
    <w:rsid w:val="000338B0"/>
    <w:rsid w:val="00033E9E"/>
    <w:rsid w:val="00034025"/>
    <w:rsid w:val="000346C5"/>
    <w:rsid w:val="000360F5"/>
    <w:rsid w:val="00036299"/>
    <w:rsid w:val="0003664E"/>
    <w:rsid w:val="00037F6A"/>
    <w:rsid w:val="00040587"/>
    <w:rsid w:val="00041DB2"/>
    <w:rsid w:val="00042586"/>
    <w:rsid w:val="000428A0"/>
    <w:rsid w:val="00042A0E"/>
    <w:rsid w:val="00044D1E"/>
    <w:rsid w:val="0004504C"/>
    <w:rsid w:val="00045679"/>
    <w:rsid w:val="00045AA1"/>
    <w:rsid w:val="00046262"/>
    <w:rsid w:val="00046F16"/>
    <w:rsid w:val="00047ED3"/>
    <w:rsid w:val="00047F02"/>
    <w:rsid w:val="00050198"/>
    <w:rsid w:val="000518BD"/>
    <w:rsid w:val="00051D4F"/>
    <w:rsid w:val="00052A03"/>
    <w:rsid w:val="00052E93"/>
    <w:rsid w:val="00053367"/>
    <w:rsid w:val="000537DA"/>
    <w:rsid w:val="00054505"/>
    <w:rsid w:val="00054870"/>
    <w:rsid w:val="00054D36"/>
    <w:rsid w:val="00055EC3"/>
    <w:rsid w:val="00056679"/>
    <w:rsid w:val="000566FE"/>
    <w:rsid w:val="00057416"/>
    <w:rsid w:val="00057E6B"/>
    <w:rsid w:val="00061779"/>
    <w:rsid w:val="00061A9E"/>
    <w:rsid w:val="000620B2"/>
    <w:rsid w:val="00063B87"/>
    <w:rsid w:val="00063D83"/>
    <w:rsid w:val="00064194"/>
    <w:rsid w:val="000659C2"/>
    <w:rsid w:val="00065C9C"/>
    <w:rsid w:val="00066727"/>
    <w:rsid w:val="0006688F"/>
    <w:rsid w:val="00066CF5"/>
    <w:rsid w:val="00067CBB"/>
    <w:rsid w:val="00070D8F"/>
    <w:rsid w:val="00071027"/>
    <w:rsid w:val="00071070"/>
    <w:rsid w:val="000717AD"/>
    <w:rsid w:val="000719FB"/>
    <w:rsid w:val="0007291D"/>
    <w:rsid w:val="00072ADE"/>
    <w:rsid w:val="00072F8C"/>
    <w:rsid w:val="00073417"/>
    <w:rsid w:val="000740C8"/>
    <w:rsid w:val="00074878"/>
    <w:rsid w:val="00074B61"/>
    <w:rsid w:val="00075396"/>
    <w:rsid w:val="000766C8"/>
    <w:rsid w:val="0007684C"/>
    <w:rsid w:val="000774B1"/>
    <w:rsid w:val="00077799"/>
    <w:rsid w:val="00080192"/>
    <w:rsid w:val="00080325"/>
    <w:rsid w:val="000831AF"/>
    <w:rsid w:val="00083D4B"/>
    <w:rsid w:val="00084DB6"/>
    <w:rsid w:val="00085A75"/>
    <w:rsid w:val="00086B83"/>
    <w:rsid w:val="000875D2"/>
    <w:rsid w:val="00091504"/>
    <w:rsid w:val="0009180F"/>
    <w:rsid w:val="00092180"/>
    <w:rsid w:val="00092C6A"/>
    <w:rsid w:val="00093912"/>
    <w:rsid w:val="00093EA0"/>
    <w:rsid w:val="00094B7F"/>
    <w:rsid w:val="00095828"/>
    <w:rsid w:val="00095E50"/>
    <w:rsid w:val="000968AA"/>
    <w:rsid w:val="00096E40"/>
    <w:rsid w:val="0009713A"/>
    <w:rsid w:val="00097AA6"/>
    <w:rsid w:val="000A0015"/>
    <w:rsid w:val="000A02F3"/>
    <w:rsid w:val="000A0B6C"/>
    <w:rsid w:val="000A0CF9"/>
    <w:rsid w:val="000A1341"/>
    <w:rsid w:val="000A34D1"/>
    <w:rsid w:val="000A372B"/>
    <w:rsid w:val="000A4B75"/>
    <w:rsid w:val="000A4D90"/>
    <w:rsid w:val="000A5C89"/>
    <w:rsid w:val="000A6C10"/>
    <w:rsid w:val="000B0A09"/>
    <w:rsid w:val="000B0A12"/>
    <w:rsid w:val="000B0A22"/>
    <w:rsid w:val="000B0E2A"/>
    <w:rsid w:val="000B1B7C"/>
    <w:rsid w:val="000B1F39"/>
    <w:rsid w:val="000B238D"/>
    <w:rsid w:val="000B2A03"/>
    <w:rsid w:val="000B3B95"/>
    <w:rsid w:val="000B3BB4"/>
    <w:rsid w:val="000B3D60"/>
    <w:rsid w:val="000B4B8C"/>
    <w:rsid w:val="000B4BBF"/>
    <w:rsid w:val="000B4C32"/>
    <w:rsid w:val="000B558F"/>
    <w:rsid w:val="000B60BE"/>
    <w:rsid w:val="000B6860"/>
    <w:rsid w:val="000B72F3"/>
    <w:rsid w:val="000C0177"/>
    <w:rsid w:val="000C17BF"/>
    <w:rsid w:val="000C1B49"/>
    <w:rsid w:val="000C1C81"/>
    <w:rsid w:val="000C24FB"/>
    <w:rsid w:val="000C29FD"/>
    <w:rsid w:val="000C2BB5"/>
    <w:rsid w:val="000C422A"/>
    <w:rsid w:val="000C46AB"/>
    <w:rsid w:val="000C49D3"/>
    <w:rsid w:val="000C4CAB"/>
    <w:rsid w:val="000C5125"/>
    <w:rsid w:val="000C5216"/>
    <w:rsid w:val="000C5C07"/>
    <w:rsid w:val="000C64FB"/>
    <w:rsid w:val="000D0EEC"/>
    <w:rsid w:val="000D1167"/>
    <w:rsid w:val="000D20C1"/>
    <w:rsid w:val="000D2526"/>
    <w:rsid w:val="000D27DC"/>
    <w:rsid w:val="000D28C4"/>
    <w:rsid w:val="000D4A65"/>
    <w:rsid w:val="000D4B5C"/>
    <w:rsid w:val="000D648B"/>
    <w:rsid w:val="000D684B"/>
    <w:rsid w:val="000E026A"/>
    <w:rsid w:val="000E162C"/>
    <w:rsid w:val="000E18C4"/>
    <w:rsid w:val="000E1DFB"/>
    <w:rsid w:val="000E285A"/>
    <w:rsid w:val="000E31A4"/>
    <w:rsid w:val="000E3454"/>
    <w:rsid w:val="000E357B"/>
    <w:rsid w:val="000E4559"/>
    <w:rsid w:val="000E4C5B"/>
    <w:rsid w:val="000E502F"/>
    <w:rsid w:val="000E6C29"/>
    <w:rsid w:val="000F06AD"/>
    <w:rsid w:val="000F0E1F"/>
    <w:rsid w:val="000F1655"/>
    <w:rsid w:val="000F1C53"/>
    <w:rsid w:val="000F1D0D"/>
    <w:rsid w:val="000F1D25"/>
    <w:rsid w:val="000F1D7D"/>
    <w:rsid w:val="000F235A"/>
    <w:rsid w:val="000F30C7"/>
    <w:rsid w:val="000F33F3"/>
    <w:rsid w:val="000F42D9"/>
    <w:rsid w:val="000F4ACF"/>
    <w:rsid w:val="000F597C"/>
    <w:rsid w:val="000F5AF1"/>
    <w:rsid w:val="000F5BC9"/>
    <w:rsid w:val="000F685A"/>
    <w:rsid w:val="000F6C47"/>
    <w:rsid w:val="000F6EEA"/>
    <w:rsid w:val="000F70DD"/>
    <w:rsid w:val="000F7C08"/>
    <w:rsid w:val="0010059B"/>
    <w:rsid w:val="001005E7"/>
    <w:rsid w:val="00100D3E"/>
    <w:rsid w:val="001014EB"/>
    <w:rsid w:val="0010158D"/>
    <w:rsid w:val="001017EF"/>
    <w:rsid w:val="00101956"/>
    <w:rsid w:val="00101D23"/>
    <w:rsid w:val="001029A8"/>
    <w:rsid w:val="00103426"/>
    <w:rsid w:val="00103D7F"/>
    <w:rsid w:val="00104073"/>
    <w:rsid w:val="001042D9"/>
    <w:rsid w:val="0010439C"/>
    <w:rsid w:val="001046BD"/>
    <w:rsid w:val="00104DDE"/>
    <w:rsid w:val="00105D41"/>
    <w:rsid w:val="00105E45"/>
    <w:rsid w:val="00106092"/>
    <w:rsid w:val="0010668F"/>
    <w:rsid w:val="00106A99"/>
    <w:rsid w:val="001071B7"/>
    <w:rsid w:val="001077CD"/>
    <w:rsid w:val="001101BD"/>
    <w:rsid w:val="00110633"/>
    <w:rsid w:val="001113EB"/>
    <w:rsid w:val="00111629"/>
    <w:rsid w:val="00111F54"/>
    <w:rsid w:val="00111F8D"/>
    <w:rsid w:val="00112839"/>
    <w:rsid w:val="00112949"/>
    <w:rsid w:val="00112BFF"/>
    <w:rsid w:val="001143BC"/>
    <w:rsid w:val="00115AB7"/>
    <w:rsid w:val="0011638B"/>
    <w:rsid w:val="001163FB"/>
    <w:rsid w:val="00117A32"/>
    <w:rsid w:val="00120272"/>
    <w:rsid w:val="00120417"/>
    <w:rsid w:val="00120840"/>
    <w:rsid w:val="00121807"/>
    <w:rsid w:val="0012400C"/>
    <w:rsid w:val="00124374"/>
    <w:rsid w:val="001249A8"/>
    <w:rsid w:val="0012646E"/>
    <w:rsid w:val="00126B9F"/>
    <w:rsid w:val="00126BAF"/>
    <w:rsid w:val="00130491"/>
    <w:rsid w:val="00130F57"/>
    <w:rsid w:val="00133E3C"/>
    <w:rsid w:val="00134616"/>
    <w:rsid w:val="00135590"/>
    <w:rsid w:val="001355C0"/>
    <w:rsid w:val="00136CCD"/>
    <w:rsid w:val="00136D78"/>
    <w:rsid w:val="00137175"/>
    <w:rsid w:val="00137C4C"/>
    <w:rsid w:val="00137E01"/>
    <w:rsid w:val="00140116"/>
    <w:rsid w:val="001409FB"/>
    <w:rsid w:val="00141675"/>
    <w:rsid w:val="001417B7"/>
    <w:rsid w:val="00141B99"/>
    <w:rsid w:val="001426D3"/>
    <w:rsid w:val="00142753"/>
    <w:rsid w:val="00142CBE"/>
    <w:rsid w:val="0014397F"/>
    <w:rsid w:val="00143A60"/>
    <w:rsid w:val="00143B63"/>
    <w:rsid w:val="0014441A"/>
    <w:rsid w:val="0014464B"/>
    <w:rsid w:val="001446F7"/>
    <w:rsid w:val="00144A6D"/>
    <w:rsid w:val="001450A5"/>
    <w:rsid w:val="001456F4"/>
    <w:rsid w:val="001478A3"/>
    <w:rsid w:val="00147C54"/>
    <w:rsid w:val="00150C6A"/>
    <w:rsid w:val="00151BFA"/>
    <w:rsid w:val="00151D28"/>
    <w:rsid w:val="00151E6D"/>
    <w:rsid w:val="00152047"/>
    <w:rsid w:val="0015352B"/>
    <w:rsid w:val="001539B6"/>
    <w:rsid w:val="00153BF6"/>
    <w:rsid w:val="0015448B"/>
    <w:rsid w:val="00154620"/>
    <w:rsid w:val="001547D4"/>
    <w:rsid w:val="00154841"/>
    <w:rsid w:val="00154E4E"/>
    <w:rsid w:val="0015558B"/>
    <w:rsid w:val="00156FB4"/>
    <w:rsid w:val="00157D39"/>
    <w:rsid w:val="00157E7F"/>
    <w:rsid w:val="00157FFB"/>
    <w:rsid w:val="001606EB"/>
    <w:rsid w:val="00160F0A"/>
    <w:rsid w:val="001613A9"/>
    <w:rsid w:val="00161DAD"/>
    <w:rsid w:val="00163696"/>
    <w:rsid w:val="00163E5B"/>
    <w:rsid w:val="00164A49"/>
    <w:rsid w:val="0016559C"/>
    <w:rsid w:val="00165C64"/>
    <w:rsid w:val="00165E1A"/>
    <w:rsid w:val="001660F1"/>
    <w:rsid w:val="00166268"/>
    <w:rsid w:val="001668FD"/>
    <w:rsid w:val="00166E38"/>
    <w:rsid w:val="00167206"/>
    <w:rsid w:val="00167B1B"/>
    <w:rsid w:val="00171308"/>
    <w:rsid w:val="00171921"/>
    <w:rsid w:val="00173A60"/>
    <w:rsid w:val="00173D7D"/>
    <w:rsid w:val="00173E2E"/>
    <w:rsid w:val="00173FDE"/>
    <w:rsid w:val="00174664"/>
    <w:rsid w:val="00175AA0"/>
    <w:rsid w:val="001767D7"/>
    <w:rsid w:val="00177801"/>
    <w:rsid w:val="00177CAB"/>
    <w:rsid w:val="00180179"/>
    <w:rsid w:val="00180732"/>
    <w:rsid w:val="00180A88"/>
    <w:rsid w:val="00180B82"/>
    <w:rsid w:val="001811AF"/>
    <w:rsid w:val="00181356"/>
    <w:rsid w:val="0018148E"/>
    <w:rsid w:val="001817AF"/>
    <w:rsid w:val="00182B62"/>
    <w:rsid w:val="00184015"/>
    <w:rsid w:val="0018685F"/>
    <w:rsid w:val="00186D43"/>
    <w:rsid w:val="001870A0"/>
    <w:rsid w:val="00187384"/>
    <w:rsid w:val="00187455"/>
    <w:rsid w:val="00190281"/>
    <w:rsid w:val="001906E3"/>
    <w:rsid w:val="001918DD"/>
    <w:rsid w:val="0019210C"/>
    <w:rsid w:val="001924F9"/>
    <w:rsid w:val="00192F38"/>
    <w:rsid w:val="00193D22"/>
    <w:rsid w:val="00193ED7"/>
    <w:rsid w:val="00193F28"/>
    <w:rsid w:val="001945D1"/>
    <w:rsid w:val="00194C22"/>
    <w:rsid w:val="00195101"/>
    <w:rsid w:val="00195495"/>
    <w:rsid w:val="00196225"/>
    <w:rsid w:val="00196C8A"/>
    <w:rsid w:val="00196F93"/>
    <w:rsid w:val="001A0148"/>
    <w:rsid w:val="001A115A"/>
    <w:rsid w:val="001A1DEE"/>
    <w:rsid w:val="001A40AF"/>
    <w:rsid w:val="001A4EBF"/>
    <w:rsid w:val="001A5755"/>
    <w:rsid w:val="001A59FA"/>
    <w:rsid w:val="001A6839"/>
    <w:rsid w:val="001A6DDE"/>
    <w:rsid w:val="001A6F71"/>
    <w:rsid w:val="001B00F5"/>
    <w:rsid w:val="001B0E4D"/>
    <w:rsid w:val="001B1022"/>
    <w:rsid w:val="001B10C7"/>
    <w:rsid w:val="001B18EF"/>
    <w:rsid w:val="001B2F35"/>
    <w:rsid w:val="001B48A2"/>
    <w:rsid w:val="001B5164"/>
    <w:rsid w:val="001B5C78"/>
    <w:rsid w:val="001B65BB"/>
    <w:rsid w:val="001B7121"/>
    <w:rsid w:val="001B71BB"/>
    <w:rsid w:val="001B7866"/>
    <w:rsid w:val="001C2E39"/>
    <w:rsid w:val="001C2E88"/>
    <w:rsid w:val="001C3E90"/>
    <w:rsid w:val="001C400A"/>
    <w:rsid w:val="001C4739"/>
    <w:rsid w:val="001C4D10"/>
    <w:rsid w:val="001C4DF2"/>
    <w:rsid w:val="001C4E48"/>
    <w:rsid w:val="001C5176"/>
    <w:rsid w:val="001C5A4C"/>
    <w:rsid w:val="001C5FA5"/>
    <w:rsid w:val="001C68BE"/>
    <w:rsid w:val="001C7015"/>
    <w:rsid w:val="001D1526"/>
    <w:rsid w:val="001D1DE1"/>
    <w:rsid w:val="001D3320"/>
    <w:rsid w:val="001D3C0D"/>
    <w:rsid w:val="001D3E63"/>
    <w:rsid w:val="001D4625"/>
    <w:rsid w:val="001D5130"/>
    <w:rsid w:val="001D65E6"/>
    <w:rsid w:val="001D6990"/>
    <w:rsid w:val="001D7107"/>
    <w:rsid w:val="001D749D"/>
    <w:rsid w:val="001D766E"/>
    <w:rsid w:val="001D776A"/>
    <w:rsid w:val="001D7DE5"/>
    <w:rsid w:val="001E1424"/>
    <w:rsid w:val="001E1853"/>
    <w:rsid w:val="001E19A3"/>
    <w:rsid w:val="001E2A43"/>
    <w:rsid w:val="001E332E"/>
    <w:rsid w:val="001E4204"/>
    <w:rsid w:val="001E42B1"/>
    <w:rsid w:val="001E6920"/>
    <w:rsid w:val="001E6F45"/>
    <w:rsid w:val="001E7ABB"/>
    <w:rsid w:val="001F1293"/>
    <w:rsid w:val="001F2996"/>
    <w:rsid w:val="001F309C"/>
    <w:rsid w:val="001F374B"/>
    <w:rsid w:val="001F3BF3"/>
    <w:rsid w:val="001F50AD"/>
    <w:rsid w:val="001F54A1"/>
    <w:rsid w:val="001F5950"/>
    <w:rsid w:val="001F598F"/>
    <w:rsid w:val="001F6537"/>
    <w:rsid w:val="001F7270"/>
    <w:rsid w:val="001F7A8D"/>
    <w:rsid w:val="001F7B1A"/>
    <w:rsid w:val="001F7E01"/>
    <w:rsid w:val="0020007A"/>
    <w:rsid w:val="00200B1F"/>
    <w:rsid w:val="00200E70"/>
    <w:rsid w:val="00201383"/>
    <w:rsid w:val="00201A05"/>
    <w:rsid w:val="00202672"/>
    <w:rsid w:val="0020278C"/>
    <w:rsid w:val="00203007"/>
    <w:rsid w:val="002036E6"/>
    <w:rsid w:val="002036FB"/>
    <w:rsid w:val="002045D8"/>
    <w:rsid w:val="0020501A"/>
    <w:rsid w:val="0020593B"/>
    <w:rsid w:val="00206021"/>
    <w:rsid w:val="00206AE1"/>
    <w:rsid w:val="00206B4A"/>
    <w:rsid w:val="00210F07"/>
    <w:rsid w:val="00211467"/>
    <w:rsid w:val="00211BA8"/>
    <w:rsid w:val="00211C29"/>
    <w:rsid w:val="00211C39"/>
    <w:rsid w:val="00211E45"/>
    <w:rsid w:val="00211F92"/>
    <w:rsid w:val="0021213C"/>
    <w:rsid w:val="00212D9E"/>
    <w:rsid w:val="00212DFC"/>
    <w:rsid w:val="002138BA"/>
    <w:rsid w:val="002141CF"/>
    <w:rsid w:val="00214401"/>
    <w:rsid w:val="00215200"/>
    <w:rsid w:val="002160EC"/>
    <w:rsid w:val="0021634F"/>
    <w:rsid w:val="00217C6A"/>
    <w:rsid w:val="00217DD6"/>
    <w:rsid w:val="0022055B"/>
    <w:rsid w:val="0022056A"/>
    <w:rsid w:val="00220A17"/>
    <w:rsid w:val="00221002"/>
    <w:rsid w:val="00221428"/>
    <w:rsid w:val="00221509"/>
    <w:rsid w:val="00222569"/>
    <w:rsid w:val="00222B9E"/>
    <w:rsid w:val="00222F09"/>
    <w:rsid w:val="00223B95"/>
    <w:rsid w:val="0022400A"/>
    <w:rsid w:val="00224087"/>
    <w:rsid w:val="00225059"/>
    <w:rsid w:val="002250A1"/>
    <w:rsid w:val="00225FF5"/>
    <w:rsid w:val="002269AA"/>
    <w:rsid w:val="002303E8"/>
    <w:rsid w:val="002306D0"/>
    <w:rsid w:val="00230EDA"/>
    <w:rsid w:val="00231DA5"/>
    <w:rsid w:val="0023231C"/>
    <w:rsid w:val="0023234C"/>
    <w:rsid w:val="00232660"/>
    <w:rsid w:val="002338EE"/>
    <w:rsid w:val="00234085"/>
    <w:rsid w:val="00235C02"/>
    <w:rsid w:val="0023637F"/>
    <w:rsid w:val="00236867"/>
    <w:rsid w:val="00236984"/>
    <w:rsid w:val="00240415"/>
    <w:rsid w:val="00240B78"/>
    <w:rsid w:val="0024173E"/>
    <w:rsid w:val="00241F57"/>
    <w:rsid w:val="00242648"/>
    <w:rsid w:val="00242BF2"/>
    <w:rsid w:val="00245E73"/>
    <w:rsid w:val="002466CA"/>
    <w:rsid w:val="002476F5"/>
    <w:rsid w:val="002503E1"/>
    <w:rsid w:val="00250409"/>
    <w:rsid w:val="002521E9"/>
    <w:rsid w:val="00253462"/>
    <w:rsid w:val="002534CD"/>
    <w:rsid w:val="00254131"/>
    <w:rsid w:val="0025493E"/>
    <w:rsid w:val="00256E94"/>
    <w:rsid w:val="00257054"/>
    <w:rsid w:val="00257D42"/>
    <w:rsid w:val="00257E75"/>
    <w:rsid w:val="002606E0"/>
    <w:rsid w:val="00260B2C"/>
    <w:rsid w:val="00260F96"/>
    <w:rsid w:val="00260FD8"/>
    <w:rsid w:val="00261637"/>
    <w:rsid w:val="00261C4A"/>
    <w:rsid w:val="00262662"/>
    <w:rsid w:val="0026301F"/>
    <w:rsid w:val="00263440"/>
    <w:rsid w:val="00263821"/>
    <w:rsid w:val="00263C8B"/>
    <w:rsid w:val="00264B97"/>
    <w:rsid w:val="00266598"/>
    <w:rsid w:val="002668A0"/>
    <w:rsid w:val="00266C8F"/>
    <w:rsid w:val="00267931"/>
    <w:rsid w:val="0027086A"/>
    <w:rsid w:val="00270D71"/>
    <w:rsid w:val="00271F2B"/>
    <w:rsid w:val="002750F7"/>
    <w:rsid w:val="002753CC"/>
    <w:rsid w:val="002759B1"/>
    <w:rsid w:val="00277009"/>
    <w:rsid w:val="00280BBF"/>
    <w:rsid w:val="00280C29"/>
    <w:rsid w:val="00281392"/>
    <w:rsid w:val="00281DF6"/>
    <w:rsid w:val="002833D2"/>
    <w:rsid w:val="00284AAB"/>
    <w:rsid w:val="00286300"/>
    <w:rsid w:val="0029011F"/>
    <w:rsid w:val="002909FC"/>
    <w:rsid w:val="00291A54"/>
    <w:rsid w:val="00291C86"/>
    <w:rsid w:val="00292BE6"/>
    <w:rsid w:val="00292E6A"/>
    <w:rsid w:val="00293604"/>
    <w:rsid w:val="00293B5D"/>
    <w:rsid w:val="00295D33"/>
    <w:rsid w:val="002A0B45"/>
    <w:rsid w:val="002A0D76"/>
    <w:rsid w:val="002A261F"/>
    <w:rsid w:val="002A364E"/>
    <w:rsid w:val="002A4230"/>
    <w:rsid w:val="002A4473"/>
    <w:rsid w:val="002A457E"/>
    <w:rsid w:val="002A4641"/>
    <w:rsid w:val="002A464D"/>
    <w:rsid w:val="002A5645"/>
    <w:rsid w:val="002A7332"/>
    <w:rsid w:val="002A7D89"/>
    <w:rsid w:val="002B0075"/>
    <w:rsid w:val="002B0619"/>
    <w:rsid w:val="002B08B2"/>
    <w:rsid w:val="002B0999"/>
    <w:rsid w:val="002B0CEE"/>
    <w:rsid w:val="002B10F2"/>
    <w:rsid w:val="002B1770"/>
    <w:rsid w:val="002B185A"/>
    <w:rsid w:val="002B1910"/>
    <w:rsid w:val="002B1B33"/>
    <w:rsid w:val="002B2095"/>
    <w:rsid w:val="002B310B"/>
    <w:rsid w:val="002B378F"/>
    <w:rsid w:val="002B38B9"/>
    <w:rsid w:val="002B3DA2"/>
    <w:rsid w:val="002B3E97"/>
    <w:rsid w:val="002B4321"/>
    <w:rsid w:val="002B43C1"/>
    <w:rsid w:val="002B4554"/>
    <w:rsid w:val="002B5EC1"/>
    <w:rsid w:val="002B67FC"/>
    <w:rsid w:val="002B692D"/>
    <w:rsid w:val="002B70F6"/>
    <w:rsid w:val="002B7668"/>
    <w:rsid w:val="002C059D"/>
    <w:rsid w:val="002C05F3"/>
    <w:rsid w:val="002C0893"/>
    <w:rsid w:val="002C1774"/>
    <w:rsid w:val="002C1C30"/>
    <w:rsid w:val="002C222B"/>
    <w:rsid w:val="002C24B6"/>
    <w:rsid w:val="002C2F7E"/>
    <w:rsid w:val="002C3548"/>
    <w:rsid w:val="002C3EDC"/>
    <w:rsid w:val="002C495E"/>
    <w:rsid w:val="002C5B2C"/>
    <w:rsid w:val="002C6DB2"/>
    <w:rsid w:val="002C7123"/>
    <w:rsid w:val="002C71BB"/>
    <w:rsid w:val="002C7BC9"/>
    <w:rsid w:val="002D0240"/>
    <w:rsid w:val="002D0D46"/>
    <w:rsid w:val="002D137C"/>
    <w:rsid w:val="002D13B5"/>
    <w:rsid w:val="002D21D8"/>
    <w:rsid w:val="002D268E"/>
    <w:rsid w:val="002D2C4C"/>
    <w:rsid w:val="002D330A"/>
    <w:rsid w:val="002D345D"/>
    <w:rsid w:val="002D4491"/>
    <w:rsid w:val="002D4B35"/>
    <w:rsid w:val="002D500E"/>
    <w:rsid w:val="002D7507"/>
    <w:rsid w:val="002D7B47"/>
    <w:rsid w:val="002D7C75"/>
    <w:rsid w:val="002E0373"/>
    <w:rsid w:val="002E0ED1"/>
    <w:rsid w:val="002E1560"/>
    <w:rsid w:val="002E3337"/>
    <w:rsid w:val="002E349F"/>
    <w:rsid w:val="002E3B38"/>
    <w:rsid w:val="002E4041"/>
    <w:rsid w:val="002E45D5"/>
    <w:rsid w:val="002E4A30"/>
    <w:rsid w:val="002E615A"/>
    <w:rsid w:val="002E7B29"/>
    <w:rsid w:val="002F03C0"/>
    <w:rsid w:val="002F114C"/>
    <w:rsid w:val="002F159E"/>
    <w:rsid w:val="002F3918"/>
    <w:rsid w:val="002F4F55"/>
    <w:rsid w:val="002F52CE"/>
    <w:rsid w:val="002F5A3F"/>
    <w:rsid w:val="002F6DF4"/>
    <w:rsid w:val="002F7617"/>
    <w:rsid w:val="002F7C63"/>
    <w:rsid w:val="0030080F"/>
    <w:rsid w:val="003011E6"/>
    <w:rsid w:val="00301520"/>
    <w:rsid w:val="00301A28"/>
    <w:rsid w:val="00302443"/>
    <w:rsid w:val="003032AE"/>
    <w:rsid w:val="00303BBC"/>
    <w:rsid w:val="00304778"/>
    <w:rsid w:val="00304A21"/>
    <w:rsid w:val="00305011"/>
    <w:rsid w:val="00305359"/>
    <w:rsid w:val="00305C15"/>
    <w:rsid w:val="00306366"/>
    <w:rsid w:val="00306CDE"/>
    <w:rsid w:val="00307818"/>
    <w:rsid w:val="00307EBA"/>
    <w:rsid w:val="00311584"/>
    <w:rsid w:val="0031192E"/>
    <w:rsid w:val="00311A6E"/>
    <w:rsid w:val="00311E1F"/>
    <w:rsid w:val="00311E3E"/>
    <w:rsid w:val="0031200C"/>
    <w:rsid w:val="00312746"/>
    <w:rsid w:val="00312C65"/>
    <w:rsid w:val="003157F4"/>
    <w:rsid w:val="00315C3C"/>
    <w:rsid w:val="003163D8"/>
    <w:rsid w:val="00316CCC"/>
    <w:rsid w:val="0032061A"/>
    <w:rsid w:val="003210B2"/>
    <w:rsid w:val="00322951"/>
    <w:rsid w:val="00322AEA"/>
    <w:rsid w:val="003235E4"/>
    <w:rsid w:val="00323EA4"/>
    <w:rsid w:val="00324055"/>
    <w:rsid w:val="0032510B"/>
    <w:rsid w:val="00325C98"/>
    <w:rsid w:val="0032644F"/>
    <w:rsid w:val="003264FF"/>
    <w:rsid w:val="00326C37"/>
    <w:rsid w:val="00327A30"/>
    <w:rsid w:val="003310A9"/>
    <w:rsid w:val="00331A56"/>
    <w:rsid w:val="00331DDF"/>
    <w:rsid w:val="003325F1"/>
    <w:rsid w:val="003329CB"/>
    <w:rsid w:val="00333E1C"/>
    <w:rsid w:val="00334341"/>
    <w:rsid w:val="00335385"/>
    <w:rsid w:val="00335592"/>
    <w:rsid w:val="00335E78"/>
    <w:rsid w:val="0033627F"/>
    <w:rsid w:val="00336E3E"/>
    <w:rsid w:val="003375C5"/>
    <w:rsid w:val="00340AA3"/>
    <w:rsid w:val="0034144F"/>
    <w:rsid w:val="00341DAA"/>
    <w:rsid w:val="00341F8B"/>
    <w:rsid w:val="003425A5"/>
    <w:rsid w:val="003426AE"/>
    <w:rsid w:val="003436B7"/>
    <w:rsid w:val="00343D92"/>
    <w:rsid w:val="0034506F"/>
    <w:rsid w:val="003458D1"/>
    <w:rsid w:val="003461B9"/>
    <w:rsid w:val="0034677A"/>
    <w:rsid w:val="00346CE9"/>
    <w:rsid w:val="003471D4"/>
    <w:rsid w:val="0035013D"/>
    <w:rsid w:val="0035100A"/>
    <w:rsid w:val="00352882"/>
    <w:rsid w:val="0035307A"/>
    <w:rsid w:val="003532BD"/>
    <w:rsid w:val="003538DD"/>
    <w:rsid w:val="00353EA8"/>
    <w:rsid w:val="00354F98"/>
    <w:rsid w:val="00357C63"/>
    <w:rsid w:val="003605C2"/>
    <w:rsid w:val="00360A50"/>
    <w:rsid w:val="00361287"/>
    <w:rsid w:val="00362C27"/>
    <w:rsid w:val="0036373A"/>
    <w:rsid w:val="003641CF"/>
    <w:rsid w:val="0036422E"/>
    <w:rsid w:val="00364367"/>
    <w:rsid w:val="0036460F"/>
    <w:rsid w:val="00364D87"/>
    <w:rsid w:val="00365417"/>
    <w:rsid w:val="00365AEA"/>
    <w:rsid w:val="00366F9E"/>
    <w:rsid w:val="003673EE"/>
    <w:rsid w:val="003674A2"/>
    <w:rsid w:val="00371051"/>
    <w:rsid w:val="003714E0"/>
    <w:rsid w:val="003725BC"/>
    <w:rsid w:val="003728E9"/>
    <w:rsid w:val="00372E70"/>
    <w:rsid w:val="00373C98"/>
    <w:rsid w:val="00375047"/>
    <w:rsid w:val="003758D8"/>
    <w:rsid w:val="00376C46"/>
    <w:rsid w:val="00377662"/>
    <w:rsid w:val="00377F02"/>
    <w:rsid w:val="0038146B"/>
    <w:rsid w:val="00381496"/>
    <w:rsid w:val="00382B9B"/>
    <w:rsid w:val="00382E83"/>
    <w:rsid w:val="003845A4"/>
    <w:rsid w:val="00384992"/>
    <w:rsid w:val="00386A06"/>
    <w:rsid w:val="003875DD"/>
    <w:rsid w:val="00387834"/>
    <w:rsid w:val="00391FD0"/>
    <w:rsid w:val="00392E4A"/>
    <w:rsid w:val="00393245"/>
    <w:rsid w:val="00395232"/>
    <w:rsid w:val="00395A14"/>
    <w:rsid w:val="003963DA"/>
    <w:rsid w:val="003972F9"/>
    <w:rsid w:val="003A0ECB"/>
    <w:rsid w:val="003A2074"/>
    <w:rsid w:val="003A2292"/>
    <w:rsid w:val="003A234A"/>
    <w:rsid w:val="003A3338"/>
    <w:rsid w:val="003A3858"/>
    <w:rsid w:val="003A4531"/>
    <w:rsid w:val="003A45E0"/>
    <w:rsid w:val="003A4A12"/>
    <w:rsid w:val="003A54A8"/>
    <w:rsid w:val="003A5E55"/>
    <w:rsid w:val="003A5EE7"/>
    <w:rsid w:val="003A645C"/>
    <w:rsid w:val="003A66E4"/>
    <w:rsid w:val="003A6F84"/>
    <w:rsid w:val="003A71EC"/>
    <w:rsid w:val="003A74E2"/>
    <w:rsid w:val="003B2704"/>
    <w:rsid w:val="003B28C1"/>
    <w:rsid w:val="003B2A5B"/>
    <w:rsid w:val="003B3935"/>
    <w:rsid w:val="003B3AA8"/>
    <w:rsid w:val="003B46F7"/>
    <w:rsid w:val="003B5234"/>
    <w:rsid w:val="003B53F1"/>
    <w:rsid w:val="003B5D06"/>
    <w:rsid w:val="003B5DEB"/>
    <w:rsid w:val="003B727D"/>
    <w:rsid w:val="003C0347"/>
    <w:rsid w:val="003C0691"/>
    <w:rsid w:val="003C07BC"/>
    <w:rsid w:val="003C1A3B"/>
    <w:rsid w:val="003C21AA"/>
    <w:rsid w:val="003C2C51"/>
    <w:rsid w:val="003C3805"/>
    <w:rsid w:val="003C3BBE"/>
    <w:rsid w:val="003C4EDD"/>
    <w:rsid w:val="003C5230"/>
    <w:rsid w:val="003C5C0B"/>
    <w:rsid w:val="003C5C4A"/>
    <w:rsid w:val="003C6377"/>
    <w:rsid w:val="003C6CD2"/>
    <w:rsid w:val="003C6E2B"/>
    <w:rsid w:val="003C7044"/>
    <w:rsid w:val="003C741E"/>
    <w:rsid w:val="003C795D"/>
    <w:rsid w:val="003D03F5"/>
    <w:rsid w:val="003D0429"/>
    <w:rsid w:val="003D0ED6"/>
    <w:rsid w:val="003D1EA0"/>
    <w:rsid w:val="003D2B97"/>
    <w:rsid w:val="003D2C7C"/>
    <w:rsid w:val="003D2F76"/>
    <w:rsid w:val="003D35A6"/>
    <w:rsid w:val="003D3AC3"/>
    <w:rsid w:val="003D49E5"/>
    <w:rsid w:val="003D4DB0"/>
    <w:rsid w:val="003D747C"/>
    <w:rsid w:val="003D7EDD"/>
    <w:rsid w:val="003E0445"/>
    <w:rsid w:val="003E0583"/>
    <w:rsid w:val="003E06E4"/>
    <w:rsid w:val="003E15AF"/>
    <w:rsid w:val="003E176F"/>
    <w:rsid w:val="003E1DB7"/>
    <w:rsid w:val="003E2122"/>
    <w:rsid w:val="003E2331"/>
    <w:rsid w:val="003E57FF"/>
    <w:rsid w:val="003E6343"/>
    <w:rsid w:val="003E6413"/>
    <w:rsid w:val="003E680E"/>
    <w:rsid w:val="003E6B82"/>
    <w:rsid w:val="003E7864"/>
    <w:rsid w:val="003E7DE1"/>
    <w:rsid w:val="003E7F34"/>
    <w:rsid w:val="003F0453"/>
    <w:rsid w:val="003F0905"/>
    <w:rsid w:val="003F1032"/>
    <w:rsid w:val="003F10BE"/>
    <w:rsid w:val="003F1278"/>
    <w:rsid w:val="003F270C"/>
    <w:rsid w:val="003F2809"/>
    <w:rsid w:val="003F2A33"/>
    <w:rsid w:val="003F62C3"/>
    <w:rsid w:val="003F644D"/>
    <w:rsid w:val="003F6907"/>
    <w:rsid w:val="003F7068"/>
    <w:rsid w:val="003F739F"/>
    <w:rsid w:val="004000BB"/>
    <w:rsid w:val="00400E2D"/>
    <w:rsid w:val="00401722"/>
    <w:rsid w:val="0040181A"/>
    <w:rsid w:val="00403FDC"/>
    <w:rsid w:val="0040492D"/>
    <w:rsid w:val="004056AF"/>
    <w:rsid w:val="0040577E"/>
    <w:rsid w:val="0040628C"/>
    <w:rsid w:val="00406601"/>
    <w:rsid w:val="00406B71"/>
    <w:rsid w:val="004071EB"/>
    <w:rsid w:val="0040785F"/>
    <w:rsid w:val="00410A54"/>
    <w:rsid w:val="00412A2D"/>
    <w:rsid w:val="00412B1E"/>
    <w:rsid w:val="0041349A"/>
    <w:rsid w:val="00414EE5"/>
    <w:rsid w:val="00415569"/>
    <w:rsid w:val="004155A4"/>
    <w:rsid w:val="00416340"/>
    <w:rsid w:val="0042036C"/>
    <w:rsid w:val="0042060D"/>
    <w:rsid w:val="00421CF8"/>
    <w:rsid w:val="00421D3B"/>
    <w:rsid w:val="0042204F"/>
    <w:rsid w:val="00422772"/>
    <w:rsid w:val="00422BF8"/>
    <w:rsid w:val="004233B6"/>
    <w:rsid w:val="00423FA1"/>
    <w:rsid w:val="004252F6"/>
    <w:rsid w:val="004256AA"/>
    <w:rsid w:val="00425963"/>
    <w:rsid w:val="00425E8A"/>
    <w:rsid w:val="0042617A"/>
    <w:rsid w:val="00426220"/>
    <w:rsid w:val="004270C2"/>
    <w:rsid w:val="00427975"/>
    <w:rsid w:val="00430C06"/>
    <w:rsid w:val="0043173D"/>
    <w:rsid w:val="004319D7"/>
    <w:rsid w:val="0043279B"/>
    <w:rsid w:val="004328E8"/>
    <w:rsid w:val="0043333F"/>
    <w:rsid w:val="004351AE"/>
    <w:rsid w:val="00436AEC"/>
    <w:rsid w:val="0043766D"/>
    <w:rsid w:val="00437E10"/>
    <w:rsid w:val="0044044B"/>
    <w:rsid w:val="00442937"/>
    <w:rsid w:val="00442A53"/>
    <w:rsid w:val="00442ADB"/>
    <w:rsid w:val="0044368E"/>
    <w:rsid w:val="004438A0"/>
    <w:rsid w:val="00444C2A"/>
    <w:rsid w:val="004454E1"/>
    <w:rsid w:val="00445968"/>
    <w:rsid w:val="004472CA"/>
    <w:rsid w:val="00447653"/>
    <w:rsid w:val="00447D41"/>
    <w:rsid w:val="004504EC"/>
    <w:rsid w:val="004506B7"/>
    <w:rsid w:val="00450C1B"/>
    <w:rsid w:val="0045250B"/>
    <w:rsid w:val="00452739"/>
    <w:rsid w:val="00452BF6"/>
    <w:rsid w:val="00454415"/>
    <w:rsid w:val="00454EBE"/>
    <w:rsid w:val="00461695"/>
    <w:rsid w:val="00462236"/>
    <w:rsid w:val="004631DF"/>
    <w:rsid w:val="004637FA"/>
    <w:rsid w:val="00463CD3"/>
    <w:rsid w:val="00463D60"/>
    <w:rsid w:val="00463F5B"/>
    <w:rsid w:val="004648E6"/>
    <w:rsid w:val="00464EF6"/>
    <w:rsid w:val="00465786"/>
    <w:rsid w:val="00465E14"/>
    <w:rsid w:val="00465E3D"/>
    <w:rsid w:val="00465E4F"/>
    <w:rsid w:val="004660A8"/>
    <w:rsid w:val="00466DEE"/>
    <w:rsid w:val="00467193"/>
    <w:rsid w:val="00467202"/>
    <w:rsid w:val="00467553"/>
    <w:rsid w:val="00467BFF"/>
    <w:rsid w:val="004704FE"/>
    <w:rsid w:val="0047201B"/>
    <w:rsid w:val="004746BF"/>
    <w:rsid w:val="004747C4"/>
    <w:rsid w:val="00474E90"/>
    <w:rsid w:val="0047650C"/>
    <w:rsid w:val="004772FE"/>
    <w:rsid w:val="00480947"/>
    <w:rsid w:val="00480AD1"/>
    <w:rsid w:val="00483C21"/>
    <w:rsid w:val="00483FC9"/>
    <w:rsid w:val="004846C4"/>
    <w:rsid w:val="004854A4"/>
    <w:rsid w:val="004859FD"/>
    <w:rsid w:val="00485EC8"/>
    <w:rsid w:val="00486F63"/>
    <w:rsid w:val="004872A9"/>
    <w:rsid w:val="0048787F"/>
    <w:rsid w:val="00487B93"/>
    <w:rsid w:val="004901E8"/>
    <w:rsid w:val="00490F85"/>
    <w:rsid w:val="00494B20"/>
    <w:rsid w:val="00494FFE"/>
    <w:rsid w:val="004963B4"/>
    <w:rsid w:val="0049645F"/>
    <w:rsid w:val="00496799"/>
    <w:rsid w:val="00496852"/>
    <w:rsid w:val="004969F0"/>
    <w:rsid w:val="00497CC3"/>
    <w:rsid w:val="00497FB5"/>
    <w:rsid w:val="004A0015"/>
    <w:rsid w:val="004A0A51"/>
    <w:rsid w:val="004A0A90"/>
    <w:rsid w:val="004A1690"/>
    <w:rsid w:val="004A1844"/>
    <w:rsid w:val="004A201A"/>
    <w:rsid w:val="004A23D2"/>
    <w:rsid w:val="004A2809"/>
    <w:rsid w:val="004A3C1D"/>
    <w:rsid w:val="004A4164"/>
    <w:rsid w:val="004A4A2C"/>
    <w:rsid w:val="004A511C"/>
    <w:rsid w:val="004A5602"/>
    <w:rsid w:val="004A565D"/>
    <w:rsid w:val="004A62F5"/>
    <w:rsid w:val="004A67B4"/>
    <w:rsid w:val="004B01F9"/>
    <w:rsid w:val="004B0BF7"/>
    <w:rsid w:val="004B0E29"/>
    <w:rsid w:val="004B0F83"/>
    <w:rsid w:val="004B1665"/>
    <w:rsid w:val="004B1FC4"/>
    <w:rsid w:val="004B3EBA"/>
    <w:rsid w:val="004B42B0"/>
    <w:rsid w:val="004B4E0B"/>
    <w:rsid w:val="004B5AD1"/>
    <w:rsid w:val="004B5C04"/>
    <w:rsid w:val="004B6228"/>
    <w:rsid w:val="004B62DE"/>
    <w:rsid w:val="004B67D3"/>
    <w:rsid w:val="004C01D9"/>
    <w:rsid w:val="004C1A22"/>
    <w:rsid w:val="004C1FA7"/>
    <w:rsid w:val="004C2D2A"/>
    <w:rsid w:val="004C2E9D"/>
    <w:rsid w:val="004C2F11"/>
    <w:rsid w:val="004C7BC3"/>
    <w:rsid w:val="004D0645"/>
    <w:rsid w:val="004D1F80"/>
    <w:rsid w:val="004D3389"/>
    <w:rsid w:val="004D3BFB"/>
    <w:rsid w:val="004D49A0"/>
    <w:rsid w:val="004D4D21"/>
    <w:rsid w:val="004D4E06"/>
    <w:rsid w:val="004D5373"/>
    <w:rsid w:val="004D5DA7"/>
    <w:rsid w:val="004D64C8"/>
    <w:rsid w:val="004D7951"/>
    <w:rsid w:val="004D79FD"/>
    <w:rsid w:val="004E00A8"/>
    <w:rsid w:val="004E014F"/>
    <w:rsid w:val="004E0BC1"/>
    <w:rsid w:val="004E0E9B"/>
    <w:rsid w:val="004E14DA"/>
    <w:rsid w:val="004E212E"/>
    <w:rsid w:val="004E5037"/>
    <w:rsid w:val="004E57AA"/>
    <w:rsid w:val="004E6380"/>
    <w:rsid w:val="004E75FD"/>
    <w:rsid w:val="004E7D83"/>
    <w:rsid w:val="004F022E"/>
    <w:rsid w:val="004F0709"/>
    <w:rsid w:val="004F0EAA"/>
    <w:rsid w:val="004F0ED7"/>
    <w:rsid w:val="004F113D"/>
    <w:rsid w:val="004F1C1B"/>
    <w:rsid w:val="004F1D13"/>
    <w:rsid w:val="004F25DB"/>
    <w:rsid w:val="004F2625"/>
    <w:rsid w:val="004F2B5F"/>
    <w:rsid w:val="004F31B1"/>
    <w:rsid w:val="004F3775"/>
    <w:rsid w:val="004F3A60"/>
    <w:rsid w:val="004F4748"/>
    <w:rsid w:val="004F5228"/>
    <w:rsid w:val="004F6050"/>
    <w:rsid w:val="004F6DD4"/>
    <w:rsid w:val="00500918"/>
    <w:rsid w:val="00500A45"/>
    <w:rsid w:val="00500F00"/>
    <w:rsid w:val="00501B92"/>
    <w:rsid w:val="005028AF"/>
    <w:rsid w:val="00502D7A"/>
    <w:rsid w:val="0050328E"/>
    <w:rsid w:val="00503631"/>
    <w:rsid w:val="00503953"/>
    <w:rsid w:val="00505740"/>
    <w:rsid w:val="005076CA"/>
    <w:rsid w:val="00510026"/>
    <w:rsid w:val="00510242"/>
    <w:rsid w:val="005106C8"/>
    <w:rsid w:val="005108AA"/>
    <w:rsid w:val="00510FB6"/>
    <w:rsid w:val="00511A52"/>
    <w:rsid w:val="00511FEC"/>
    <w:rsid w:val="005120D4"/>
    <w:rsid w:val="005121E3"/>
    <w:rsid w:val="00512298"/>
    <w:rsid w:val="00512854"/>
    <w:rsid w:val="005145D7"/>
    <w:rsid w:val="00514A9F"/>
    <w:rsid w:val="005154E1"/>
    <w:rsid w:val="00515580"/>
    <w:rsid w:val="0051565B"/>
    <w:rsid w:val="005158AE"/>
    <w:rsid w:val="00517197"/>
    <w:rsid w:val="005204DC"/>
    <w:rsid w:val="00520B95"/>
    <w:rsid w:val="0052108F"/>
    <w:rsid w:val="005216DE"/>
    <w:rsid w:val="00521A8E"/>
    <w:rsid w:val="00521C35"/>
    <w:rsid w:val="005228E8"/>
    <w:rsid w:val="00522D48"/>
    <w:rsid w:val="005249AD"/>
    <w:rsid w:val="005249B6"/>
    <w:rsid w:val="00524F12"/>
    <w:rsid w:val="005258C0"/>
    <w:rsid w:val="00525C2D"/>
    <w:rsid w:val="00526ECB"/>
    <w:rsid w:val="00527A7D"/>
    <w:rsid w:val="00527EE2"/>
    <w:rsid w:val="005304CD"/>
    <w:rsid w:val="005306E7"/>
    <w:rsid w:val="00530A1E"/>
    <w:rsid w:val="00531F1E"/>
    <w:rsid w:val="005320D5"/>
    <w:rsid w:val="00532240"/>
    <w:rsid w:val="0053224A"/>
    <w:rsid w:val="00532BC2"/>
    <w:rsid w:val="00533786"/>
    <w:rsid w:val="005337BF"/>
    <w:rsid w:val="00533EFC"/>
    <w:rsid w:val="00533FB7"/>
    <w:rsid w:val="00534382"/>
    <w:rsid w:val="00535326"/>
    <w:rsid w:val="0053574B"/>
    <w:rsid w:val="005358DE"/>
    <w:rsid w:val="0053646E"/>
    <w:rsid w:val="00536785"/>
    <w:rsid w:val="00537903"/>
    <w:rsid w:val="005400C5"/>
    <w:rsid w:val="005414B8"/>
    <w:rsid w:val="00543CA2"/>
    <w:rsid w:val="00545A53"/>
    <w:rsid w:val="00546B7F"/>
    <w:rsid w:val="00547054"/>
    <w:rsid w:val="005501B6"/>
    <w:rsid w:val="00550234"/>
    <w:rsid w:val="00551CB6"/>
    <w:rsid w:val="005526B6"/>
    <w:rsid w:val="00553559"/>
    <w:rsid w:val="0055367B"/>
    <w:rsid w:val="00555221"/>
    <w:rsid w:val="00556708"/>
    <w:rsid w:val="00557999"/>
    <w:rsid w:val="005579F2"/>
    <w:rsid w:val="00562183"/>
    <w:rsid w:val="0056225E"/>
    <w:rsid w:val="00564AEB"/>
    <w:rsid w:val="0056614F"/>
    <w:rsid w:val="005663AA"/>
    <w:rsid w:val="00566E7F"/>
    <w:rsid w:val="00570ECF"/>
    <w:rsid w:val="005720B2"/>
    <w:rsid w:val="005729FD"/>
    <w:rsid w:val="00572BF8"/>
    <w:rsid w:val="00573ACF"/>
    <w:rsid w:val="005748F7"/>
    <w:rsid w:val="00574B3D"/>
    <w:rsid w:val="00575305"/>
    <w:rsid w:val="00575566"/>
    <w:rsid w:val="005763B6"/>
    <w:rsid w:val="00577331"/>
    <w:rsid w:val="0058165A"/>
    <w:rsid w:val="00581A43"/>
    <w:rsid w:val="00582161"/>
    <w:rsid w:val="00582629"/>
    <w:rsid w:val="005829C5"/>
    <w:rsid w:val="00582E09"/>
    <w:rsid w:val="00583A9A"/>
    <w:rsid w:val="00583DA0"/>
    <w:rsid w:val="005855DD"/>
    <w:rsid w:val="005864DA"/>
    <w:rsid w:val="00587007"/>
    <w:rsid w:val="00587126"/>
    <w:rsid w:val="00587371"/>
    <w:rsid w:val="005878B3"/>
    <w:rsid w:val="00590319"/>
    <w:rsid w:val="00590372"/>
    <w:rsid w:val="00590E8D"/>
    <w:rsid w:val="005915CC"/>
    <w:rsid w:val="0059160A"/>
    <w:rsid w:val="00592A3B"/>
    <w:rsid w:val="00592DE7"/>
    <w:rsid w:val="00594A4B"/>
    <w:rsid w:val="00595636"/>
    <w:rsid w:val="0059584A"/>
    <w:rsid w:val="00595872"/>
    <w:rsid w:val="00595C2C"/>
    <w:rsid w:val="00596369"/>
    <w:rsid w:val="00596775"/>
    <w:rsid w:val="0059690B"/>
    <w:rsid w:val="00596CB4"/>
    <w:rsid w:val="00597260"/>
    <w:rsid w:val="005974F7"/>
    <w:rsid w:val="00597863"/>
    <w:rsid w:val="005A073C"/>
    <w:rsid w:val="005A1C15"/>
    <w:rsid w:val="005A1CC7"/>
    <w:rsid w:val="005A248E"/>
    <w:rsid w:val="005A24FB"/>
    <w:rsid w:val="005A28AC"/>
    <w:rsid w:val="005A2A08"/>
    <w:rsid w:val="005A31BF"/>
    <w:rsid w:val="005A3739"/>
    <w:rsid w:val="005A3B89"/>
    <w:rsid w:val="005A3EC7"/>
    <w:rsid w:val="005A4309"/>
    <w:rsid w:val="005A4AB1"/>
    <w:rsid w:val="005A4CDB"/>
    <w:rsid w:val="005A5445"/>
    <w:rsid w:val="005A5997"/>
    <w:rsid w:val="005A5D80"/>
    <w:rsid w:val="005A5FF8"/>
    <w:rsid w:val="005A6316"/>
    <w:rsid w:val="005A703B"/>
    <w:rsid w:val="005A738E"/>
    <w:rsid w:val="005A7A9D"/>
    <w:rsid w:val="005A7D33"/>
    <w:rsid w:val="005A7DA1"/>
    <w:rsid w:val="005B07B1"/>
    <w:rsid w:val="005B0AE3"/>
    <w:rsid w:val="005B0E3F"/>
    <w:rsid w:val="005B0E47"/>
    <w:rsid w:val="005B0FA0"/>
    <w:rsid w:val="005B1999"/>
    <w:rsid w:val="005B2720"/>
    <w:rsid w:val="005B4459"/>
    <w:rsid w:val="005B55EB"/>
    <w:rsid w:val="005B6839"/>
    <w:rsid w:val="005B776D"/>
    <w:rsid w:val="005B7D19"/>
    <w:rsid w:val="005B7E9E"/>
    <w:rsid w:val="005C028C"/>
    <w:rsid w:val="005C13A4"/>
    <w:rsid w:val="005C15B9"/>
    <w:rsid w:val="005C174F"/>
    <w:rsid w:val="005C33DB"/>
    <w:rsid w:val="005C349B"/>
    <w:rsid w:val="005C3726"/>
    <w:rsid w:val="005C3C61"/>
    <w:rsid w:val="005C646C"/>
    <w:rsid w:val="005C7118"/>
    <w:rsid w:val="005C78A4"/>
    <w:rsid w:val="005C7BE0"/>
    <w:rsid w:val="005D0613"/>
    <w:rsid w:val="005D06CF"/>
    <w:rsid w:val="005D0AB7"/>
    <w:rsid w:val="005D36BB"/>
    <w:rsid w:val="005D391F"/>
    <w:rsid w:val="005D3925"/>
    <w:rsid w:val="005D43E7"/>
    <w:rsid w:val="005D4D18"/>
    <w:rsid w:val="005D4DD1"/>
    <w:rsid w:val="005D5365"/>
    <w:rsid w:val="005D58AC"/>
    <w:rsid w:val="005D5DE8"/>
    <w:rsid w:val="005D689A"/>
    <w:rsid w:val="005D7943"/>
    <w:rsid w:val="005D7A61"/>
    <w:rsid w:val="005D7C16"/>
    <w:rsid w:val="005E0553"/>
    <w:rsid w:val="005E066D"/>
    <w:rsid w:val="005E0F57"/>
    <w:rsid w:val="005E2A8B"/>
    <w:rsid w:val="005E2B1A"/>
    <w:rsid w:val="005E2EC1"/>
    <w:rsid w:val="005E33A2"/>
    <w:rsid w:val="005E3546"/>
    <w:rsid w:val="005E5467"/>
    <w:rsid w:val="005E796B"/>
    <w:rsid w:val="005E7AFD"/>
    <w:rsid w:val="005F1705"/>
    <w:rsid w:val="005F1C05"/>
    <w:rsid w:val="005F1E9D"/>
    <w:rsid w:val="005F25BA"/>
    <w:rsid w:val="005F293B"/>
    <w:rsid w:val="005F2F0C"/>
    <w:rsid w:val="005F31F8"/>
    <w:rsid w:val="005F35D8"/>
    <w:rsid w:val="005F36E6"/>
    <w:rsid w:val="005F4D0E"/>
    <w:rsid w:val="005F4D2C"/>
    <w:rsid w:val="005F51BF"/>
    <w:rsid w:val="005F5AF6"/>
    <w:rsid w:val="005F5B0B"/>
    <w:rsid w:val="005F60A6"/>
    <w:rsid w:val="005F637B"/>
    <w:rsid w:val="005F7414"/>
    <w:rsid w:val="00600D2D"/>
    <w:rsid w:val="00601061"/>
    <w:rsid w:val="0060172F"/>
    <w:rsid w:val="00603321"/>
    <w:rsid w:val="00603850"/>
    <w:rsid w:val="00603F2A"/>
    <w:rsid w:val="00604649"/>
    <w:rsid w:val="00604E7C"/>
    <w:rsid w:val="0060604F"/>
    <w:rsid w:val="006102D1"/>
    <w:rsid w:val="006113B2"/>
    <w:rsid w:val="00611A83"/>
    <w:rsid w:val="0061224F"/>
    <w:rsid w:val="00612834"/>
    <w:rsid w:val="00612D3D"/>
    <w:rsid w:val="00614600"/>
    <w:rsid w:val="00615A0D"/>
    <w:rsid w:val="00615D7A"/>
    <w:rsid w:val="00615FC5"/>
    <w:rsid w:val="006174E7"/>
    <w:rsid w:val="00617A78"/>
    <w:rsid w:val="00617F2F"/>
    <w:rsid w:val="00620B8D"/>
    <w:rsid w:val="00620D4B"/>
    <w:rsid w:val="00620F74"/>
    <w:rsid w:val="00620F9D"/>
    <w:rsid w:val="006213CE"/>
    <w:rsid w:val="0062141B"/>
    <w:rsid w:val="006216A1"/>
    <w:rsid w:val="00622D36"/>
    <w:rsid w:val="00623385"/>
    <w:rsid w:val="00623761"/>
    <w:rsid w:val="006241B6"/>
    <w:rsid w:val="006243FB"/>
    <w:rsid w:val="00624545"/>
    <w:rsid w:val="00624891"/>
    <w:rsid w:val="00624C39"/>
    <w:rsid w:val="00624D73"/>
    <w:rsid w:val="00624F2A"/>
    <w:rsid w:val="00626528"/>
    <w:rsid w:val="00627034"/>
    <w:rsid w:val="006302E3"/>
    <w:rsid w:val="00630948"/>
    <w:rsid w:val="00630A81"/>
    <w:rsid w:val="006312FB"/>
    <w:rsid w:val="006321D3"/>
    <w:rsid w:val="00633371"/>
    <w:rsid w:val="006333F9"/>
    <w:rsid w:val="006338C7"/>
    <w:rsid w:val="00633F97"/>
    <w:rsid w:val="00634B4D"/>
    <w:rsid w:val="00635AEF"/>
    <w:rsid w:val="00635E0B"/>
    <w:rsid w:val="0063639B"/>
    <w:rsid w:val="00637093"/>
    <w:rsid w:val="006377AB"/>
    <w:rsid w:val="00637B07"/>
    <w:rsid w:val="006404A5"/>
    <w:rsid w:val="006404DC"/>
    <w:rsid w:val="00640D86"/>
    <w:rsid w:val="006411C7"/>
    <w:rsid w:val="0064148E"/>
    <w:rsid w:val="006418C9"/>
    <w:rsid w:val="00643D11"/>
    <w:rsid w:val="00644894"/>
    <w:rsid w:val="00644975"/>
    <w:rsid w:val="00644B85"/>
    <w:rsid w:val="006450FB"/>
    <w:rsid w:val="006453E9"/>
    <w:rsid w:val="0064561B"/>
    <w:rsid w:val="0064565B"/>
    <w:rsid w:val="0064648F"/>
    <w:rsid w:val="00646F0F"/>
    <w:rsid w:val="00646F23"/>
    <w:rsid w:val="0064706A"/>
    <w:rsid w:val="00647328"/>
    <w:rsid w:val="00647CAC"/>
    <w:rsid w:val="00650017"/>
    <w:rsid w:val="006508B1"/>
    <w:rsid w:val="00650A4F"/>
    <w:rsid w:val="00650DA0"/>
    <w:rsid w:val="006511E5"/>
    <w:rsid w:val="00651E6C"/>
    <w:rsid w:val="00652D26"/>
    <w:rsid w:val="0065419B"/>
    <w:rsid w:val="0065461C"/>
    <w:rsid w:val="006549B8"/>
    <w:rsid w:val="00655DFE"/>
    <w:rsid w:val="00656AB6"/>
    <w:rsid w:val="00656F5E"/>
    <w:rsid w:val="0065727B"/>
    <w:rsid w:val="0065764E"/>
    <w:rsid w:val="006577D8"/>
    <w:rsid w:val="00657A95"/>
    <w:rsid w:val="00657F15"/>
    <w:rsid w:val="006604CD"/>
    <w:rsid w:val="00661669"/>
    <w:rsid w:val="006617C2"/>
    <w:rsid w:val="00661B57"/>
    <w:rsid w:val="00662106"/>
    <w:rsid w:val="00663380"/>
    <w:rsid w:val="00663914"/>
    <w:rsid w:val="00663D06"/>
    <w:rsid w:val="00665223"/>
    <w:rsid w:val="006657D4"/>
    <w:rsid w:val="00666290"/>
    <w:rsid w:val="006665BF"/>
    <w:rsid w:val="006703B4"/>
    <w:rsid w:val="00670B1A"/>
    <w:rsid w:val="00670E45"/>
    <w:rsid w:val="00671A35"/>
    <w:rsid w:val="00671B3D"/>
    <w:rsid w:val="00671E92"/>
    <w:rsid w:val="00672027"/>
    <w:rsid w:val="0067241B"/>
    <w:rsid w:val="00672457"/>
    <w:rsid w:val="00672996"/>
    <w:rsid w:val="0067363B"/>
    <w:rsid w:val="0067370E"/>
    <w:rsid w:val="00673EF3"/>
    <w:rsid w:val="00674217"/>
    <w:rsid w:val="006745D7"/>
    <w:rsid w:val="0067474E"/>
    <w:rsid w:val="0067512D"/>
    <w:rsid w:val="006757C5"/>
    <w:rsid w:val="00675A4E"/>
    <w:rsid w:val="00676E7F"/>
    <w:rsid w:val="00676F15"/>
    <w:rsid w:val="00676FE5"/>
    <w:rsid w:val="00677146"/>
    <w:rsid w:val="006801C5"/>
    <w:rsid w:val="006804D7"/>
    <w:rsid w:val="00681105"/>
    <w:rsid w:val="00681300"/>
    <w:rsid w:val="00681FE6"/>
    <w:rsid w:val="006826CC"/>
    <w:rsid w:val="00682E18"/>
    <w:rsid w:val="006832CB"/>
    <w:rsid w:val="00683428"/>
    <w:rsid w:val="00683BF8"/>
    <w:rsid w:val="00684D17"/>
    <w:rsid w:val="00684FA9"/>
    <w:rsid w:val="006852FB"/>
    <w:rsid w:val="006855F7"/>
    <w:rsid w:val="006871C5"/>
    <w:rsid w:val="00687FE4"/>
    <w:rsid w:val="00690BCB"/>
    <w:rsid w:val="00693206"/>
    <w:rsid w:val="0069328C"/>
    <w:rsid w:val="00693C5F"/>
    <w:rsid w:val="006941B3"/>
    <w:rsid w:val="006947C2"/>
    <w:rsid w:val="00694C98"/>
    <w:rsid w:val="00695099"/>
    <w:rsid w:val="00695288"/>
    <w:rsid w:val="006952D5"/>
    <w:rsid w:val="00695557"/>
    <w:rsid w:val="00695AC3"/>
    <w:rsid w:val="00695B3D"/>
    <w:rsid w:val="00695BEA"/>
    <w:rsid w:val="00695C01"/>
    <w:rsid w:val="006968A2"/>
    <w:rsid w:val="00696ECD"/>
    <w:rsid w:val="00697BFD"/>
    <w:rsid w:val="00697FEC"/>
    <w:rsid w:val="006A0141"/>
    <w:rsid w:val="006A0158"/>
    <w:rsid w:val="006A0772"/>
    <w:rsid w:val="006A11E8"/>
    <w:rsid w:val="006A16B9"/>
    <w:rsid w:val="006A17E7"/>
    <w:rsid w:val="006A32AE"/>
    <w:rsid w:val="006A3C00"/>
    <w:rsid w:val="006A3F44"/>
    <w:rsid w:val="006A40DE"/>
    <w:rsid w:val="006A42A7"/>
    <w:rsid w:val="006A43C9"/>
    <w:rsid w:val="006A4DEC"/>
    <w:rsid w:val="006A5D5D"/>
    <w:rsid w:val="006A6926"/>
    <w:rsid w:val="006B08B9"/>
    <w:rsid w:val="006B1351"/>
    <w:rsid w:val="006B1C0E"/>
    <w:rsid w:val="006B24D1"/>
    <w:rsid w:val="006B2C6E"/>
    <w:rsid w:val="006B33CC"/>
    <w:rsid w:val="006B3461"/>
    <w:rsid w:val="006B3A7C"/>
    <w:rsid w:val="006B44C0"/>
    <w:rsid w:val="006B4AE2"/>
    <w:rsid w:val="006B61A4"/>
    <w:rsid w:val="006B61A7"/>
    <w:rsid w:val="006B6C02"/>
    <w:rsid w:val="006B6FC6"/>
    <w:rsid w:val="006B72D8"/>
    <w:rsid w:val="006C07B2"/>
    <w:rsid w:val="006C0835"/>
    <w:rsid w:val="006C0A8D"/>
    <w:rsid w:val="006C1B80"/>
    <w:rsid w:val="006C1CED"/>
    <w:rsid w:val="006C3052"/>
    <w:rsid w:val="006C3771"/>
    <w:rsid w:val="006C3E58"/>
    <w:rsid w:val="006C42CD"/>
    <w:rsid w:val="006C4C64"/>
    <w:rsid w:val="006C5B2D"/>
    <w:rsid w:val="006C6054"/>
    <w:rsid w:val="006C74F4"/>
    <w:rsid w:val="006C7588"/>
    <w:rsid w:val="006C7886"/>
    <w:rsid w:val="006D09AB"/>
    <w:rsid w:val="006D1116"/>
    <w:rsid w:val="006D1F83"/>
    <w:rsid w:val="006D3E59"/>
    <w:rsid w:val="006D6F50"/>
    <w:rsid w:val="006D7674"/>
    <w:rsid w:val="006D7D2C"/>
    <w:rsid w:val="006D7F31"/>
    <w:rsid w:val="006E1003"/>
    <w:rsid w:val="006E124C"/>
    <w:rsid w:val="006E227A"/>
    <w:rsid w:val="006E2363"/>
    <w:rsid w:val="006E27DC"/>
    <w:rsid w:val="006E3564"/>
    <w:rsid w:val="006E3993"/>
    <w:rsid w:val="006E4D43"/>
    <w:rsid w:val="006E4F49"/>
    <w:rsid w:val="006E5116"/>
    <w:rsid w:val="006E57B6"/>
    <w:rsid w:val="006E5E03"/>
    <w:rsid w:val="006E6709"/>
    <w:rsid w:val="006E6760"/>
    <w:rsid w:val="006E7438"/>
    <w:rsid w:val="006E7A0E"/>
    <w:rsid w:val="006F134B"/>
    <w:rsid w:val="006F1BB6"/>
    <w:rsid w:val="006F27D2"/>
    <w:rsid w:val="006F2FE0"/>
    <w:rsid w:val="006F340E"/>
    <w:rsid w:val="006F3711"/>
    <w:rsid w:val="006F3C01"/>
    <w:rsid w:val="006F4FCD"/>
    <w:rsid w:val="006F54A8"/>
    <w:rsid w:val="006F6580"/>
    <w:rsid w:val="006F727F"/>
    <w:rsid w:val="007010A9"/>
    <w:rsid w:val="00701514"/>
    <w:rsid w:val="00702E8A"/>
    <w:rsid w:val="00703443"/>
    <w:rsid w:val="007034A0"/>
    <w:rsid w:val="00703E21"/>
    <w:rsid w:val="00704379"/>
    <w:rsid w:val="00704D24"/>
    <w:rsid w:val="00705795"/>
    <w:rsid w:val="00706354"/>
    <w:rsid w:val="00707265"/>
    <w:rsid w:val="00707304"/>
    <w:rsid w:val="00707CB7"/>
    <w:rsid w:val="00711F48"/>
    <w:rsid w:val="00711F52"/>
    <w:rsid w:val="0071292F"/>
    <w:rsid w:val="00712EA6"/>
    <w:rsid w:val="00713316"/>
    <w:rsid w:val="0071366F"/>
    <w:rsid w:val="007142CC"/>
    <w:rsid w:val="00714A0B"/>
    <w:rsid w:val="00715322"/>
    <w:rsid w:val="00715AA3"/>
    <w:rsid w:val="007176F2"/>
    <w:rsid w:val="00720621"/>
    <w:rsid w:val="007207C8"/>
    <w:rsid w:val="007211A2"/>
    <w:rsid w:val="00721992"/>
    <w:rsid w:val="00721A98"/>
    <w:rsid w:val="00722EF8"/>
    <w:rsid w:val="00723018"/>
    <w:rsid w:val="00723797"/>
    <w:rsid w:val="0072516A"/>
    <w:rsid w:val="007252DA"/>
    <w:rsid w:val="00725932"/>
    <w:rsid w:val="00726178"/>
    <w:rsid w:val="00727894"/>
    <w:rsid w:val="007310FF"/>
    <w:rsid w:val="00731A5B"/>
    <w:rsid w:val="0073228D"/>
    <w:rsid w:val="0073248F"/>
    <w:rsid w:val="00734969"/>
    <w:rsid w:val="007350DA"/>
    <w:rsid w:val="00735D6F"/>
    <w:rsid w:val="007368F1"/>
    <w:rsid w:val="0073728E"/>
    <w:rsid w:val="007408E7"/>
    <w:rsid w:val="00740EBA"/>
    <w:rsid w:val="00740ED2"/>
    <w:rsid w:val="007419D1"/>
    <w:rsid w:val="00741A61"/>
    <w:rsid w:val="00743916"/>
    <w:rsid w:val="00744FFB"/>
    <w:rsid w:val="007454D8"/>
    <w:rsid w:val="00745F89"/>
    <w:rsid w:val="0074600E"/>
    <w:rsid w:val="00746051"/>
    <w:rsid w:val="00746D17"/>
    <w:rsid w:val="007473A7"/>
    <w:rsid w:val="00747BEA"/>
    <w:rsid w:val="00751305"/>
    <w:rsid w:val="007523E2"/>
    <w:rsid w:val="00753E23"/>
    <w:rsid w:val="00756860"/>
    <w:rsid w:val="00756BDE"/>
    <w:rsid w:val="0075734D"/>
    <w:rsid w:val="00760D4C"/>
    <w:rsid w:val="00761C2F"/>
    <w:rsid w:val="00762DA9"/>
    <w:rsid w:val="00762EB4"/>
    <w:rsid w:val="007633C3"/>
    <w:rsid w:val="00763891"/>
    <w:rsid w:val="00763C41"/>
    <w:rsid w:val="007641A2"/>
    <w:rsid w:val="00764F8F"/>
    <w:rsid w:val="007657C9"/>
    <w:rsid w:val="00765C7E"/>
    <w:rsid w:val="007720A6"/>
    <w:rsid w:val="0077306F"/>
    <w:rsid w:val="00773B75"/>
    <w:rsid w:val="00774B6D"/>
    <w:rsid w:val="00774EBE"/>
    <w:rsid w:val="00774FE7"/>
    <w:rsid w:val="007751AA"/>
    <w:rsid w:val="0077737F"/>
    <w:rsid w:val="00777CB8"/>
    <w:rsid w:val="007801AC"/>
    <w:rsid w:val="0078058F"/>
    <w:rsid w:val="007818F9"/>
    <w:rsid w:val="00781F23"/>
    <w:rsid w:val="00782AC7"/>
    <w:rsid w:val="00782D90"/>
    <w:rsid w:val="00783AAA"/>
    <w:rsid w:val="0078450A"/>
    <w:rsid w:val="00785C23"/>
    <w:rsid w:val="00785DE1"/>
    <w:rsid w:val="00786F5F"/>
    <w:rsid w:val="00787369"/>
    <w:rsid w:val="0078739E"/>
    <w:rsid w:val="0078764C"/>
    <w:rsid w:val="00790172"/>
    <w:rsid w:val="00790AA0"/>
    <w:rsid w:val="00790B4B"/>
    <w:rsid w:val="00791085"/>
    <w:rsid w:val="00791219"/>
    <w:rsid w:val="00791667"/>
    <w:rsid w:val="00791A99"/>
    <w:rsid w:val="0079209A"/>
    <w:rsid w:val="0079223D"/>
    <w:rsid w:val="00792554"/>
    <w:rsid w:val="00792F9F"/>
    <w:rsid w:val="00793279"/>
    <w:rsid w:val="00793533"/>
    <w:rsid w:val="007937C6"/>
    <w:rsid w:val="00794D13"/>
    <w:rsid w:val="007966F5"/>
    <w:rsid w:val="0079776B"/>
    <w:rsid w:val="007A19A2"/>
    <w:rsid w:val="007A1FB7"/>
    <w:rsid w:val="007A2A24"/>
    <w:rsid w:val="007A3916"/>
    <w:rsid w:val="007A4363"/>
    <w:rsid w:val="007A48FC"/>
    <w:rsid w:val="007A4F9C"/>
    <w:rsid w:val="007A5332"/>
    <w:rsid w:val="007A6028"/>
    <w:rsid w:val="007A708C"/>
    <w:rsid w:val="007A7401"/>
    <w:rsid w:val="007A7BED"/>
    <w:rsid w:val="007B159C"/>
    <w:rsid w:val="007B1EFE"/>
    <w:rsid w:val="007B2A56"/>
    <w:rsid w:val="007B30EC"/>
    <w:rsid w:val="007B4151"/>
    <w:rsid w:val="007B46FD"/>
    <w:rsid w:val="007B4C51"/>
    <w:rsid w:val="007B5261"/>
    <w:rsid w:val="007B5B45"/>
    <w:rsid w:val="007B6DBD"/>
    <w:rsid w:val="007C01CB"/>
    <w:rsid w:val="007C29E8"/>
    <w:rsid w:val="007C36E6"/>
    <w:rsid w:val="007C454F"/>
    <w:rsid w:val="007C51E7"/>
    <w:rsid w:val="007C5E04"/>
    <w:rsid w:val="007C7AAC"/>
    <w:rsid w:val="007D0E0E"/>
    <w:rsid w:val="007D145B"/>
    <w:rsid w:val="007D2B19"/>
    <w:rsid w:val="007D450D"/>
    <w:rsid w:val="007D554E"/>
    <w:rsid w:val="007D6D5A"/>
    <w:rsid w:val="007D7367"/>
    <w:rsid w:val="007D760D"/>
    <w:rsid w:val="007D76F7"/>
    <w:rsid w:val="007E0B46"/>
    <w:rsid w:val="007E0CF6"/>
    <w:rsid w:val="007E0F15"/>
    <w:rsid w:val="007E129D"/>
    <w:rsid w:val="007E23A5"/>
    <w:rsid w:val="007E247A"/>
    <w:rsid w:val="007E26B6"/>
    <w:rsid w:val="007E3087"/>
    <w:rsid w:val="007E33DD"/>
    <w:rsid w:val="007E388E"/>
    <w:rsid w:val="007E43C0"/>
    <w:rsid w:val="007E4430"/>
    <w:rsid w:val="007E5EED"/>
    <w:rsid w:val="007E6BA1"/>
    <w:rsid w:val="007E7079"/>
    <w:rsid w:val="007E70BB"/>
    <w:rsid w:val="007E7733"/>
    <w:rsid w:val="007F03B3"/>
    <w:rsid w:val="007F0F55"/>
    <w:rsid w:val="007F14E9"/>
    <w:rsid w:val="007F1C1E"/>
    <w:rsid w:val="007F23A4"/>
    <w:rsid w:val="007F2EFD"/>
    <w:rsid w:val="007F3CE3"/>
    <w:rsid w:val="007F42EA"/>
    <w:rsid w:val="007F5478"/>
    <w:rsid w:val="007F6020"/>
    <w:rsid w:val="007F6950"/>
    <w:rsid w:val="007F6DE8"/>
    <w:rsid w:val="007F77C9"/>
    <w:rsid w:val="007F7855"/>
    <w:rsid w:val="007F7B0E"/>
    <w:rsid w:val="008005AF"/>
    <w:rsid w:val="008005EB"/>
    <w:rsid w:val="00800707"/>
    <w:rsid w:val="0080095B"/>
    <w:rsid w:val="00801013"/>
    <w:rsid w:val="008018ED"/>
    <w:rsid w:val="00802A1D"/>
    <w:rsid w:val="00802C14"/>
    <w:rsid w:val="0080379A"/>
    <w:rsid w:val="008041C4"/>
    <w:rsid w:val="008047AF"/>
    <w:rsid w:val="00804BD9"/>
    <w:rsid w:val="00805063"/>
    <w:rsid w:val="00805913"/>
    <w:rsid w:val="00806F88"/>
    <w:rsid w:val="008103ED"/>
    <w:rsid w:val="00811194"/>
    <w:rsid w:val="00813377"/>
    <w:rsid w:val="008134F6"/>
    <w:rsid w:val="00813AFD"/>
    <w:rsid w:val="00814271"/>
    <w:rsid w:val="00814CFA"/>
    <w:rsid w:val="00814EDE"/>
    <w:rsid w:val="00814FDE"/>
    <w:rsid w:val="008162AD"/>
    <w:rsid w:val="0081676C"/>
    <w:rsid w:val="00816FE2"/>
    <w:rsid w:val="00817EDE"/>
    <w:rsid w:val="00820002"/>
    <w:rsid w:val="008201B7"/>
    <w:rsid w:val="00820A20"/>
    <w:rsid w:val="008224EF"/>
    <w:rsid w:val="0082311D"/>
    <w:rsid w:val="0082376F"/>
    <w:rsid w:val="00823F3C"/>
    <w:rsid w:val="008245D2"/>
    <w:rsid w:val="008251C7"/>
    <w:rsid w:val="00825D37"/>
    <w:rsid w:val="0082663F"/>
    <w:rsid w:val="00826F25"/>
    <w:rsid w:val="00830695"/>
    <w:rsid w:val="00830AD2"/>
    <w:rsid w:val="008315DB"/>
    <w:rsid w:val="00831BCD"/>
    <w:rsid w:val="00831D4C"/>
    <w:rsid w:val="00831DDA"/>
    <w:rsid w:val="008321DA"/>
    <w:rsid w:val="00833264"/>
    <w:rsid w:val="008334D0"/>
    <w:rsid w:val="00834455"/>
    <w:rsid w:val="008367B7"/>
    <w:rsid w:val="00836E97"/>
    <w:rsid w:val="008374ED"/>
    <w:rsid w:val="00837CDF"/>
    <w:rsid w:val="0084074B"/>
    <w:rsid w:val="0084097C"/>
    <w:rsid w:val="00841572"/>
    <w:rsid w:val="00841F4C"/>
    <w:rsid w:val="0084235B"/>
    <w:rsid w:val="00843517"/>
    <w:rsid w:val="0084364B"/>
    <w:rsid w:val="00843A92"/>
    <w:rsid w:val="00844E4A"/>
    <w:rsid w:val="00846453"/>
    <w:rsid w:val="0084740E"/>
    <w:rsid w:val="008505F3"/>
    <w:rsid w:val="00850F26"/>
    <w:rsid w:val="00853C5E"/>
    <w:rsid w:val="00854233"/>
    <w:rsid w:val="008551A1"/>
    <w:rsid w:val="00856128"/>
    <w:rsid w:val="00856770"/>
    <w:rsid w:val="00856B86"/>
    <w:rsid w:val="00857F31"/>
    <w:rsid w:val="0086035F"/>
    <w:rsid w:val="0086059C"/>
    <w:rsid w:val="00860979"/>
    <w:rsid w:val="008614D1"/>
    <w:rsid w:val="00861756"/>
    <w:rsid w:val="00861B80"/>
    <w:rsid w:val="00861E66"/>
    <w:rsid w:val="00862223"/>
    <w:rsid w:val="008632F2"/>
    <w:rsid w:val="00865120"/>
    <w:rsid w:val="00865965"/>
    <w:rsid w:val="00865D17"/>
    <w:rsid w:val="00867A0E"/>
    <w:rsid w:val="00870831"/>
    <w:rsid w:val="00871119"/>
    <w:rsid w:val="008712DF"/>
    <w:rsid w:val="00871918"/>
    <w:rsid w:val="008720E8"/>
    <w:rsid w:val="0087306E"/>
    <w:rsid w:val="00874C7B"/>
    <w:rsid w:val="00875B7F"/>
    <w:rsid w:val="00875C7E"/>
    <w:rsid w:val="00877775"/>
    <w:rsid w:val="00877A08"/>
    <w:rsid w:val="00877A36"/>
    <w:rsid w:val="0088046E"/>
    <w:rsid w:val="008805D6"/>
    <w:rsid w:val="00880690"/>
    <w:rsid w:val="008807D0"/>
    <w:rsid w:val="008809C9"/>
    <w:rsid w:val="00880AA6"/>
    <w:rsid w:val="00880C78"/>
    <w:rsid w:val="00880FA5"/>
    <w:rsid w:val="00882642"/>
    <w:rsid w:val="00883460"/>
    <w:rsid w:val="00884120"/>
    <w:rsid w:val="0088460A"/>
    <w:rsid w:val="0088531C"/>
    <w:rsid w:val="00887468"/>
    <w:rsid w:val="00887702"/>
    <w:rsid w:val="00887832"/>
    <w:rsid w:val="00890305"/>
    <w:rsid w:val="00890BB2"/>
    <w:rsid w:val="00892344"/>
    <w:rsid w:val="00893F6A"/>
    <w:rsid w:val="008941F3"/>
    <w:rsid w:val="00895183"/>
    <w:rsid w:val="008952BA"/>
    <w:rsid w:val="00895E71"/>
    <w:rsid w:val="008960E8"/>
    <w:rsid w:val="008963A7"/>
    <w:rsid w:val="00897A68"/>
    <w:rsid w:val="008A0820"/>
    <w:rsid w:val="008A11DE"/>
    <w:rsid w:val="008A1302"/>
    <w:rsid w:val="008A1DEA"/>
    <w:rsid w:val="008A2057"/>
    <w:rsid w:val="008A231A"/>
    <w:rsid w:val="008A29E0"/>
    <w:rsid w:val="008A2CE9"/>
    <w:rsid w:val="008A33DC"/>
    <w:rsid w:val="008A3B91"/>
    <w:rsid w:val="008A3BF7"/>
    <w:rsid w:val="008A3FDC"/>
    <w:rsid w:val="008A40FB"/>
    <w:rsid w:val="008A423E"/>
    <w:rsid w:val="008A4260"/>
    <w:rsid w:val="008A54BC"/>
    <w:rsid w:val="008A6137"/>
    <w:rsid w:val="008B2889"/>
    <w:rsid w:val="008B2D8D"/>
    <w:rsid w:val="008B43B6"/>
    <w:rsid w:val="008B5DB0"/>
    <w:rsid w:val="008B62B1"/>
    <w:rsid w:val="008B68DC"/>
    <w:rsid w:val="008B6DE1"/>
    <w:rsid w:val="008B772C"/>
    <w:rsid w:val="008B774C"/>
    <w:rsid w:val="008B77F3"/>
    <w:rsid w:val="008B7994"/>
    <w:rsid w:val="008C06ED"/>
    <w:rsid w:val="008C185F"/>
    <w:rsid w:val="008C1FD1"/>
    <w:rsid w:val="008C2679"/>
    <w:rsid w:val="008C2955"/>
    <w:rsid w:val="008C48A9"/>
    <w:rsid w:val="008C63BD"/>
    <w:rsid w:val="008C6D19"/>
    <w:rsid w:val="008C756B"/>
    <w:rsid w:val="008C78CD"/>
    <w:rsid w:val="008C7930"/>
    <w:rsid w:val="008C7959"/>
    <w:rsid w:val="008D011D"/>
    <w:rsid w:val="008D0353"/>
    <w:rsid w:val="008D0510"/>
    <w:rsid w:val="008D129A"/>
    <w:rsid w:val="008D1CAC"/>
    <w:rsid w:val="008D1CBE"/>
    <w:rsid w:val="008D1DBF"/>
    <w:rsid w:val="008D1F73"/>
    <w:rsid w:val="008D2BD8"/>
    <w:rsid w:val="008D36EB"/>
    <w:rsid w:val="008D43B8"/>
    <w:rsid w:val="008D4426"/>
    <w:rsid w:val="008D4689"/>
    <w:rsid w:val="008D4BD4"/>
    <w:rsid w:val="008D4E2E"/>
    <w:rsid w:val="008D4E9D"/>
    <w:rsid w:val="008D502B"/>
    <w:rsid w:val="008D554A"/>
    <w:rsid w:val="008D75BC"/>
    <w:rsid w:val="008D77E1"/>
    <w:rsid w:val="008D78E7"/>
    <w:rsid w:val="008E029D"/>
    <w:rsid w:val="008E1038"/>
    <w:rsid w:val="008E1084"/>
    <w:rsid w:val="008E134F"/>
    <w:rsid w:val="008E237F"/>
    <w:rsid w:val="008E2A57"/>
    <w:rsid w:val="008E3256"/>
    <w:rsid w:val="008E395B"/>
    <w:rsid w:val="008E3F0F"/>
    <w:rsid w:val="008E50E8"/>
    <w:rsid w:val="008E559A"/>
    <w:rsid w:val="008E63D4"/>
    <w:rsid w:val="008E79B2"/>
    <w:rsid w:val="008F0BEC"/>
    <w:rsid w:val="008F12B1"/>
    <w:rsid w:val="008F1317"/>
    <w:rsid w:val="008F1E5D"/>
    <w:rsid w:val="008F3307"/>
    <w:rsid w:val="008F3894"/>
    <w:rsid w:val="008F38C2"/>
    <w:rsid w:val="008F3F60"/>
    <w:rsid w:val="008F3F70"/>
    <w:rsid w:val="008F42D8"/>
    <w:rsid w:val="008F4460"/>
    <w:rsid w:val="008F4802"/>
    <w:rsid w:val="008F4D7D"/>
    <w:rsid w:val="008F5096"/>
    <w:rsid w:val="008F5175"/>
    <w:rsid w:val="008F54EF"/>
    <w:rsid w:val="008F6AEC"/>
    <w:rsid w:val="008F6BEC"/>
    <w:rsid w:val="008F6C84"/>
    <w:rsid w:val="008F6E1F"/>
    <w:rsid w:val="008F7289"/>
    <w:rsid w:val="008F72AB"/>
    <w:rsid w:val="008F7601"/>
    <w:rsid w:val="0090051C"/>
    <w:rsid w:val="00900789"/>
    <w:rsid w:val="009008D7"/>
    <w:rsid w:val="009014AD"/>
    <w:rsid w:val="00901541"/>
    <w:rsid w:val="009021AF"/>
    <w:rsid w:val="00902228"/>
    <w:rsid w:val="0090230A"/>
    <w:rsid w:val="009025B4"/>
    <w:rsid w:val="00902792"/>
    <w:rsid w:val="00902BD8"/>
    <w:rsid w:val="009036B8"/>
    <w:rsid w:val="00904859"/>
    <w:rsid w:val="0090550A"/>
    <w:rsid w:val="00905624"/>
    <w:rsid w:val="00905C6B"/>
    <w:rsid w:val="00906AA1"/>
    <w:rsid w:val="00910F23"/>
    <w:rsid w:val="00910F2E"/>
    <w:rsid w:val="00911594"/>
    <w:rsid w:val="009118BC"/>
    <w:rsid w:val="0091192C"/>
    <w:rsid w:val="00911DDA"/>
    <w:rsid w:val="0091219D"/>
    <w:rsid w:val="00914505"/>
    <w:rsid w:val="009148E2"/>
    <w:rsid w:val="00914AD8"/>
    <w:rsid w:val="00916047"/>
    <w:rsid w:val="00916C19"/>
    <w:rsid w:val="0091760C"/>
    <w:rsid w:val="00917E74"/>
    <w:rsid w:val="00917FE8"/>
    <w:rsid w:val="0092064C"/>
    <w:rsid w:val="00920DB9"/>
    <w:rsid w:val="00920E44"/>
    <w:rsid w:val="009211D2"/>
    <w:rsid w:val="00921397"/>
    <w:rsid w:val="00921842"/>
    <w:rsid w:val="00921913"/>
    <w:rsid w:val="00922401"/>
    <w:rsid w:val="00922800"/>
    <w:rsid w:val="009231F4"/>
    <w:rsid w:val="00923CBA"/>
    <w:rsid w:val="0092458A"/>
    <w:rsid w:val="00924F46"/>
    <w:rsid w:val="00925140"/>
    <w:rsid w:val="0092564F"/>
    <w:rsid w:val="009256FE"/>
    <w:rsid w:val="00925B90"/>
    <w:rsid w:val="00926A25"/>
    <w:rsid w:val="00926AFF"/>
    <w:rsid w:val="009272C8"/>
    <w:rsid w:val="00931AA1"/>
    <w:rsid w:val="00931D3D"/>
    <w:rsid w:val="00933B10"/>
    <w:rsid w:val="009348A4"/>
    <w:rsid w:val="00935474"/>
    <w:rsid w:val="00935AAC"/>
    <w:rsid w:val="009363F3"/>
    <w:rsid w:val="00936711"/>
    <w:rsid w:val="00936DD8"/>
    <w:rsid w:val="009375A2"/>
    <w:rsid w:val="00940A5A"/>
    <w:rsid w:val="00942F64"/>
    <w:rsid w:val="00943482"/>
    <w:rsid w:val="009444AC"/>
    <w:rsid w:val="00944AAA"/>
    <w:rsid w:val="00944D89"/>
    <w:rsid w:val="00945276"/>
    <w:rsid w:val="009452C0"/>
    <w:rsid w:val="00946176"/>
    <w:rsid w:val="00946921"/>
    <w:rsid w:val="0094779B"/>
    <w:rsid w:val="009479CA"/>
    <w:rsid w:val="00947F28"/>
    <w:rsid w:val="009501DC"/>
    <w:rsid w:val="0095055A"/>
    <w:rsid w:val="0095112F"/>
    <w:rsid w:val="00951A28"/>
    <w:rsid w:val="00951D89"/>
    <w:rsid w:val="009528E7"/>
    <w:rsid w:val="00952E6E"/>
    <w:rsid w:val="00953536"/>
    <w:rsid w:val="00954225"/>
    <w:rsid w:val="009550FF"/>
    <w:rsid w:val="00955841"/>
    <w:rsid w:val="00956982"/>
    <w:rsid w:val="0095726C"/>
    <w:rsid w:val="00957350"/>
    <w:rsid w:val="00957BD5"/>
    <w:rsid w:val="00957BF9"/>
    <w:rsid w:val="00961086"/>
    <w:rsid w:val="00961F66"/>
    <w:rsid w:val="00962526"/>
    <w:rsid w:val="00962A82"/>
    <w:rsid w:val="00962FB3"/>
    <w:rsid w:val="00963B9F"/>
    <w:rsid w:val="00964E9F"/>
    <w:rsid w:val="009658F3"/>
    <w:rsid w:val="0096771D"/>
    <w:rsid w:val="00970345"/>
    <w:rsid w:val="00970CB8"/>
    <w:rsid w:val="009714C7"/>
    <w:rsid w:val="00971572"/>
    <w:rsid w:val="0097206D"/>
    <w:rsid w:val="009725DE"/>
    <w:rsid w:val="009738A4"/>
    <w:rsid w:val="00975F7C"/>
    <w:rsid w:val="00976062"/>
    <w:rsid w:val="00976764"/>
    <w:rsid w:val="0097691C"/>
    <w:rsid w:val="00976EE2"/>
    <w:rsid w:val="00980B85"/>
    <w:rsid w:val="00981351"/>
    <w:rsid w:val="0098149D"/>
    <w:rsid w:val="009822F7"/>
    <w:rsid w:val="00982D44"/>
    <w:rsid w:val="0098357C"/>
    <w:rsid w:val="00983BEE"/>
    <w:rsid w:val="009845AC"/>
    <w:rsid w:val="00984871"/>
    <w:rsid w:val="00985879"/>
    <w:rsid w:val="00985D69"/>
    <w:rsid w:val="00987373"/>
    <w:rsid w:val="009907C6"/>
    <w:rsid w:val="00990AC0"/>
    <w:rsid w:val="009914CB"/>
    <w:rsid w:val="009919BA"/>
    <w:rsid w:val="00991BB3"/>
    <w:rsid w:val="00991DAB"/>
    <w:rsid w:val="0099284C"/>
    <w:rsid w:val="009952C7"/>
    <w:rsid w:val="009956F7"/>
    <w:rsid w:val="009964B5"/>
    <w:rsid w:val="00996535"/>
    <w:rsid w:val="00996A44"/>
    <w:rsid w:val="009973F3"/>
    <w:rsid w:val="009A01E1"/>
    <w:rsid w:val="009A03B7"/>
    <w:rsid w:val="009A15E6"/>
    <w:rsid w:val="009A184A"/>
    <w:rsid w:val="009A22B3"/>
    <w:rsid w:val="009A2A0C"/>
    <w:rsid w:val="009A3717"/>
    <w:rsid w:val="009A5161"/>
    <w:rsid w:val="009A5A54"/>
    <w:rsid w:val="009A6147"/>
    <w:rsid w:val="009A6F4F"/>
    <w:rsid w:val="009A7B03"/>
    <w:rsid w:val="009A7F5F"/>
    <w:rsid w:val="009A7FEB"/>
    <w:rsid w:val="009B0197"/>
    <w:rsid w:val="009B0263"/>
    <w:rsid w:val="009B0388"/>
    <w:rsid w:val="009B062A"/>
    <w:rsid w:val="009B0664"/>
    <w:rsid w:val="009B0D4F"/>
    <w:rsid w:val="009B11F3"/>
    <w:rsid w:val="009B1B40"/>
    <w:rsid w:val="009B26D7"/>
    <w:rsid w:val="009B2C62"/>
    <w:rsid w:val="009B337C"/>
    <w:rsid w:val="009B36F6"/>
    <w:rsid w:val="009B4408"/>
    <w:rsid w:val="009B6CE8"/>
    <w:rsid w:val="009B72B2"/>
    <w:rsid w:val="009B7A6F"/>
    <w:rsid w:val="009C1304"/>
    <w:rsid w:val="009C15F8"/>
    <w:rsid w:val="009C1FB9"/>
    <w:rsid w:val="009C23A9"/>
    <w:rsid w:val="009C304A"/>
    <w:rsid w:val="009C46BF"/>
    <w:rsid w:val="009C4F53"/>
    <w:rsid w:val="009C51DD"/>
    <w:rsid w:val="009C647C"/>
    <w:rsid w:val="009C64F0"/>
    <w:rsid w:val="009C6F85"/>
    <w:rsid w:val="009C7CB9"/>
    <w:rsid w:val="009C7D5D"/>
    <w:rsid w:val="009C7F0B"/>
    <w:rsid w:val="009D034F"/>
    <w:rsid w:val="009D2706"/>
    <w:rsid w:val="009D33DC"/>
    <w:rsid w:val="009D34CA"/>
    <w:rsid w:val="009D35B5"/>
    <w:rsid w:val="009D3EE0"/>
    <w:rsid w:val="009D3F45"/>
    <w:rsid w:val="009D45B9"/>
    <w:rsid w:val="009D5EEE"/>
    <w:rsid w:val="009D6FC2"/>
    <w:rsid w:val="009D7699"/>
    <w:rsid w:val="009E049C"/>
    <w:rsid w:val="009E060F"/>
    <w:rsid w:val="009E15E8"/>
    <w:rsid w:val="009E1798"/>
    <w:rsid w:val="009E1D57"/>
    <w:rsid w:val="009E346D"/>
    <w:rsid w:val="009E35DF"/>
    <w:rsid w:val="009E38E9"/>
    <w:rsid w:val="009E3A35"/>
    <w:rsid w:val="009E3F3E"/>
    <w:rsid w:val="009E4037"/>
    <w:rsid w:val="009E42F5"/>
    <w:rsid w:val="009E4B4F"/>
    <w:rsid w:val="009E7134"/>
    <w:rsid w:val="009F041F"/>
    <w:rsid w:val="009F047D"/>
    <w:rsid w:val="009F0C9B"/>
    <w:rsid w:val="009F27FA"/>
    <w:rsid w:val="009F2DF3"/>
    <w:rsid w:val="009F31A0"/>
    <w:rsid w:val="009F361D"/>
    <w:rsid w:val="009F4463"/>
    <w:rsid w:val="009F5F07"/>
    <w:rsid w:val="009F6587"/>
    <w:rsid w:val="009F68D0"/>
    <w:rsid w:val="009F724A"/>
    <w:rsid w:val="009F72CE"/>
    <w:rsid w:val="00A00355"/>
    <w:rsid w:val="00A00D8B"/>
    <w:rsid w:val="00A01760"/>
    <w:rsid w:val="00A01878"/>
    <w:rsid w:val="00A01B06"/>
    <w:rsid w:val="00A02554"/>
    <w:rsid w:val="00A02A22"/>
    <w:rsid w:val="00A02BF7"/>
    <w:rsid w:val="00A04E21"/>
    <w:rsid w:val="00A05DC9"/>
    <w:rsid w:val="00A0610F"/>
    <w:rsid w:val="00A06380"/>
    <w:rsid w:val="00A06C65"/>
    <w:rsid w:val="00A06C71"/>
    <w:rsid w:val="00A07A9C"/>
    <w:rsid w:val="00A104E3"/>
    <w:rsid w:val="00A10C6F"/>
    <w:rsid w:val="00A10CF0"/>
    <w:rsid w:val="00A11429"/>
    <w:rsid w:val="00A11D2E"/>
    <w:rsid w:val="00A12700"/>
    <w:rsid w:val="00A127C3"/>
    <w:rsid w:val="00A136A8"/>
    <w:rsid w:val="00A13739"/>
    <w:rsid w:val="00A139C3"/>
    <w:rsid w:val="00A15831"/>
    <w:rsid w:val="00A164E3"/>
    <w:rsid w:val="00A16711"/>
    <w:rsid w:val="00A16B85"/>
    <w:rsid w:val="00A17CFF"/>
    <w:rsid w:val="00A17D51"/>
    <w:rsid w:val="00A207A7"/>
    <w:rsid w:val="00A20D1F"/>
    <w:rsid w:val="00A21101"/>
    <w:rsid w:val="00A21240"/>
    <w:rsid w:val="00A2144D"/>
    <w:rsid w:val="00A229FE"/>
    <w:rsid w:val="00A22BDF"/>
    <w:rsid w:val="00A22FC4"/>
    <w:rsid w:val="00A2395E"/>
    <w:rsid w:val="00A26531"/>
    <w:rsid w:val="00A27A86"/>
    <w:rsid w:val="00A30DD7"/>
    <w:rsid w:val="00A31663"/>
    <w:rsid w:val="00A31A6D"/>
    <w:rsid w:val="00A3281B"/>
    <w:rsid w:val="00A3347D"/>
    <w:rsid w:val="00A346AC"/>
    <w:rsid w:val="00A347DE"/>
    <w:rsid w:val="00A354A6"/>
    <w:rsid w:val="00A362F0"/>
    <w:rsid w:val="00A36965"/>
    <w:rsid w:val="00A37E61"/>
    <w:rsid w:val="00A4042F"/>
    <w:rsid w:val="00A4076F"/>
    <w:rsid w:val="00A4101F"/>
    <w:rsid w:val="00A4325C"/>
    <w:rsid w:val="00A43E9B"/>
    <w:rsid w:val="00A450BD"/>
    <w:rsid w:val="00A452ED"/>
    <w:rsid w:val="00A457C6"/>
    <w:rsid w:val="00A47E4E"/>
    <w:rsid w:val="00A516FD"/>
    <w:rsid w:val="00A523DA"/>
    <w:rsid w:val="00A52973"/>
    <w:rsid w:val="00A535FA"/>
    <w:rsid w:val="00A53C4C"/>
    <w:rsid w:val="00A54548"/>
    <w:rsid w:val="00A54C77"/>
    <w:rsid w:val="00A5630F"/>
    <w:rsid w:val="00A5646E"/>
    <w:rsid w:val="00A5654D"/>
    <w:rsid w:val="00A56B93"/>
    <w:rsid w:val="00A56C28"/>
    <w:rsid w:val="00A570A5"/>
    <w:rsid w:val="00A571C4"/>
    <w:rsid w:val="00A571C8"/>
    <w:rsid w:val="00A57221"/>
    <w:rsid w:val="00A60AEB"/>
    <w:rsid w:val="00A61165"/>
    <w:rsid w:val="00A616BE"/>
    <w:rsid w:val="00A618C8"/>
    <w:rsid w:val="00A61E7E"/>
    <w:rsid w:val="00A622AC"/>
    <w:rsid w:val="00A62B0A"/>
    <w:rsid w:val="00A65451"/>
    <w:rsid w:val="00A66A19"/>
    <w:rsid w:val="00A67025"/>
    <w:rsid w:val="00A671A9"/>
    <w:rsid w:val="00A6742E"/>
    <w:rsid w:val="00A70EDB"/>
    <w:rsid w:val="00A71320"/>
    <w:rsid w:val="00A7142B"/>
    <w:rsid w:val="00A7228A"/>
    <w:rsid w:val="00A736CC"/>
    <w:rsid w:val="00A737DA"/>
    <w:rsid w:val="00A73819"/>
    <w:rsid w:val="00A7480E"/>
    <w:rsid w:val="00A750DB"/>
    <w:rsid w:val="00A7567A"/>
    <w:rsid w:val="00A769D8"/>
    <w:rsid w:val="00A7722F"/>
    <w:rsid w:val="00A77855"/>
    <w:rsid w:val="00A807A3"/>
    <w:rsid w:val="00A80AB2"/>
    <w:rsid w:val="00A80F8C"/>
    <w:rsid w:val="00A81333"/>
    <w:rsid w:val="00A81F3C"/>
    <w:rsid w:val="00A82C05"/>
    <w:rsid w:val="00A83A44"/>
    <w:rsid w:val="00A83ACF"/>
    <w:rsid w:val="00A83DC7"/>
    <w:rsid w:val="00A83E3D"/>
    <w:rsid w:val="00A84140"/>
    <w:rsid w:val="00A85838"/>
    <w:rsid w:val="00A86163"/>
    <w:rsid w:val="00A86839"/>
    <w:rsid w:val="00A86897"/>
    <w:rsid w:val="00A86926"/>
    <w:rsid w:val="00A86F1D"/>
    <w:rsid w:val="00A871F4"/>
    <w:rsid w:val="00A876DA"/>
    <w:rsid w:val="00A90A5F"/>
    <w:rsid w:val="00A9152D"/>
    <w:rsid w:val="00A91F78"/>
    <w:rsid w:val="00A93255"/>
    <w:rsid w:val="00A932BC"/>
    <w:rsid w:val="00A93683"/>
    <w:rsid w:val="00A949A9"/>
    <w:rsid w:val="00A97A44"/>
    <w:rsid w:val="00A97F4A"/>
    <w:rsid w:val="00AA0630"/>
    <w:rsid w:val="00AA1B3B"/>
    <w:rsid w:val="00AA1FE9"/>
    <w:rsid w:val="00AA2649"/>
    <w:rsid w:val="00AA29F1"/>
    <w:rsid w:val="00AA3225"/>
    <w:rsid w:val="00AA3246"/>
    <w:rsid w:val="00AA361D"/>
    <w:rsid w:val="00AA3C0E"/>
    <w:rsid w:val="00AA3FA6"/>
    <w:rsid w:val="00AA40F2"/>
    <w:rsid w:val="00AA65A6"/>
    <w:rsid w:val="00AA6EA5"/>
    <w:rsid w:val="00AA7399"/>
    <w:rsid w:val="00AB15F6"/>
    <w:rsid w:val="00AB2077"/>
    <w:rsid w:val="00AB2422"/>
    <w:rsid w:val="00AB26AB"/>
    <w:rsid w:val="00AB2B44"/>
    <w:rsid w:val="00AB46E3"/>
    <w:rsid w:val="00AB47B4"/>
    <w:rsid w:val="00AB53C6"/>
    <w:rsid w:val="00AB57D9"/>
    <w:rsid w:val="00AB718E"/>
    <w:rsid w:val="00AB7A14"/>
    <w:rsid w:val="00AC021E"/>
    <w:rsid w:val="00AC4007"/>
    <w:rsid w:val="00AC428C"/>
    <w:rsid w:val="00AC466C"/>
    <w:rsid w:val="00AC4CF0"/>
    <w:rsid w:val="00AC4DFE"/>
    <w:rsid w:val="00AC505D"/>
    <w:rsid w:val="00AC5D73"/>
    <w:rsid w:val="00AC5DBD"/>
    <w:rsid w:val="00AC69BE"/>
    <w:rsid w:val="00AC7225"/>
    <w:rsid w:val="00AC7EA6"/>
    <w:rsid w:val="00AD0491"/>
    <w:rsid w:val="00AD0896"/>
    <w:rsid w:val="00AD0D61"/>
    <w:rsid w:val="00AD12A3"/>
    <w:rsid w:val="00AD1B2C"/>
    <w:rsid w:val="00AD3993"/>
    <w:rsid w:val="00AD3F1D"/>
    <w:rsid w:val="00AD3FE0"/>
    <w:rsid w:val="00AD5992"/>
    <w:rsid w:val="00AD691A"/>
    <w:rsid w:val="00AD763E"/>
    <w:rsid w:val="00AE08B0"/>
    <w:rsid w:val="00AE0B0D"/>
    <w:rsid w:val="00AE1BE3"/>
    <w:rsid w:val="00AE21E9"/>
    <w:rsid w:val="00AE4202"/>
    <w:rsid w:val="00AE457E"/>
    <w:rsid w:val="00AE4A06"/>
    <w:rsid w:val="00AE5017"/>
    <w:rsid w:val="00AE519C"/>
    <w:rsid w:val="00AE5359"/>
    <w:rsid w:val="00AE58CD"/>
    <w:rsid w:val="00AE6D94"/>
    <w:rsid w:val="00AE705C"/>
    <w:rsid w:val="00AE714D"/>
    <w:rsid w:val="00AE7E2A"/>
    <w:rsid w:val="00AE7E8B"/>
    <w:rsid w:val="00AF0AC6"/>
    <w:rsid w:val="00AF2047"/>
    <w:rsid w:val="00AF2772"/>
    <w:rsid w:val="00AF31C8"/>
    <w:rsid w:val="00AF34EF"/>
    <w:rsid w:val="00AF3503"/>
    <w:rsid w:val="00AF46EA"/>
    <w:rsid w:val="00AF4DF5"/>
    <w:rsid w:val="00AF5144"/>
    <w:rsid w:val="00AF63CA"/>
    <w:rsid w:val="00AF7BC2"/>
    <w:rsid w:val="00AF7F58"/>
    <w:rsid w:val="00AF7FAE"/>
    <w:rsid w:val="00B00BA4"/>
    <w:rsid w:val="00B00FDB"/>
    <w:rsid w:val="00B01081"/>
    <w:rsid w:val="00B01242"/>
    <w:rsid w:val="00B013E6"/>
    <w:rsid w:val="00B02046"/>
    <w:rsid w:val="00B02186"/>
    <w:rsid w:val="00B028A0"/>
    <w:rsid w:val="00B03A17"/>
    <w:rsid w:val="00B04095"/>
    <w:rsid w:val="00B04C10"/>
    <w:rsid w:val="00B066F2"/>
    <w:rsid w:val="00B06A09"/>
    <w:rsid w:val="00B06B8A"/>
    <w:rsid w:val="00B10072"/>
    <w:rsid w:val="00B10673"/>
    <w:rsid w:val="00B107A9"/>
    <w:rsid w:val="00B10BD4"/>
    <w:rsid w:val="00B11BF7"/>
    <w:rsid w:val="00B11C08"/>
    <w:rsid w:val="00B13855"/>
    <w:rsid w:val="00B139B2"/>
    <w:rsid w:val="00B14A25"/>
    <w:rsid w:val="00B164F7"/>
    <w:rsid w:val="00B1711F"/>
    <w:rsid w:val="00B203AB"/>
    <w:rsid w:val="00B211DB"/>
    <w:rsid w:val="00B21E42"/>
    <w:rsid w:val="00B21FB2"/>
    <w:rsid w:val="00B22431"/>
    <w:rsid w:val="00B23411"/>
    <w:rsid w:val="00B25C6D"/>
    <w:rsid w:val="00B264E1"/>
    <w:rsid w:val="00B3072B"/>
    <w:rsid w:val="00B30C88"/>
    <w:rsid w:val="00B3120A"/>
    <w:rsid w:val="00B31B64"/>
    <w:rsid w:val="00B31D29"/>
    <w:rsid w:val="00B31DEC"/>
    <w:rsid w:val="00B32671"/>
    <w:rsid w:val="00B32C53"/>
    <w:rsid w:val="00B337F1"/>
    <w:rsid w:val="00B33CDB"/>
    <w:rsid w:val="00B34497"/>
    <w:rsid w:val="00B34B1B"/>
    <w:rsid w:val="00B34FAF"/>
    <w:rsid w:val="00B357F3"/>
    <w:rsid w:val="00B3612B"/>
    <w:rsid w:val="00B367C2"/>
    <w:rsid w:val="00B36C7B"/>
    <w:rsid w:val="00B36F65"/>
    <w:rsid w:val="00B3742C"/>
    <w:rsid w:val="00B403AA"/>
    <w:rsid w:val="00B42C21"/>
    <w:rsid w:val="00B4346C"/>
    <w:rsid w:val="00B43707"/>
    <w:rsid w:val="00B43B7A"/>
    <w:rsid w:val="00B43DED"/>
    <w:rsid w:val="00B43F0B"/>
    <w:rsid w:val="00B46276"/>
    <w:rsid w:val="00B5098C"/>
    <w:rsid w:val="00B50C14"/>
    <w:rsid w:val="00B50C35"/>
    <w:rsid w:val="00B5247F"/>
    <w:rsid w:val="00B53D77"/>
    <w:rsid w:val="00B556CD"/>
    <w:rsid w:val="00B56730"/>
    <w:rsid w:val="00B56BC7"/>
    <w:rsid w:val="00B5705E"/>
    <w:rsid w:val="00B570D1"/>
    <w:rsid w:val="00B57472"/>
    <w:rsid w:val="00B57D24"/>
    <w:rsid w:val="00B57E07"/>
    <w:rsid w:val="00B60494"/>
    <w:rsid w:val="00B61BFF"/>
    <w:rsid w:val="00B620EF"/>
    <w:rsid w:val="00B6235E"/>
    <w:rsid w:val="00B626AF"/>
    <w:rsid w:val="00B62E30"/>
    <w:rsid w:val="00B63051"/>
    <w:rsid w:val="00B640C7"/>
    <w:rsid w:val="00B64AFB"/>
    <w:rsid w:val="00B66D0D"/>
    <w:rsid w:val="00B66EB5"/>
    <w:rsid w:val="00B671B3"/>
    <w:rsid w:val="00B67F98"/>
    <w:rsid w:val="00B705AF"/>
    <w:rsid w:val="00B708D3"/>
    <w:rsid w:val="00B70CF6"/>
    <w:rsid w:val="00B7209A"/>
    <w:rsid w:val="00B72A1E"/>
    <w:rsid w:val="00B739EF"/>
    <w:rsid w:val="00B73F4E"/>
    <w:rsid w:val="00B7427B"/>
    <w:rsid w:val="00B74B41"/>
    <w:rsid w:val="00B753B5"/>
    <w:rsid w:val="00B775BF"/>
    <w:rsid w:val="00B77C74"/>
    <w:rsid w:val="00B77F4A"/>
    <w:rsid w:val="00B80456"/>
    <w:rsid w:val="00B80A1B"/>
    <w:rsid w:val="00B82A23"/>
    <w:rsid w:val="00B84D9C"/>
    <w:rsid w:val="00B84F7C"/>
    <w:rsid w:val="00B865D6"/>
    <w:rsid w:val="00B8684B"/>
    <w:rsid w:val="00B87A34"/>
    <w:rsid w:val="00B90E27"/>
    <w:rsid w:val="00B92267"/>
    <w:rsid w:val="00B925B6"/>
    <w:rsid w:val="00B926C2"/>
    <w:rsid w:val="00B9276F"/>
    <w:rsid w:val="00B92873"/>
    <w:rsid w:val="00B93797"/>
    <w:rsid w:val="00B93B3F"/>
    <w:rsid w:val="00B94309"/>
    <w:rsid w:val="00B9448F"/>
    <w:rsid w:val="00B94B0C"/>
    <w:rsid w:val="00B94F51"/>
    <w:rsid w:val="00B95D95"/>
    <w:rsid w:val="00B96719"/>
    <w:rsid w:val="00BA0294"/>
    <w:rsid w:val="00BA0E4C"/>
    <w:rsid w:val="00BA1B47"/>
    <w:rsid w:val="00BA1B6E"/>
    <w:rsid w:val="00BA1E90"/>
    <w:rsid w:val="00BA27D4"/>
    <w:rsid w:val="00BA2FA4"/>
    <w:rsid w:val="00BA3B7A"/>
    <w:rsid w:val="00BA3E9B"/>
    <w:rsid w:val="00BA43A3"/>
    <w:rsid w:val="00BA45CE"/>
    <w:rsid w:val="00BA54CB"/>
    <w:rsid w:val="00BA59BD"/>
    <w:rsid w:val="00BA5A4B"/>
    <w:rsid w:val="00BA5BFF"/>
    <w:rsid w:val="00BA657E"/>
    <w:rsid w:val="00BA6854"/>
    <w:rsid w:val="00BA7988"/>
    <w:rsid w:val="00BA7A4A"/>
    <w:rsid w:val="00BB09B6"/>
    <w:rsid w:val="00BB0A99"/>
    <w:rsid w:val="00BB0EFB"/>
    <w:rsid w:val="00BB190F"/>
    <w:rsid w:val="00BB1BEB"/>
    <w:rsid w:val="00BB2BE5"/>
    <w:rsid w:val="00BB2D03"/>
    <w:rsid w:val="00BB2E47"/>
    <w:rsid w:val="00BB3721"/>
    <w:rsid w:val="00BB3A31"/>
    <w:rsid w:val="00BB4B3A"/>
    <w:rsid w:val="00BB6006"/>
    <w:rsid w:val="00BB62F3"/>
    <w:rsid w:val="00BB6B2D"/>
    <w:rsid w:val="00BB70CE"/>
    <w:rsid w:val="00BC22C9"/>
    <w:rsid w:val="00BC25D7"/>
    <w:rsid w:val="00BC2A8E"/>
    <w:rsid w:val="00BC2CF4"/>
    <w:rsid w:val="00BC33AA"/>
    <w:rsid w:val="00BC3B33"/>
    <w:rsid w:val="00BC3B87"/>
    <w:rsid w:val="00BC4124"/>
    <w:rsid w:val="00BC4914"/>
    <w:rsid w:val="00BC4AA8"/>
    <w:rsid w:val="00BC51DB"/>
    <w:rsid w:val="00BC522E"/>
    <w:rsid w:val="00BC6505"/>
    <w:rsid w:val="00BC6539"/>
    <w:rsid w:val="00BD15D6"/>
    <w:rsid w:val="00BD1B56"/>
    <w:rsid w:val="00BD269C"/>
    <w:rsid w:val="00BD2F32"/>
    <w:rsid w:val="00BD3D28"/>
    <w:rsid w:val="00BD63D6"/>
    <w:rsid w:val="00BE0128"/>
    <w:rsid w:val="00BE0920"/>
    <w:rsid w:val="00BE0C02"/>
    <w:rsid w:val="00BE12BC"/>
    <w:rsid w:val="00BE1E62"/>
    <w:rsid w:val="00BE21AF"/>
    <w:rsid w:val="00BE264B"/>
    <w:rsid w:val="00BE2B8F"/>
    <w:rsid w:val="00BE3D1E"/>
    <w:rsid w:val="00BE4A83"/>
    <w:rsid w:val="00BE4C67"/>
    <w:rsid w:val="00BE57AB"/>
    <w:rsid w:val="00BE719D"/>
    <w:rsid w:val="00BE76C1"/>
    <w:rsid w:val="00BE7922"/>
    <w:rsid w:val="00BE7FF5"/>
    <w:rsid w:val="00BF0130"/>
    <w:rsid w:val="00BF1A4E"/>
    <w:rsid w:val="00BF1A57"/>
    <w:rsid w:val="00BF1BC4"/>
    <w:rsid w:val="00BF23EE"/>
    <w:rsid w:val="00BF2C45"/>
    <w:rsid w:val="00BF2DBF"/>
    <w:rsid w:val="00BF34E7"/>
    <w:rsid w:val="00BF38C3"/>
    <w:rsid w:val="00BF3C7C"/>
    <w:rsid w:val="00BF3C9F"/>
    <w:rsid w:val="00BF3D33"/>
    <w:rsid w:val="00BF56A5"/>
    <w:rsid w:val="00BF6A2C"/>
    <w:rsid w:val="00BF6BEE"/>
    <w:rsid w:val="00BF6FD7"/>
    <w:rsid w:val="00BF7C6A"/>
    <w:rsid w:val="00BF7D05"/>
    <w:rsid w:val="00BF7EA1"/>
    <w:rsid w:val="00C01C8C"/>
    <w:rsid w:val="00C02584"/>
    <w:rsid w:val="00C031F4"/>
    <w:rsid w:val="00C03A4A"/>
    <w:rsid w:val="00C04AC0"/>
    <w:rsid w:val="00C04BC9"/>
    <w:rsid w:val="00C06060"/>
    <w:rsid w:val="00C0661B"/>
    <w:rsid w:val="00C07101"/>
    <w:rsid w:val="00C073F7"/>
    <w:rsid w:val="00C07779"/>
    <w:rsid w:val="00C1005B"/>
    <w:rsid w:val="00C1027E"/>
    <w:rsid w:val="00C11926"/>
    <w:rsid w:val="00C1196F"/>
    <w:rsid w:val="00C11CF3"/>
    <w:rsid w:val="00C12244"/>
    <w:rsid w:val="00C1284E"/>
    <w:rsid w:val="00C1341C"/>
    <w:rsid w:val="00C14512"/>
    <w:rsid w:val="00C1457B"/>
    <w:rsid w:val="00C14E01"/>
    <w:rsid w:val="00C15D00"/>
    <w:rsid w:val="00C15ED3"/>
    <w:rsid w:val="00C1633D"/>
    <w:rsid w:val="00C165AB"/>
    <w:rsid w:val="00C1668B"/>
    <w:rsid w:val="00C16EAC"/>
    <w:rsid w:val="00C175CE"/>
    <w:rsid w:val="00C20584"/>
    <w:rsid w:val="00C21C22"/>
    <w:rsid w:val="00C2266C"/>
    <w:rsid w:val="00C22A20"/>
    <w:rsid w:val="00C22ED4"/>
    <w:rsid w:val="00C231AA"/>
    <w:rsid w:val="00C23B14"/>
    <w:rsid w:val="00C24A31"/>
    <w:rsid w:val="00C24BAC"/>
    <w:rsid w:val="00C24CAB"/>
    <w:rsid w:val="00C25533"/>
    <w:rsid w:val="00C255AE"/>
    <w:rsid w:val="00C26861"/>
    <w:rsid w:val="00C26C41"/>
    <w:rsid w:val="00C2717E"/>
    <w:rsid w:val="00C300D8"/>
    <w:rsid w:val="00C30497"/>
    <w:rsid w:val="00C307E7"/>
    <w:rsid w:val="00C309A3"/>
    <w:rsid w:val="00C31BC7"/>
    <w:rsid w:val="00C32037"/>
    <w:rsid w:val="00C320E2"/>
    <w:rsid w:val="00C32A2B"/>
    <w:rsid w:val="00C32F85"/>
    <w:rsid w:val="00C350A8"/>
    <w:rsid w:val="00C352DE"/>
    <w:rsid w:val="00C36543"/>
    <w:rsid w:val="00C36C74"/>
    <w:rsid w:val="00C37466"/>
    <w:rsid w:val="00C37E71"/>
    <w:rsid w:val="00C40743"/>
    <w:rsid w:val="00C40815"/>
    <w:rsid w:val="00C40DC0"/>
    <w:rsid w:val="00C40ECF"/>
    <w:rsid w:val="00C40F5D"/>
    <w:rsid w:val="00C411A4"/>
    <w:rsid w:val="00C417E1"/>
    <w:rsid w:val="00C41AF5"/>
    <w:rsid w:val="00C428BB"/>
    <w:rsid w:val="00C433D6"/>
    <w:rsid w:val="00C44E0F"/>
    <w:rsid w:val="00C456A7"/>
    <w:rsid w:val="00C4611F"/>
    <w:rsid w:val="00C462D7"/>
    <w:rsid w:val="00C465C3"/>
    <w:rsid w:val="00C46C9E"/>
    <w:rsid w:val="00C46F86"/>
    <w:rsid w:val="00C47259"/>
    <w:rsid w:val="00C50971"/>
    <w:rsid w:val="00C51CA6"/>
    <w:rsid w:val="00C53CE2"/>
    <w:rsid w:val="00C53CE7"/>
    <w:rsid w:val="00C54022"/>
    <w:rsid w:val="00C54457"/>
    <w:rsid w:val="00C54725"/>
    <w:rsid w:val="00C54E82"/>
    <w:rsid w:val="00C55933"/>
    <w:rsid w:val="00C55D7D"/>
    <w:rsid w:val="00C55F1F"/>
    <w:rsid w:val="00C56062"/>
    <w:rsid w:val="00C57595"/>
    <w:rsid w:val="00C61CE6"/>
    <w:rsid w:val="00C61D53"/>
    <w:rsid w:val="00C61FFC"/>
    <w:rsid w:val="00C62005"/>
    <w:rsid w:val="00C62079"/>
    <w:rsid w:val="00C620F7"/>
    <w:rsid w:val="00C624CE"/>
    <w:rsid w:val="00C62BE0"/>
    <w:rsid w:val="00C6370E"/>
    <w:rsid w:val="00C63D2B"/>
    <w:rsid w:val="00C64E3A"/>
    <w:rsid w:val="00C659BB"/>
    <w:rsid w:val="00C663BF"/>
    <w:rsid w:val="00C67604"/>
    <w:rsid w:val="00C6782E"/>
    <w:rsid w:val="00C67DA0"/>
    <w:rsid w:val="00C71013"/>
    <w:rsid w:val="00C719D8"/>
    <w:rsid w:val="00C72181"/>
    <w:rsid w:val="00C724C2"/>
    <w:rsid w:val="00C73F65"/>
    <w:rsid w:val="00C745D3"/>
    <w:rsid w:val="00C747A6"/>
    <w:rsid w:val="00C74A43"/>
    <w:rsid w:val="00C7517A"/>
    <w:rsid w:val="00C75BC5"/>
    <w:rsid w:val="00C76816"/>
    <w:rsid w:val="00C80232"/>
    <w:rsid w:val="00C8153E"/>
    <w:rsid w:val="00C8164F"/>
    <w:rsid w:val="00C82C3C"/>
    <w:rsid w:val="00C83482"/>
    <w:rsid w:val="00C83872"/>
    <w:rsid w:val="00C848E8"/>
    <w:rsid w:val="00C84B98"/>
    <w:rsid w:val="00C850E6"/>
    <w:rsid w:val="00C85EC2"/>
    <w:rsid w:val="00C861B0"/>
    <w:rsid w:val="00C86CD1"/>
    <w:rsid w:val="00C90321"/>
    <w:rsid w:val="00C911B4"/>
    <w:rsid w:val="00C912F7"/>
    <w:rsid w:val="00C915BD"/>
    <w:rsid w:val="00C915D0"/>
    <w:rsid w:val="00C91742"/>
    <w:rsid w:val="00C919EC"/>
    <w:rsid w:val="00C91BE1"/>
    <w:rsid w:val="00C93DF3"/>
    <w:rsid w:val="00C95ADA"/>
    <w:rsid w:val="00C9623B"/>
    <w:rsid w:val="00C96259"/>
    <w:rsid w:val="00C9695A"/>
    <w:rsid w:val="00C9775A"/>
    <w:rsid w:val="00C977D0"/>
    <w:rsid w:val="00CA0591"/>
    <w:rsid w:val="00CA0C0A"/>
    <w:rsid w:val="00CA12A0"/>
    <w:rsid w:val="00CA12FF"/>
    <w:rsid w:val="00CA1A9D"/>
    <w:rsid w:val="00CA1B72"/>
    <w:rsid w:val="00CA202F"/>
    <w:rsid w:val="00CA22F0"/>
    <w:rsid w:val="00CA232A"/>
    <w:rsid w:val="00CA2DF7"/>
    <w:rsid w:val="00CA5EB1"/>
    <w:rsid w:val="00CA5F30"/>
    <w:rsid w:val="00CA6428"/>
    <w:rsid w:val="00CA6492"/>
    <w:rsid w:val="00CA6B04"/>
    <w:rsid w:val="00CA7D57"/>
    <w:rsid w:val="00CB008D"/>
    <w:rsid w:val="00CB0BF0"/>
    <w:rsid w:val="00CB102E"/>
    <w:rsid w:val="00CB1331"/>
    <w:rsid w:val="00CB157A"/>
    <w:rsid w:val="00CB3514"/>
    <w:rsid w:val="00CB405E"/>
    <w:rsid w:val="00CB468E"/>
    <w:rsid w:val="00CB4AD3"/>
    <w:rsid w:val="00CB5059"/>
    <w:rsid w:val="00CB5408"/>
    <w:rsid w:val="00CB6913"/>
    <w:rsid w:val="00CB77AD"/>
    <w:rsid w:val="00CC0646"/>
    <w:rsid w:val="00CC0CB9"/>
    <w:rsid w:val="00CC0DF2"/>
    <w:rsid w:val="00CC1FEC"/>
    <w:rsid w:val="00CC2239"/>
    <w:rsid w:val="00CC2283"/>
    <w:rsid w:val="00CC37D4"/>
    <w:rsid w:val="00CC43A9"/>
    <w:rsid w:val="00CC4582"/>
    <w:rsid w:val="00CC458B"/>
    <w:rsid w:val="00CC4BED"/>
    <w:rsid w:val="00CC53B5"/>
    <w:rsid w:val="00CC601A"/>
    <w:rsid w:val="00CC6AFA"/>
    <w:rsid w:val="00CC7045"/>
    <w:rsid w:val="00CC7D51"/>
    <w:rsid w:val="00CD0575"/>
    <w:rsid w:val="00CD32C2"/>
    <w:rsid w:val="00CD3551"/>
    <w:rsid w:val="00CD3859"/>
    <w:rsid w:val="00CD4104"/>
    <w:rsid w:val="00CD49F7"/>
    <w:rsid w:val="00CD4B5B"/>
    <w:rsid w:val="00CD52C6"/>
    <w:rsid w:val="00CD53A2"/>
    <w:rsid w:val="00CD5644"/>
    <w:rsid w:val="00CD5825"/>
    <w:rsid w:val="00CD7328"/>
    <w:rsid w:val="00CD79DF"/>
    <w:rsid w:val="00CE00B7"/>
    <w:rsid w:val="00CE01F2"/>
    <w:rsid w:val="00CE098B"/>
    <w:rsid w:val="00CE180C"/>
    <w:rsid w:val="00CE32CB"/>
    <w:rsid w:val="00CE3940"/>
    <w:rsid w:val="00CE423E"/>
    <w:rsid w:val="00CE4A81"/>
    <w:rsid w:val="00CE4C8B"/>
    <w:rsid w:val="00CE547E"/>
    <w:rsid w:val="00CE5E03"/>
    <w:rsid w:val="00CE68B4"/>
    <w:rsid w:val="00CF0269"/>
    <w:rsid w:val="00CF08BD"/>
    <w:rsid w:val="00CF3161"/>
    <w:rsid w:val="00CF3778"/>
    <w:rsid w:val="00CF433A"/>
    <w:rsid w:val="00CF4D12"/>
    <w:rsid w:val="00CF4E94"/>
    <w:rsid w:val="00CF525E"/>
    <w:rsid w:val="00CF590C"/>
    <w:rsid w:val="00CF608A"/>
    <w:rsid w:val="00CF6254"/>
    <w:rsid w:val="00CF64C5"/>
    <w:rsid w:val="00CF6545"/>
    <w:rsid w:val="00CF6940"/>
    <w:rsid w:val="00CF6DE0"/>
    <w:rsid w:val="00D000A5"/>
    <w:rsid w:val="00D000C1"/>
    <w:rsid w:val="00D0037C"/>
    <w:rsid w:val="00D0088E"/>
    <w:rsid w:val="00D0099B"/>
    <w:rsid w:val="00D015CA"/>
    <w:rsid w:val="00D0248B"/>
    <w:rsid w:val="00D028F9"/>
    <w:rsid w:val="00D03106"/>
    <w:rsid w:val="00D035F0"/>
    <w:rsid w:val="00D03C70"/>
    <w:rsid w:val="00D03D86"/>
    <w:rsid w:val="00D04268"/>
    <w:rsid w:val="00D04368"/>
    <w:rsid w:val="00D04EAD"/>
    <w:rsid w:val="00D05977"/>
    <w:rsid w:val="00D062FD"/>
    <w:rsid w:val="00D0634E"/>
    <w:rsid w:val="00D06380"/>
    <w:rsid w:val="00D06476"/>
    <w:rsid w:val="00D06FAD"/>
    <w:rsid w:val="00D10221"/>
    <w:rsid w:val="00D110BF"/>
    <w:rsid w:val="00D12552"/>
    <w:rsid w:val="00D12A8F"/>
    <w:rsid w:val="00D1313E"/>
    <w:rsid w:val="00D1315F"/>
    <w:rsid w:val="00D13BCD"/>
    <w:rsid w:val="00D13EE9"/>
    <w:rsid w:val="00D14563"/>
    <w:rsid w:val="00D15153"/>
    <w:rsid w:val="00D16002"/>
    <w:rsid w:val="00D1637C"/>
    <w:rsid w:val="00D164A6"/>
    <w:rsid w:val="00D174FA"/>
    <w:rsid w:val="00D206B1"/>
    <w:rsid w:val="00D20B31"/>
    <w:rsid w:val="00D20CAF"/>
    <w:rsid w:val="00D22216"/>
    <w:rsid w:val="00D224AB"/>
    <w:rsid w:val="00D22956"/>
    <w:rsid w:val="00D239AB"/>
    <w:rsid w:val="00D24341"/>
    <w:rsid w:val="00D243FC"/>
    <w:rsid w:val="00D2501F"/>
    <w:rsid w:val="00D26119"/>
    <w:rsid w:val="00D268E6"/>
    <w:rsid w:val="00D322E7"/>
    <w:rsid w:val="00D32472"/>
    <w:rsid w:val="00D32BE9"/>
    <w:rsid w:val="00D355F6"/>
    <w:rsid w:val="00D35CD1"/>
    <w:rsid w:val="00D36C29"/>
    <w:rsid w:val="00D37E46"/>
    <w:rsid w:val="00D40437"/>
    <w:rsid w:val="00D42E5C"/>
    <w:rsid w:val="00D43C65"/>
    <w:rsid w:val="00D43EC4"/>
    <w:rsid w:val="00D440EF"/>
    <w:rsid w:val="00D448E8"/>
    <w:rsid w:val="00D44975"/>
    <w:rsid w:val="00D451DB"/>
    <w:rsid w:val="00D456DB"/>
    <w:rsid w:val="00D45B24"/>
    <w:rsid w:val="00D45BB7"/>
    <w:rsid w:val="00D46F97"/>
    <w:rsid w:val="00D4704B"/>
    <w:rsid w:val="00D47E82"/>
    <w:rsid w:val="00D51592"/>
    <w:rsid w:val="00D5172B"/>
    <w:rsid w:val="00D51831"/>
    <w:rsid w:val="00D52006"/>
    <w:rsid w:val="00D521F1"/>
    <w:rsid w:val="00D52361"/>
    <w:rsid w:val="00D53081"/>
    <w:rsid w:val="00D536E3"/>
    <w:rsid w:val="00D53B33"/>
    <w:rsid w:val="00D552EC"/>
    <w:rsid w:val="00D55402"/>
    <w:rsid w:val="00D555CB"/>
    <w:rsid w:val="00D562D7"/>
    <w:rsid w:val="00D57B75"/>
    <w:rsid w:val="00D57DF3"/>
    <w:rsid w:val="00D60880"/>
    <w:rsid w:val="00D60E6A"/>
    <w:rsid w:val="00D6142A"/>
    <w:rsid w:val="00D624CD"/>
    <w:rsid w:val="00D63836"/>
    <w:rsid w:val="00D63EB7"/>
    <w:rsid w:val="00D64176"/>
    <w:rsid w:val="00D6468E"/>
    <w:rsid w:val="00D647B4"/>
    <w:rsid w:val="00D64BD3"/>
    <w:rsid w:val="00D64EA4"/>
    <w:rsid w:val="00D65190"/>
    <w:rsid w:val="00D65410"/>
    <w:rsid w:val="00D6571D"/>
    <w:rsid w:val="00D65A85"/>
    <w:rsid w:val="00D65F11"/>
    <w:rsid w:val="00D665A9"/>
    <w:rsid w:val="00D6693B"/>
    <w:rsid w:val="00D67813"/>
    <w:rsid w:val="00D67BFC"/>
    <w:rsid w:val="00D67EA3"/>
    <w:rsid w:val="00D67FB8"/>
    <w:rsid w:val="00D70390"/>
    <w:rsid w:val="00D718EB"/>
    <w:rsid w:val="00D72AD5"/>
    <w:rsid w:val="00D72B88"/>
    <w:rsid w:val="00D73DD3"/>
    <w:rsid w:val="00D74F64"/>
    <w:rsid w:val="00D75152"/>
    <w:rsid w:val="00D757A4"/>
    <w:rsid w:val="00D76835"/>
    <w:rsid w:val="00D77221"/>
    <w:rsid w:val="00D772BB"/>
    <w:rsid w:val="00D77392"/>
    <w:rsid w:val="00D773BD"/>
    <w:rsid w:val="00D77941"/>
    <w:rsid w:val="00D77AAD"/>
    <w:rsid w:val="00D80307"/>
    <w:rsid w:val="00D80B72"/>
    <w:rsid w:val="00D80BA5"/>
    <w:rsid w:val="00D81383"/>
    <w:rsid w:val="00D8275B"/>
    <w:rsid w:val="00D8299C"/>
    <w:rsid w:val="00D8347E"/>
    <w:rsid w:val="00D83615"/>
    <w:rsid w:val="00D85545"/>
    <w:rsid w:val="00D862E4"/>
    <w:rsid w:val="00D86917"/>
    <w:rsid w:val="00D87219"/>
    <w:rsid w:val="00D87387"/>
    <w:rsid w:val="00D87624"/>
    <w:rsid w:val="00D876C0"/>
    <w:rsid w:val="00D87D09"/>
    <w:rsid w:val="00D903E7"/>
    <w:rsid w:val="00D907D8"/>
    <w:rsid w:val="00D91D50"/>
    <w:rsid w:val="00D92585"/>
    <w:rsid w:val="00D938EC"/>
    <w:rsid w:val="00D94212"/>
    <w:rsid w:val="00D94D35"/>
    <w:rsid w:val="00D959FB"/>
    <w:rsid w:val="00D966BD"/>
    <w:rsid w:val="00D97394"/>
    <w:rsid w:val="00DA01EF"/>
    <w:rsid w:val="00DA06F2"/>
    <w:rsid w:val="00DA227B"/>
    <w:rsid w:val="00DA289E"/>
    <w:rsid w:val="00DA2C27"/>
    <w:rsid w:val="00DA3970"/>
    <w:rsid w:val="00DA3A2F"/>
    <w:rsid w:val="00DA3C0E"/>
    <w:rsid w:val="00DA5715"/>
    <w:rsid w:val="00DA57EE"/>
    <w:rsid w:val="00DA7201"/>
    <w:rsid w:val="00DA77D0"/>
    <w:rsid w:val="00DA7CD4"/>
    <w:rsid w:val="00DA7E02"/>
    <w:rsid w:val="00DB0881"/>
    <w:rsid w:val="00DB1326"/>
    <w:rsid w:val="00DB199C"/>
    <w:rsid w:val="00DB2E73"/>
    <w:rsid w:val="00DB4BA5"/>
    <w:rsid w:val="00DB52FB"/>
    <w:rsid w:val="00DB5A7D"/>
    <w:rsid w:val="00DB5C4B"/>
    <w:rsid w:val="00DB5F91"/>
    <w:rsid w:val="00DB7747"/>
    <w:rsid w:val="00DC00BF"/>
    <w:rsid w:val="00DC0424"/>
    <w:rsid w:val="00DC0836"/>
    <w:rsid w:val="00DC189F"/>
    <w:rsid w:val="00DC2F70"/>
    <w:rsid w:val="00DC4531"/>
    <w:rsid w:val="00DC494F"/>
    <w:rsid w:val="00DC55E3"/>
    <w:rsid w:val="00DC57FE"/>
    <w:rsid w:val="00DC5A23"/>
    <w:rsid w:val="00DC5A68"/>
    <w:rsid w:val="00DC5E20"/>
    <w:rsid w:val="00DD0334"/>
    <w:rsid w:val="00DD091D"/>
    <w:rsid w:val="00DD1A90"/>
    <w:rsid w:val="00DD22B6"/>
    <w:rsid w:val="00DD2516"/>
    <w:rsid w:val="00DD2DE4"/>
    <w:rsid w:val="00DD312A"/>
    <w:rsid w:val="00DD4898"/>
    <w:rsid w:val="00DD54CB"/>
    <w:rsid w:val="00DD5600"/>
    <w:rsid w:val="00DD5753"/>
    <w:rsid w:val="00DD5EE8"/>
    <w:rsid w:val="00DD6994"/>
    <w:rsid w:val="00DD6C7B"/>
    <w:rsid w:val="00DD7339"/>
    <w:rsid w:val="00DD7484"/>
    <w:rsid w:val="00DD76A0"/>
    <w:rsid w:val="00DE1A30"/>
    <w:rsid w:val="00DE2C09"/>
    <w:rsid w:val="00DE2C92"/>
    <w:rsid w:val="00DE4497"/>
    <w:rsid w:val="00DE47CA"/>
    <w:rsid w:val="00DE4D7D"/>
    <w:rsid w:val="00DE4DF2"/>
    <w:rsid w:val="00DE5E9A"/>
    <w:rsid w:val="00DE6ED1"/>
    <w:rsid w:val="00DE6F86"/>
    <w:rsid w:val="00DE7C56"/>
    <w:rsid w:val="00DF082C"/>
    <w:rsid w:val="00DF10AA"/>
    <w:rsid w:val="00DF31FB"/>
    <w:rsid w:val="00DF3452"/>
    <w:rsid w:val="00DF3B96"/>
    <w:rsid w:val="00DF44F1"/>
    <w:rsid w:val="00DF4A64"/>
    <w:rsid w:val="00DF71E0"/>
    <w:rsid w:val="00DF7510"/>
    <w:rsid w:val="00DF7D25"/>
    <w:rsid w:val="00E007F2"/>
    <w:rsid w:val="00E00815"/>
    <w:rsid w:val="00E01B95"/>
    <w:rsid w:val="00E03520"/>
    <w:rsid w:val="00E03553"/>
    <w:rsid w:val="00E0364D"/>
    <w:rsid w:val="00E0377C"/>
    <w:rsid w:val="00E03AA1"/>
    <w:rsid w:val="00E04A6A"/>
    <w:rsid w:val="00E053BE"/>
    <w:rsid w:val="00E064E8"/>
    <w:rsid w:val="00E07996"/>
    <w:rsid w:val="00E07B39"/>
    <w:rsid w:val="00E07C95"/>
    <w:rsid w:val="00E07CED"/>
    <w:rsid w:val="00E10132"/>
    <w:rsid w:val="00E1021F"/>
    <w:rsid w:val="00E10C4A"/>
    <w:rsid w:val="00E10C4F"/>
    <w:rsid w:val="00E10F89"/>
    <w:rsid w:val="00E1200F"/>
    <w:rsid w:val="00E12E57"/>
    <w:rsid w:val="00E13187"/>
    <w:rsid w:val="00E13421"/>
    <w:rsid w:val="00E13707"/>
    <w:rsid w:val="00E13788"/>
    <w:rsid w:val="00E139F5"/>
    <w:rsid w:val="00E13B08"/>
    <w:rsid w:val="00E13B89"/>
    <w:rsid w:val="00E143C8"/>
    <w:rsid w:val="00E15B2B"/>
    <w:rsid w:val="00E15CAA"/>
    <w:rsid w:val="00E161BF"/>
    <w:rsid w:val="00E16621"/>
    <w:rsid w:val="00E1699F"/>
    <w:rsid w:val="00E2045E"/>
    <w:rsid w:val="00E209F2"/>
    <w:rsid w:val="00E20FDC"/>
    <w:rsid w:val="00E21A8D"/>
    <w:rsid w:val="00E234FB"/>
    <w:rsid w:val="00E259DC"/>
    <w:rsid w:val="00E266A0"/>
    <w:rsid w:val="00E26CBF"/>
    <w:rsid w:val="00E30C5D"/>
    <w:rsid w:val="00E313AC"/>
    <w:rsid w:val="00E31F15"/>
    <w:rsid w:val="00E3207F"/>
    <w:rsid w:val="00E327C6"/>
    <w:rsid w:val="00E32BD7"/>
    <w:rsid w:val="00E34DE8"/>
    <w:rsid w:val="00E377C4"/>
    <w:rsid w:val="00E378D5"/>
    <w:rsid w:val="00E37C24"/>
    <w:rsid w:val="00E40582"/>
    <w:rsid w:val="00E40803"/>
    <w:rsid w:val="00E40DAC"/>
    <w:rsid w:val="00E41694"/>
    <w:rsid w:val="00E418A7"/>
    <w:rsid w:val="00E41C29"/>
    <w:rsid w:val="00E429DB"/>
    <w:rsid w:val="00E42B30"/>
    <w:rsid w:val="00E43316"/>
    <w:rsid w:val="00E434CC"/>
    <w:rsid w:val="00E434E4"/>
    <w:rsid w:val="00E45728"/>
    <w:rsid w:val="00E45DE3"/>
    <w:rsid w:val="00E4686D"/>
    <w:rsid w:val="00E46FD4"/>
    <w:rsid w:val="00E47092"/>
    <w:rsid w:val="00E47439"/>
    <w:rsid w:val="00E47E44"/>
    <w:rsid w:val="00E47FC1"/>
    <w:rsid w:val="00E501F6"/>
    <w:rsid w:val="00E50B50"/>
    <w:rsid w:val="00E50F87"/>
    <w:rsid w:val="00E52BF4"/>
    <w:rsid w:val="00E52D95"/>
    <w:rsid w:val="00E52E5A"/>
    <w:rsid w:val="00E53062"/>
    <w:rsid w:val="00E547F0"/>
    <w:rsid w:val="00E55A44"/>
    <w:rsid w:val="00E55F8B"/>
    <w:rsid w:val="00E564A0"/>
    <w:rsid w:val="00E572A8"/>
    <w:rsid w:val="00E61205"/>
    <w:rsid w:val="00E615E9"/>
    <w:rsid w:val="00E61B84"/>
    <w:rsid w:val="00E62469"/>
    <w:rsid w:val="00E62C05"/>
    <w:rsid w:val="00E62C58"/>
    <w:rsid w:val="00E63433"/>
    <w:rsid w:val="00E639A4"/>
    <w:rsid w:val="00E66952"/>
    <w:rsid w:val="00E66BA5"/>
    <w:rsid w:val="00E67690"/>
    <w:rsid w:val="00E67966"/>
    <w:rsid w:val="00E67D10"/>
    <w:rsid w:val="00E706DD"/>
    <w:rsid w:val="00E7071A"/>
    <w:rsid w:val="00E70A38"/>
    <w:rsid w:val="00E70BBA"/>
    <w:rsid w:val="00E70DD3"/>
    <w:rsid w:val="00E7140C"/>
    <w:rsid w:val="00E71F09"/>
    <w:rsid w:val="00E7268E"/>
    <w:rsid w:val="00E7343C"/>
    <w:rsid w:val="00E73EA1"/>
    <w:rsid w:val="00E746B1"/>
    <w:rsid w:val="00E74FBF"/>
    <w:rsid w:val="00E75034"/>
    <w:rsid w:val="00E75241"/>
    <w:rsid w:val="00E75D14"/>
    <w:rsid w:val="00E75DBC"/>
    <w:rsid w:val="00E762D2"/>
    <w:rsid w:val="00E80811"/>
    <w:rsid w:val="00E81D8E"/>
    <w:rsid w:val="00E82A92"/>
    <w:rsid w:val="00E83301"/>
    <w:rsid w:val="00E838CA"/>
    <w:rsid w:val="00E83EFF"/>
    <w:rsid w:val="00E843FA"/>
    <w:rsid w:val="00E846F7"/>
    <w:rsid w:val="00E84D1F"/>
    <w:rsid w:val="00E85E33"/>
    <w:rsid w:val="00E863E0"/>
    <w:rsid w:val="00E874AF"/>
    <w:rsid w:val="00E9043D"/>
    <w:rsid w:val="00E90C58"/>
    <w:rsid w:val="00E92C03"/>
    <w:rsid w:val="00E938D1"/>
    <w:rsid w:val="00E93BAB"/>
    <w:rsid w:val="00E94617"/>
    <w:rsid w:val="00E94E5C"/>
    <w:rsid w:val="00E950B2"/>
    <w:rsid w:val="00E95348"/>
    <w:rsid w:val="00E9632F"/>
    <w:rsid w:val="00E967FF"/>
    <w:rsid w:val="00EA00E1"/>
    <w:rsid w:val="00EA05BB"/>
    <w:rsid w:val="00EA1523"/>
    <w:rsid w:val="00EA16E6"/>
    <w:rsid w:val="00EA2605"/>
    <w:rsid w:val="00EA27F6"/>
    <w:rsid w:val="00EA2929"/>
    <w:rsid w:val="00EA3771"/>
    <w:rsid w:val="00EA4881"/>
    <w:rsid w:val="00EA5E9F"/>
    <w:rsid w:val="00EA63F0"/>
    <w:rsid w:val="00EA6857"/>
    <w:rsid w:val="00EA6A32"/>
    <w:rsid w:val="00EA7C82"/>
    <w:rsid w:val="00EB0BC3"/>
    <w:rsid w:val="00EB188C"/>
    <w:rsid w:val="00EB1EA4"/>
    <w:rsid w:val="00EB230C"/>
    <w:rsid w:val="00EB27A3"/>
    <w:rsid w:val="00EB2955"/>
    <w:rsid w:val="00EB3808"/>
    <w:rsid w:val="00EB3995"/>
    <w:rsid w:val="00EB3D10"/>
    <w:rsid w:val="00EB4D5A"/>
    <w:rsid w:val="00EB61CE"/>
    <w:rsid w:val="00EB6AA3"/>
    <w:rsid w:val="00EB6C1F"/>
    <w:rsid w:val="00EB79E7"/>
    <w:rsid w:val="00EC07FC"/>
    <w:rsid w:val="00EC0DCC"/>
    <w:rsid w:val="00EC0F46"/>
    <w:rsid w:val="00EC14BF"/>
    <w:rsid w:val="00EC1916"/>
    <w:rsid w:val="00EC1962"/>
    <w:rsid w:val="00EC2038"/>
    <w:rsid w:val="00EC2A0F"/>
    <w:rsid w:val="00EC345F"/>
    <w:rsid w:val="00EC4C7E"/>
    <w:rsid w:val="00EC4F76"/>
    <w:rsid w:val="00EC5177"/>
    <w:rsid w:val="00EC5883"/>
    <w:rsid w:val="00EC7825"/>
    <w:rsid w:val="00EC782D"/>
    <w:rsid w:val="00ED0170"/>
    <w:rsid w:val="00ED1720"/>
    <w:rsid w:val="00ED179A"/>
    <w:rsid w:val="00ED19F1"/>
    <w:rsid w:val="00ED1B7A"/>
    <w:rsid w:val="00ED29E0"/>
    <w:rsid w:val="00ED4425"/>
    <w:rsid w:val="00ED468E"/>
    <w:rsid w:val="00ED4C7C"/>
    <w:rsid w:val="00ED4FC9"/>
    <w:rsid w:val="00ED5021"/>
    <w:rsid w:val="00ED5605"/>
    <w:rsid w:val="00ED5B85"/>
    <w:rsid w:val="00ED6373"/>
    <w:rsid w:val="00EE0FF8"/>
    <w:rsid w:val="00EE11F1"/>
    <w:rsid w:val="00EE19BD"/>
    <w:rsid w:val="00EE240E"/>
    <w:rsid w:val="00EE2C79"/>
    <w:rsid w:val="00EE2DD4"/>
    <w:rsid w:val="00EE2DF5"/>
    <w:rsid w:val="00EE3EDF"/>
    <w:rsid w:val="00EE422F"/>
    <w:rsid w:val="00EE5F5F"/>
    <w:rsid w:val="00EE625C"/>
    <w:rsid w:val="00EE656A"/>
    <w:rsid w:val="00EE6765"/>
    <w:rsid w:val="00EE71A8"/>
    <w:rsid w:val="00EE72C6"/>
    <w:rsid w:val="00EE7448"/>
    <w:rsid w:val="00EE7453"/>
    <w:rsid w:val="00EF02EB"/>
    <w:rsid w:val="00EF10E7"/>
    <w:rsid w:val="00EF1CBE"/>
    <w:rsid w:val="00EF28D5"/>
    <w:rsid w:val="00EF2AB9"/>
    <w:rsid w:val="00EF2D8F"/>
    <w:rsid w:val="00EF315B"/>
    <w:rsid w:val="00EF415F"/>
    <w:rsid w:val="00EF428E"/>
    <w:rsid w:val="00EF4A09"/>
    <w:rsid w:val="00EF548D"/>
    <w:rsid w:val="00EF5DC3"/>
    <w:rsid w:val="00EF6617"/>
    <w:rsid w:val="00EF6623"/>
    <w:rsid w:val="00EF69DD"/>
    <w:rsid w:val="00EF768D"/>
    <w:rsid w:val="00F00022"/>
    <w:rsid w:val="00F007CE"/>
    <w:rsid w:val="00F00BAC"/>
    <w:rsid w:val="00F01361"/>
    <w:rsid w:val="00F0164A"/>
    <w:rsid w:val="00F0193B"/>
    <w:rsid w:val="00F01E4C"/>
    <w:rsid w:val="00F03983"/>
    <w:rsid w:val="00F03D7A"/>
    <w:rsid w:val="00F040CF"/>
    <w:rsid w:val="00F04231"/>
    <w:rsid w:val="00F04632"/>
    <w:rsid w:val="00F05350"/>
    <w:rsid w:val="00F06C85"/>
    <w:rsid w:val="00F079DA"/>
    <w:rsid w:val="00F07C31"/>
    <w:rsid w:val="00F1009D"/>
    <w:rsid w:val="00F100B0"/>
    <w:rsid w:val="00F10D6A"/>
    <w:rsid w:val="00F10EC0"/>
    <w:rsid w:val="00F11034"/>
    <w:rsid w:val="00F1156F"/>
    <w:rsid w:val="00F11B33"/>
    <w:rsid w:val="00F11B72"/>
    <w:rsid w:val="00F1202D"/>
    <w:rsid w:val="00F1397E"/>
    <w:rsid w:val="00F13E9A"/>
    <w:rsid w:val="00F14254"/>
    <w:rsid w:val="00F1562B"/>
    <w:rsid w:val="00F16182"/>
    <w:rsid w:val="00F17571"/>
    <w:rsid w:val="00F1767A"/>
    <w:rsid w:val="00F17B6D"/>
    <w:rsid w:val="00F20194"/>
    <w:rsid w:val="00F209DD"/>
    <w:rsid w:val="00F20CDE"/>
    <w:rsid w:val="00F21644"/>
    <w:rsid w:val="00F21954"/>
    <w:rsid w:val="00F21FD6"/>
    <w:rsid w:val="00F22A05"/>
    <w:rsid w:val="00F23428"/>
    <w:rsid w:val="00F23431"/>
    <w:rsid w:val="00F24318"/>
    <w:rsid w:val="00F2452E"/>
    <w:rsid w:val="00F2480A"/>
    <w:rsid w:val="00F25057"/>
    <w:rsid w:val="00F25E45"/>
    <w:rsid w:val="00F26DFB"/>
    <w:rsid w:val="00F26F97"/>
    <w:rsid w:val="00F27838"/>
    <w:rsid w:val="00F305B7"/>
    <w:rsid w:val="00F30828"/>
    <w:rsid w:val="00F321A1"/>
    <w:rsid w:val="00F335BB"/>
    <w:rsid w:val="00F3382A"/>
    <w:rsid w:val="00F33FA7"/>
    <w:rsid w:val="00F34871"/>
    <w:rsid w:val="00F34C12"/>
    <w:rsid w:val="00F351C2"/>
    <w:rsid w:val="00F35FE6"/>
    <w:rsid w:val="00F3684C"/>
    <w:rsid w:val="00F415CA"/>
    <w:rsid w:val="00F4235C"/>
    <w:rsid w:val="00F43BCA"/>
    <w:rsid w:val="00F456C1"/>
    <w:rsid w:val="00F45AB9"/>
    <w:rsid w:val="00F45B01"/>
    <w:rsid w:val="00F46CA5"/>
    <w:rsid w:val="00F4726F"/>
    <w:rsid w:val="00F474E2"/>
    <w:rsid w:val="00F47930"/>
    <w:rsid w:val="00F47A10"/>
    <w:rsid w:val="00F5015D"/>
    <w:rsid w:val="00F50187"/>
    <w:rsid w:val="00F5210F"/>
    <w:rsid w:val="00F52170"/>
    <w:rsid w:val="00F52EE1"/>
    <w:rsid w:val="00F54874"/>
    <w:rsid w:val="00F55904"/>
    <w:rsid w:val="00F55A3A"/>
    <w:rsid w:val="00F55EFC"/>
    <w:rsid w:val="00F565BB"/>
    <w:rsid w:val="00F56A20"/>
    <w:rsid w:val="00F60D98"/>
    <w:rsid w:val="00F619F8"/>
    <w:rsid w:val="00F62696"/>
    <w:rsid w:val="00F62B15"/>
    <w:rsid w:val="00F62F99"/>
    <w:rsid w:val="00F635EC"/>
    <w:rsid w:val="00F638F5"/>
    <w:rsid w:val="00F63B01"/>
    <w:rsid w:val="00F63DC1"/>
    <w:rsid w:val="00F640B3"/>
    <w:rsid w:val="00F64674"/>
    <w:rsid w:val="00F648D4"/>
    <w:rsid w:val="00F65547"/>
    <w:rsid w:val="00F6572B"/>
    <w:rsid w:val="00F65C36"/>
    <w:rsid w:val="00F668D3"/>
    <w:rsid w:val="00F66EAD"/>
    <w:rsid w:val="00F706B8"/>
    <w:rsid w:val="00F7109D"/>
    <w:rsid w:val="00F71F67"/>
    <w:rsid w:val="00F7225A"/>
    <w:rsid w:val="00F72278"/>
    <w:rsid w:val="00F72842"/>
    <w:rsid w:val="00F7290C"/>
    <w:rsid w:val="00F73642"/>
    <w:rsid w:val="00F73E57"/>
    <w:rsid w:val="00F74399"/>
    <w:rsid w:val="00F75480"/>
    <w:rsid w:val="00F75CAD"/>
    <w:rsid w:val="00F764CA"/>
    <w:rsid w:val="00F76C4D"/>
    <w:rsid w:val="00F774EC"/>
    <w:rsid w:val="00F80C2C"/>
    <w:rsid w:val="00F80F9B"/>
    <w:rsid w:val="00F81222"/>
    <w:rsid w:val="00F8124E"/>
    <w:rsid w:val="00F81DD4"/>
    <w:rsid w:val="00F82EA7"/>
    <w:rsid w:val="00F84BBB"/>
    <w:rsid w:val="00F8585B"/>
    <w:rsid w:val="00F86D9B"/>
    <w:rsid w:val="00F86DF5"/>
    <w:rsid w:val="00F8715E"/>
    <w:rsid w:val="00F87300"/>
    <w:rsid w:val="00F90FA6"/>
    <w:rsid w:val="00F913B6"/>
    <w:rsid w:val="00F916AF"/>
    <w:rsid w:val="00F91A0B"/>
    <w:rsid w:val="00F91A47"/>
    <w:rsid w:val="00F9203A"/>
    <w:rsid w:val="00F926D9"/>
    <w:rsid w:val="00F92844"/>
    <w:rsid w:val="00F934E3"/>
    <w:rsid w:val="00F9365A"/>
    <w:rsid w:val="00F94647"/>
    <w:rsid w:val="00F94AE7"/>
    <w:rsid w:val="00F94D31"/>
    <w:rsid w:val="00F94DDE"/>
    <w:rsid w:val="00F94EA4"/>
    <w:rsid w:val="00F950AB"/>
    <w:rsid w:val="00F95899"/>
    <w:rsid w:val="00F95A42"/>
    <w:rsid w:val="00F95A66"/>
    <w:rsid w:val="00F95EB5"/>
    <w:rsid w:val="00F964BA"/>
    <w:rsid w:val="00F96E15"/>
    <w:rsid w:val="00F97F78"/>
    <w:rsid w:val="00FA031F"/>
    <w:rsid w:val="00FA158A"/>
    <w:rsid w:val="00FA1A81"/>
    <w:rsid w:val="00FA2199"/>
    <w:rsid w:val="00FA287C"/>
    <w:rsid w:val="00FA3319"/>
    <w:rsid w:val="00FA36D5"/>
    <w:rsid w:val="00FA4CE3"/>
    <w:rsid w:val="00FA4D6B"/>
    <w:rsid w:val="00FA5161"/>
    <w:rsid w:val="00FA61BA"/>
    <w:rsid w:val="00FA6248"/>
    <w:rsid w:val="00FA67BF"/>
    <w:rsid w:val="00FA6C9B"/>
    <w:rsid w:val="00FA6CC4"/>
    <w:rsid w:val="00FA7BCF"/>
    <w:rsid w:val="00FA7F8E"/>
    <w:rsid w:val="00FB0DFD"/>
    <w:rsid w:val="00FB1149"/>
    <w:rsid w:val="00FB1CD6"/>
    <w:rsid w:val="00FB25F0"/>
    <w:rsid w:val="00FB2725"/>
    <w:rsid w:val="00FB2BD8"/>
    <w:rsid w:val="00FB30DC"/>
    <w:rsid w:val="00FB30EB"/>
    <w:rsid w:val="00FB45CF"/>
    <w:rsid w:val="00FB4E47"/>
    <w:rsid w:val="00FB669C"/>
    <w:rsid w:val="00FB683E"/>
    <w:rsid w:val="00FB6A43"/>
    <w:rsid w:val="00FB6B8A"/>
    <w:rsid w:val="00FB6E16"/>
    <w:rsid w:val="00FB745B"/>
    <w:rsid w:val="00FC092A"/>
    <w:rsid w:val="00FC0A54"/>
    <w:rsid w:val="00FC0C79"/>
    <w:rsid w:val="00FC316C"/>
    <w:rsid w:val="00FC33D9"/>
    <w:rsid w:val="00FC358F"/>
    <w:rsid w:val="00FC3662"/>
    <w:rsid w:val="00FC401F"/>
    <w:rsid w:val="00FC4235"/>
    <w:rsid w:val="00FC4AC1"/>
    <w:rsid w:val="00FC4AE0"/>
    <w:rsid w:val="00FC777B"/>
    <w:rsid w:val="00FD10D7"/>
    <w:rsid w:val="00FD1460"/>
    <w:rsid w:val="00FD156F"/>
    <w:rsid w:val="00FD1EE4"/>
    <w:rsid w:val="00FD2A95"/>
    <w:rsid w:val="00FD3290"/>
    <w:rsid w:val="00FD37DB"/>
    <w:rsid w:val="00FD4393"/>
    <w:rsid w:val="00FD5599"/>
    <w:rsid w:val="00FD5B17"/>
    <w:rsid w:val="00FD5B77"/>
    <w:rsid w:val="00FD5C5D"/>
    <w:rsid w:val="00FD6C9F"/>
    <w:rsid w:val="00FD7D47"/>
    <w:rsid w:val="00FE16AF"/>
    <w:rsid w:val="00FE232B"/>
    <w:rsid w:val="00FE34A4"/>
    <w:rsid w:val="00FE39BD"/>
    <w:rsid w:val="00FE4763"/>
    <w:rsid w:val="00FE4BBE"/>
    <w:rsid w:val="00FE5016"/>
    <w:rsid w:val="00FE6A6E"/>
    <w:rsid w:val="00FE7E9C"/>
    <w:rsid w:val="00FF0968"/>
    <w:rsid w:val="00FF0B30"/>
    <w:rsid w:val="00FF2680"/>
    <w:rsid w:val="00FF2CCD"/>
    <w:rsid w:val="00FF4438"/>
    <w:rsid w:val="00FF499B"/>
    <w:rsid w:val="00FF6359"/>
    <w:rsid w:val="00FF64F2"/>
    <w:rsid w:val="00FF6E65"/>
    <w:rsid w:val="00FF7738"/>
    <w:rsid w:val="00FF7C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08C2A7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75BF"/>
  </w:style>
  <w:style w:type="paragraph" w:styleId="Heading1">
    <w:name w:val="heading 1"/>
    <w:basedOn w:val="Normal"/>
    <w:next w:val="Normal"/>
    <w:link w:val="Heading1Char"/>
    <w:uiPriority w:val="9"/>
    <w:qFormat/>
    <w:rsid w:val="00BF013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098B"/>
    <w:pPr>
      <w:ind w:left="720"/>
      <w:contextualSpacing/>
    </w:pPr>
  </w:style>
  <w:style w:type="character" w:styleId="CommentReference">
    <w:name w:val="annotation reference"/>
    <w:basedOn w:val="DefaultParagraphFont"/>
    <w:uiPriority w:val="99"/>
    <w:semiHidden/>
    <w:unhideWhenUsed/>
    <w:rsid w:val="00364D87"/>
    <w:rPr>
      <w:sz w:val="16"/>
      <w:szCs w:val="16"/>
    </w:rPr>
  </w:style>
  <w:style w:type="paragraph" w:styleId="CommentText">
    <w:name w:val="annotation text"/>
    <w:basedOn w:val="Normal"/>
    <w:link w:val="CommentTextChar"/>
    <w:uiPriority w:val="99"/>
    <w:unhideWhenUsed/>
    <w:rsid w:val="00364D87"/>
    <w:pPr>
      <w:spacing w:line="240" w:lineRule="auto"/>
    </w:pPr>
    <w:rPr>
      <w:sz w:val="20"/>
      <w:szCs w:val="20"/>
    </w:rPr>
  </w:style>
  <w:style w:type="character" w:customStyle="1" w:styleId="CommentTextChar">
    <w:name w:val="Comment Text Char"/>
    <w:basedOn w:val="DefaultParagraphFont"/>
    <w:link w:val="CommentText"/>
    <w:uiPriority w:val="99"/>
    <w:rsid w:val="00364D87"/>
    <w:rPr>
      <w:sz w:val="20"/>
      <w:szCs w:val="20"/>
    </w:rPr>
  </w:style>
  <w:style w:type="paragraph" w:styleId="CommentSubject">
    <w:name w:val="annotation subject"/>
    <w:basedOn w:val="CommentText"/>
    <w:next w:val="CommentText"/>
    <w:link w:val="CommentSubjectChar"/>
    <w:uiPriority w:val="99"/>
    <w:semiHidden/>
    <w:unhideWhenUsed/>
    <w:rsid w:val="00364D87"/>
    <w:rPr>
      <w:b/>
      <w:bCs/>
    </w:rPr>
  </w:style>
  <w:style w:type="character" w:customStyle="1" w:styleId="CommentSubjectChar">
    <w:name w:val="Comment Subject Char"/>
    <w:basedOn w:val="CommentTextChar"/>
    <w:link w:val="CommentSubject"/>
    <w:uiPriority w:val="99"/>
    <w:semiHidden/>
    <w:rsid w:val="00364D87"/>
    <w:rPr>
      <w:b/>
      <w:bCs/>
      <w:sz w:val="20"/>
      <w:szCs w:val="20"/>
    </w:rPr>
  </w:style>
  <w:style w:type="paragraph" w:styleId="BalloonText">
    <w:name w:val="Balloon Text"/>
    <w:basedOn w:val="Normal"/>
    <w:link w:val="BalloonTextChar"/>
    <w:uiPriority w:val="99"/>
    <w:semiHidden/>
    <w:unhideWhenUsed/>
    <w:rsid w:val="00364D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4D87"/>
    <w:rPr>
      <w:rFonts w:ascii="Tahoma" w:hAnsi="Tahoma" w:cs="Tahoma"/>
      <w:sz w:val="16"/>
      <w:szCs w:val="16"/>
    </w:rPr>
  </w:style>
  <w:style w:type="table" w:styleId="TableGrid">
    <w:name w:val="Table Grid"/>
    <w:basedOn w:val="TableNormal"/>
    <w:uiPriority w:val="59"/>
    <w:rsid w:val="00421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12839"/>
    <w:pPr>
      <w:spacing w:after="0"/>
      <w:jc w:val="center"/>
    </w:pPr>
    <w:rPr>
      <w:rFonts w:ascii="Arial" w:hAnsi="Arial"/>
      <w:noProof/>
      <w:sz w:val="24"/>
    </w:rPr>
  </w:style>
  <w:style w:type="character" w:customStyle="1" w:styleId="ListParagraphChar">
    <w:name w:val="List Paragraph Char"/>
    <w:basedOn w:val="DefaultParagraphFont"/>
    <w:link w:val="ListParagraph"/>
    <w:uiPriority w:val="34"/>
    <w:rsid w:val="00112839"/>
  </w:style>
  <w:style w:type="character" w:customStyle="1" w:styleId="EndNoteBibliographyTitleChar">
    <w:name w:val="EndNote Bibliography Title Char"/>
    <w:basedOn w:val="ListParagraphChar"/>
    <w:link w:val="EndNoteBibliographyTitle"/>
    <w:rsid w:val="00112839"/>
    <w:rPr>
      <w:rFonts w:ascii="Arial" w:hAnsi="Arial"/>
      <w:noProof/>
      <w:sz w:val="24"/>
    </w:rPr>
  </w:style>
  <w:style w:type="paragraph" w:customStyle="1" w:styleId="EndNoteBibliography">
    <w:name w:val="EndNote Bibliography"/>
    <w:basedOn w:val="Normal"/>
    <w:link w:val="EndNoteBibliographyChar"/>
    <w:rsid w:val="00112839"/>
    <w:pPr>
      <w:spacing w:line="240" w:lineRule="auto"/>
    </w:pPr>
    <w:rPr>
      <w:rFonts w:ascii="Arial" w:hAnsi="Arial"/>
      <w:noProof/>
      <w:sz w:val="24"/>
    </w:rPr>
  </w:style>
  <w:style w:type="character" w:customStyle="1" w:styleId="EndNoteBibliographyChar">
    <w:name w:val="EndNote Bibliography Char"/>
    <w:basedOn w:val="ListParagraphChar"/>
    <w:link w:val="EndNoteBibliography"/>
    <w:rsid w:val="00112839"/>
    <w:rPr>
      <w:rFonts w:ascii="Arial" w:hAnsi="Arial"/>
      <w:noProof/>
      <w:sz w:val="24"/>
    </w:rPr>
  </w:style>
  <w:style w:type="character" w:customStyle="1" w:styleId="apple-converted-space">
    <w:name w:val="apple-converted-space"/>
    <w:basedOn w:val="DefaultParagraphFont"/>
    <w:rsid w:val="00B74B41"/>
  </w:style>
  <w:style w:type="character" w:styleId="Hyperlink">
    <w:name w:val="Hyperlink"/>
    <w:basedOn w:val="DefaultParagraphFont"/>
    <w:uiPriority w:val="99"/>
    <w:unhideWhenUsed/>
    <w:rsid w:val="00F0193B"/>
    <w:rPr>
      <w:color w:val="0000FF" w:themeColor="hyperlink"/>
      <w:u w:val="single"/>
    </w:rPr>
  </w:style>
  <w:style w:type="paragraph" w:styleId="Revision">
    <w:name w:val="Revision"/>
    <w:hidden/>
    <w:uiPriority w:val="99"/>
    <w:semiHidden/>
    <w:rsid w:val="00DA2C27"/>
    <w:pPr>
      <w:spacing w:after="0" w:line="240" w:lineRule="auto"/>
    </w:pPr>
  </w:style>
  <w:style w:type="table" w:customStyle="1" w:styleId="LightShading-Accent11">
    <w:name w:val="Light Shading - Accent 11"/>
    <w:basedOn w:val="TableNormal"/>
    <w:uiPriority w:val="60"/>
    <w:rsid w:val="004B0BF7"/>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BF0130"/>
    <w:rPr>
      <w:rFonts w:asciiTheme="majorHAnsi" w:eastAsiaTheme="majorEastAsia" w:hAnsiTheme="majorHAnsi" w:cstheme="majorBidi"/>
      <w:b/>
      <w:bCs/>
      <w:color w:val="345A8A" w:themeColor="accent1" w:themeShade="B5"/>
      <w:sz w:val="32"/>
      <w:szCs w:val="32"/>
    </w:rPr>
  </w:style>
  <w:style w:type="paragraph" w:customStyle="1" w:styleId="p1">
    <w:name w:val="p1"/>
    <w:basedOn w:val="Normal"/>
    <w:rsid w:val="00D15153"/>
    <w:pPr>
      <w:shd w:val="clear" w:color="auto" w:fill="FFFFFF"/>
      <w:spacing w:after="0" w:line="240" w:lineRule="auto"/>
    </w:pPr>
    <w:rPr>
      <w:rFonts w:ascii="Arial" w:hAnsi="Arial" w:cs="Arial"/>
      <w:color w:val="575757"/>
      <w:sz w:val="17"/>
      <w:szCs w:val="17"/>
    </w:rPr>
  </w:style>
  <w:style w:type="character" w:customStyle="1" w:styleId="s1">
    <w:name w:val="s1"/>
    <w:basedOn w:val="DefaultParagraphFont"/>
    <w:rsid w:val="00D15153"/>
  </w:style>
  <w:style w:type="paragraph" w:styleId="Header">
    <w:name w:val="header"/>
    <w:basedOn w:val="Normal"/>
    <w:link w:val="HeaderChar"/>
    <w:uiPriority w:val="99"/>
    <w:unhideWhenUsed/>
    <w:rsid w:val="00A670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7025"/>
  </w:style>
  <w:style w:type="paragraph" w:styleId="Footer">
    <w:name w:val="footer"/>
    <w:basedOn w:val="Normal"/>
    <w:link w:val="FooterChar"/>
    <w:uiPriority w:val="99"/>
    <w:unhideWhenUsed/>
    <w:rsid w:val="00A670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7025"/>
  </w:style>
  <w:style w:type="paragraph" w:styleId="NormalWeb">
    <w:name w:val="Normal (Web)"/>
    <w:basedOn w:val="Normal"/>
    <w:uiPriority w:val="99"/>
    <w:semiHidden/>
    <w:unhideWhenUsed/>
    <w:rsid w:val="00EA2929"/>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1777">
      <w:bodyDiv w:val="1"/>
      <w:marLeft w:val="0"/>
      <w:marRight w:val="0"/>
      <w:marTop w:val="0"/>
      <w:marBottom w:val="0"/>
      <w:divBdr>
        <w:top w:val="none" w:sz="0" w:space="0" w:color="auto"/>
        <w:left w:val="none" w:sz="0" w:space="0" w:color="auto"/>
        <w:bottom w:val="none" w:sz="0" w:space="0" w:color="auto"/>
        <w:right w:val="none" w:sz="0" w:space="0" w:color="auto"/>
      </w:divBdr>
    </w:div>
    <w:div w:id="36245820">
      <w:bodyDiv w:val="1"/>
      <w:marLeft w:val="0"/>
      <w:marRight w:val="0"/>
      <w:marTop w:val="0"/>
      <w:marBottom w:val="0"/>
      <w:divBdr>
        <w:top w:val="none" w:sz="0" w:space="0" w:color="auto"/>
        <w:left w:val="none" w:sz="0" w:space="0" w:color="auto"/>
        <w:bottom w:val="none" w:sz="0" w:space="0" w:color="auto"/>
        <w:right w:val="none" w:sz="0" w:space="0" w:color="auto"/>
      </w:divBdr>
    </w:div>
    <w:div w:id="54856691">
      <w:bodyDiv w:val="1"/>
      <w:marLeft w:val="0"/>
      <w:marRight w:val="0"/>
      <w:marTop w:val="0"/>
      <w:marBottom w:val="0"/>
      <w:divBdr>
        <w:top w:val="none" w:sz="0" w:space="0" w:color="auto"/>
        <w:left w:val="none" w:sz="0" w:space="0" w:color="auto"/>
        <w:bottom w:val="none" w:sz="0" w:space="0" w:color="auto"/>
        <w:right w:val="none" w:sz="0" w:space="0" w:color="auto"/>
      </w:divBdr>
    </w:div>
    <w:div w:id="110168107">
      <w:bodyDiv w:val="1"/>
      <w:marLeft w:val="0"/>
      <w:marRight w:val="0"/>
      <w:marTop w:val="0"/>
      <w:marBottom w:val="0"/>
      <w:divBdr>
        <w:top w:val="none" w:sz="0" w:space="0" w:color="auto"/>
        <w:left w:val="none" w:sz="0" w:space="0" w:color="auto"/>
        <w:bottom w:val="none" w:sz="0" w:space="0" w:color="auto"/>
        <w:right w:val="none" w:sz="0" w:space="0" w:color="auto"/>
      </w:divBdr>
    </w:div>
    <w:div w:id="143858418">
      <w:bodyDiv w:val="1"/>
      <w:marLeft w:val="0"/>
      <w:marRight w:val="0"/>
      <w:marTop w:val="0"/>
      <w:marBottom w:val="0"/>
      <w:divBdr>
        <w:top w:val="none" w:sz="0" w:space="0" w:color="auto"/>
        <w:left w:val="none" w:sz="0" w:space="0" w:color="auto"/>
        <w:bottom w:val="none" w:sz="0" w:space="0" w:color="auto"/>
        <w:right w:val="none" w:sz="0" w:space="0" w:color="auto"/>
      </w:divBdr>
    </w:div>
    <w:div w:id="164518808">
      <w:bodyDiv w:val="1"/>
      <w:marLeft w:val="0"/>
      <w:marRight w:val="0"/>
      <w:marTop w:val="0"/>
      <w:marBottom w:val="0"/>
      <w:divBdr>
        <w:top w:val="none" w:sz="0" w:space="0" w:color="auto"/>
        <w:left w:val="none" w:sz="0" w:space="0" w:color="auto"/>
        <w:bottom w:val="none" w:sz="0" w:space="0" w:color="auto"/>
        <w:right w:val="none" w:sz="0" w:space="0" w:color="auto"/>
      </w:divBdr>
    </w:div>
    <w:div w:id="182134545">
      <w:bodyDiv w:val="1"/>
      <w:marLeft w:val="0"/>
      <w:marRight w:val="0"/>
      <w:marTop w:val="0"/>
      <w:marBottom w:val="0"/>
      <w:divBdr>
        <w:top w:val="none" w:sz="0" w:space="0" w:color="auto"/>
        <w:left w:val="none" w:sz="0" w:space="0" w:color="auto"/>
        <w:bottom w:val="none" w:sz="0" w:space="0" w:color="auto"/>
        <w:right w:val="none" w:sz="0" w:space="0" w:color="auto"/>
      </w:divBdr>
    </w:div>
    <w:div w:id="221605585">
      <w:bodyDiv w:val="1"/>
      <w:marLeft w:val="0"/>
      <w:marRight w:val="0"/>
      <w:marTop w:val="0"/>
      <w:marBottom w:val="0"/>
      <w:divBdr>
        <w:top w:val="none" w:sz="0" w:space="0" w:color="auto"/>
        <w:left w:val="none" w:sz="0" w:space="0" w:color="auto"/>
        <w:bottom w:val="none" w:sz="0" w:space="0" w:color="auto"/>
        <w:right w:val="none" w:sz="0" w:space="0" w:color="auto"/>
      </w:divBdr>
    </w:div>
    <w:div w:id="283928708">
      <w:bodyDiv w:val="1"/>
      <w:marLeft w:val="0"/>
      <w:marRight w:val="0"/>
      <w:marTop w:val="0"/>
      <w:marBottom w:val="0"/>
      <w:divBdr>
        <w:top w:val="none" w:sz="0" w:space="0" w:color="auto"/>
        <w:left w:val="none" w:sz="0" w:space="0" w:color="auto"/>
        <w:bottom w:val="none" w:sz="0" w:space="0" w:color="auto"/>
        <w:right w:val="none" w:sz="0" w:space="0" w:color="auto"/>
      </w:divBdr>
    </w:div>
    <w:div w:id="287011072">
      <w:bodyDiv w:val="1"/>
      <w:marLeft w:val="0"/>
      <w:marRight w:val="0"/>
      <w:marTop w:val="0"/>
      <w:marBottom w:val="0"/>
      <w:divBdr>
        <w:top w:val="none" w:sz="0" w:space="0" w:color="auto"/>
        <w:left w:val="none" w:sz="0" w:space="0" w:color="auto"/>
        <w:bottom w:val="none" w:sz="0" w:space="0" w:color="auto"/>
        <w:right w:val="none" w:sz="0" w:space="0" w:color="auto"/>
      </w:divBdr>
    </w:div>
    <w:div w:id="384794406">
      <w:bodyDiv w:val="1"/>
      <w:marLeft w:val="0"/>
      <w:marRight w:val="0"/>
      <w:marTop w:val="0"/>
      <w:marBottom w:val="0"/>
      <w:divBdr>
        <w:top w:val="none" w:sz="0" w:space="0" w:color="auto"/>
        <w:left w:val="none" w:sz="0" w:space="0" w:color="auto"/>
        <w:bottom w:val="none" w:sz="0" w:space="0" w:color="auto"/>
        <w:right w:val="none" w:sz="0" w:space="0" w:color="auto"/>
      </w:divBdr>
    </w:div>
    <w:div w:id="426200219">
      <w:bodyDiv w:val="1"/>
      <w:marLeft w:val="0"/>
      <w:marRight w:val="0"/>
      <w:marTop w:val="0"/>
      <w:marBottom w:val="0"/>
      <w:divBdr>
        <w:top w:val="none" w:sz="0" w:space="0" w:color="auto"/>
        <w:left w:val="none" w:sz="0" w:space="0" w:color="auto"/>
        <w:bottom w:val="none" w:sz="0" w:space="0" w:color="auto"/>
        <w:right w:val="none" w:sz="0" w:space="0" w:color="auto"/>
      </w:divBdr>
    </w:div>
    <w:div w:id="431509079">
      <w:bodyDiv w:val="1"/>
      <w:marLeft w:val="0"/>
      <w:marRight w:val="0"/>
      <w:marTop w:val="0"/>
      <w:marBottom w:val="0"/>
      <w:divBdr>
        <w:top w:val="none" w:sz="0" w:space="0" w:color="auto"/>
        <w:left w:val="none" w:sz="0" w:space="0" w:color="auto"/>
        <w:bottom w:val="none" w:sz="0" w:space="0" w:color="auto"/>
        <w:right w:val="none" w:sz="0" w:space="0" w:color="auto"/>
      </w:divBdr>
    </w:div>
    <w:div w:id="478620021">
      <w:bodyDiv w:val="1"/>
      <w:marLeft w:val="0"/>
      <w:marRight w:val="0"/>
      <w:marTop w:val="0"/>
      <w:marBottom w:val="0"/>
      <w:divBdr>
        <w:top w:val="none" w:sz="0" w:space="0" w:color="auto"/>
        <w:left w:val="none" w:sz="0" w:space="0" w:color="auto"/>
        <w:bottom w:val="none" w:sz="0" w:space="0" w:color="auto"/>
        <w:right w:val="none" w:sz="0" w:space="0" w:color="auto"/>
      </w:divBdr>
      <w:divsChild>
        <w:div w:id="939607155">
          <w:marLeft w:val="0"/>
          <w:marRight w:val="0"/>
          <w:marTop w:val="0"/>
          <w:marBottom w:val="0"/>
          <w:divBdr>
            <w:top w:val="none" w:sz="0" w:space="0" w:color="auto"/>
            <w:left w:val="none" w:sz="0" w:space="0" w:color="auto"/>
            <w:bottom w:val="none" w:sz="0" w:space="0" w:color="auto"/>
            <w:right w:val="none" w:sz="0" w:space="0" w:color="auto"/>
          </w:divBdr>
        </w:div>
        <w:div w:id="1773358550">
          <w:marLeft w:val="0"/>
          <w:marRight w:val="0"/>
          <w:marTop w:val="0"/>
          <w:marBottom w:val="0"/>
          <w:divBdr>
            <w:top w:val="none" w:sz="0" w:space="0" w:color="auto"/>
            <w:left w:val="none" w:sz="0" w:space="0" w:color="auto"/>
            <w:bottom w:val="none" w:sz="0" w:space="0" w:color="auto"/>
            <w:right w:val="none" w:sz="0" w:space="0" w:color="auto"/>
          </w:divBdr>
        </w:div>
      </w:divsChild>
    </w:div>
    <w:div w:id="526917035">
      <w:bodyDiv w:val="1"/>
      <w:marLeft w:val="0"/>
      <w:marRight w:val="0"/>
      <w:marTop w:val="0"/>
      <w:marBottom w:val="0"/>
      <w:divBdr>
        <w:top w:val="none" w:sz="0" w:space="0" w:color="auto"/>
        <w:left w:val="none" w:sz="0" w:space="0" w:color="auto"/>
        <w:bottom w:val="none" w:sz="0" w:space="0" w:color="auto"/>
        <w:right w:val="none" w:sz="0" w:space="0" w:color="auto"/>
      </w:divBdr>
    </w:div>
    <w:div w:id="597524043">
      <w:bodyDiv w:val="1"/>
      <w:marLeft w:val="0"/>
      <w:marRight w:val="0"/>
      <w:marTop w:val="0"/>
      <w:marBottom w:val="0"/>
      <w:divBdr>
        <w:top w:val="none" w:sz="0" w:space="0" w:color="auto"/>
        <w:left w:val="none" w:sz="0" w:space="0" w:color="auto"/>
        <w:bottom w:val="none" w:sz="0" w:space="0" w:color="auto"/>
        <w:right w:val="none" w:sz="0" w:space="0" w:color="auto"/>
      </w:divBdr>
    </w:div>
    <w:div w:id="650907779">
      <w:bodyDiv w:val="1"/>
      <w:marLeft w:val="0"/>
      <w:marRight w:val="0"/>
      <w:marTop w:val="0"/>
      <w:marBottom w:val="0"/>
      <w:divBdr>
        <w:top w:val="none" w:sz="0" w:space="0" w:color="auto"/>
        <w:left w:val="none" w:sz="0" w:space="0" w:color="auto"/>
        <w:bottom w:val="none" w:sz="0" w:space="0" w:color="auto"/>
        <w:right w:val="none" w:sz="0" w:space="0" w:color="auto"/>
      </w:divBdr>
    </w:div>
    <w:div w:id="710885520">
      <w:bodyDiv w:val="1"/>
      <w:marLeft w:val="0"/>
      <w:marRight w:val="0"/>
      <w:marTop w:val="0"/>
      <w:marBottom w:val="0"/>
      <w:divBdr>
        <w:top w:val="none" w:sz="0" w:space="0" w:color="auto"/>
        <w:left w:val="none" w:sz="0" w:space="0" w:color="auto"/>
        <w:bottom w:val="none" w:sz="0" w:space="0" w:color="auto"/>
        <w:right w:val="none" w:sz="0" w:space="0" w:color="auto"/>
      </w:divBdr>
    </w:div>
    <w:div w:id="716121374">
      <w:bodyDiv w:val="1"/>
      <w:marLeft w:val="0"/>
      <w:marRight w:val="0"/>
      <w:marTop w:val="0"/>
      <w:marBottom w:val="0"/>
      <w:divBdr>
        <w:top w:val="none" w:sz="0" w:space="0" w:color="auto"/>
        <w:left w:val="none" w:sz="0" w:space="0" w:color="auto"/>
        <w:bottom w:val="none" w:sz="0" w:space="0" w:color="auto"/>
        <w:right w:val="none" w:sz="0" w:space="0" w:color="auto"/>
      </w:divBdr>
    </w:div>
    <w:div w:id="778641128">
      <w:bodyDiv w:val="1"/>
      <w:marLeft w:val="0"/>
      <w:marRight w:val="0"/>
      <w:marTop w:val="0"/>
      <w:marBottom w:val="0"/>
      <w:divBdr>
        <w:top w:val="none" w:sz="0" w:space="0" w:color="auto"/>
        <w:left w:val="none" w:sz="0" w:space="0" w:color="auto"/>
        <w:bottom w:val="none" w:sz="0" w:space="0" w:color="auto"/>
        <w:right w:val="none" w:sz="0" w:space="0" w:color="auto"/>
      </w:divBdr>
      <w:divsChild>
        <w:div w:id="299002325">
          <w:marLeft w:val="0"/>
          <w:marRight w:val="0"/>
          <w:marTop w:val="0"/>
          <w:marBottom w:val="0"/>
          <w:divBdr>
            <w:top w:val="none" w:sz="0" w:space="0" w:color="auto"/>
            <w:left w:val="none" w:sz="0" w:space="0" w:color="auto"/>
            <w:bottom w:val="none" w:sz="0" w:space="0" w:color="auto"/>
            <w:right w:val="none" w:sz="0" w:space="0" w:color="auto"/>
          </w:divBdr>
        </w:div>
        <w:div w:id="596014067">
          <w:marLeft w:val="0"/>
          <w:marRight w:val="0"/>
          <w:marTop w:val="0"/>
          <w:marBottom w:val="0"/>
          <w:divBdr>
            <w:top w:val="none" w:sz="0" w:space="0" w:color="auto"/>
            <w:left w:val="none" w:sz="0" w:space="0" w:color="auto"/>
            <w:bottom w:val="none" w:sz="0" w:space="0" w:color="auto"/>
            <w:right w:val="none" w:sz="0" w:space="0" w:color="auto"/>
          </w:divBdr>
        </w:div>
        <w:div w:id="611597641">
          <w:marLeft w:val="0"/>
          <w:marRight w:val="0"/>
          <w:marTop w:val="0"/>
          <w:marBottom w:val="0"/>
          <w:divBdr>
            <w:top w:val="none" w:sz="0" w:space="0" w:color="auto"/>
            <w:left w:val="none" w:sz="0" w:space="0" w:color="auto"/>
            <w:bottom w:val="none" w:sz="0" w:space="0" w:color="auto"/>
            <w:right w:val="none" w:sz="0" w:space="0" w:color="auto"/>
          </w:divBdr>
        </w:div>
        <w:div w:id="705912651">
          <w:marLeft w:val="0"/>
          <w:marRight w:val="0"/>
          <w:marTop w:val="0"/>
          <w:marBottom w:val="0"/>
          <w:divBdr>
            <w:top w:val="none" w:sz="0" w:space="0" w:color="auto"/>
            <w:left w:val="none" w:sz="0" w:space="0" w:color="auto"/>
            <w:bottom w:val="none" w:sz="0" w:space="0" w:color="auto"/>
            <w:right w:val="none" w:sz="0" w:space="0" w:color="auto"/>
          </w:divBdr>
        </w:div>
        <w:div w:id="736321410">
          <w:marLeft w:val="0"/>
          <w:marRight w:val="0"/>
          <w:marTop w:val="0"/>
          <w:marBottom w:val="0"/>
          <w:divBdr>
            <w:top w:val="none" w:sz="0" w:space="0" w:color="auto"/>
            <w:left w:val="none" w:sz="0" w:space="0" w:color="auto"/>
            <w:bottom w:val="none" w:sz="0" w:space="0" w:color="auto"/>
            <w:right w:val="none" w:sz="0" w:space="0" w:color="auto"/>
          </w:divBdr>
        </w:div>
        <w:div w:id="833767874">
          <w:marLeft w:val="0"/>
          <w:marRight w:val="0"/>
          <w:marTop w:val="0"/>
          <w:marBottom w:val="0"/>
          <w:divBdr>
            <w:top w:val="none" w:sz="0" w:space="0" w:color="auto"/>
            <w:left w:val="none" w:sz="0" w:space="0" w:color="auto"/>
            <w:bottom w:val="none" w:sz="0" w:space="0" w:color="auto"/>
            <w:right w:val="none" w:sz="0" w:space="0" w:color="auto"/>
          </w:divBdr>
        </w:div>
        <w:div w:id="851339338">
          <w:marLeft w:val="0"/>
          <w:marRight w:val="0"/>
          <w:marTop w:val="0"/>
          <w:marBottom w:val="0"/>
          <w:divBdr>
            <w:top w:val="none" w:sz="0" w:space="0" w:color="auto"/>
            <w:left w:val="none" w:sz="0" w:space="0" w:color="auto"/>
            <w:bottom w:val="none" w:sz="0" w:space="0" w:color="auto"/>
            <w:right w:val="none" w:sz="0" w:space="0" w:color="auto"/>
          </w:divBdr>
        </w:div>
        <w:div w:id="1083768958">
          <w:marLeft w:val="0"/>
          <w:marRight w:val="0"/>
          <w:marTop w:val="0"/>
          <w:marBottom w:val="0"/>
          <w:divBdr>
            <w:top w:val="none" w:sz="0" w:space="0" w:color="auto"/>
            <w:left w:val="none" w:sz="0" w:space="0" w:color="auto"/>
            <w:bottom w:val="none" w:sz="0" w:space="0" w:color="auto"/>
            <w:right w:val="none" w:sz="0" w:space="0" w:color="auto"/>
          </w:divBdr>
        </w:div>
        <w:div w:id="1233615907">
          <w:marLeft w:val="0"/>
          <w:marRight w:val="0"/>
          <w:marTop w:val="0"/>
          <w:marBottom w:val="0"/>
          <w:divBdr>
            <w:top w:val="none" w:sz="0" w:space="0" w:color="auto"/>
            <w:left w:val="none" w:sz="0" w:space="0" w:color="auto"/>
            <w:bottom w:val="none" w:sz="0" w:space="0" w:color="auto"/>
            <w:right w:val="none" w:sz="0" w:space="0" w:color="auto"/>
          </w:divBdr>
        </w:div>
        <w:div w:id="1502743624">
          <w:marLeft w:val="0"/>
          <w:marRight w:val="0"/>
          <w:marTop w:val="0"/>
          <w:marBottom w:val="0"/>
          <w:divBdr>
            <w:top w:val="none" w:sz="0" w:space="0" w:color="auto"/>
            <w:left w:val="none" w:sz="0" w:space="0" w:color="auto"/>
            <w:bottom w:val="none" w:sz="0" w:space="0" w:color="auto"/>
            <w:right w:val="none" w:sz="0" w:space="0" w:color="auto"/>
          </w:divBdr>
        </w:div>
        <w:div w:id="1665476757">
          <w:marLeft w:val="0"/>
          <w:marRight w:val="0"/>
          <w:marTop w:val="0"/>
          <w:marBottom w:val="0"/>
          <w:divBdr>
            <w:top w:val="none" w:sz="0" w:space="0" w:color="auto"/>
            <w:left w:val="none" w:sz="0" w:space="0" w:color="auto"/>
            <w:bottom w:val="none" w:sz="0" w:space="0" w:color="auto"/>
            <w:right w:val="none" w:sz="0" w:space="0" w:color="auto"/>
          </w:divBdr>
        </w:div>
        <w:div w:id="1729106490">
          <w:marLeft w:val="0"/>
          <w:marRight w:val="0"/>
          <w:marTop w:val="0"/>
          <w:marBottom w:val="0"/>
          <w:divBdr>
            <w:top w:val="none" w:sz="0" w:space="0" w:color="auto"/>
            <w:left w:val="none" w:sz="0" w:space="0" w:color="auto"/>
            <w:bottom w:val="none" w:sz="0" w:space="0" w:color="auto"/>
            <w:right w:val="none" w:sz="0" w:space="0" w:color="auto"/>
          </w:divBdr>
        </w:div>
        <w:div w:id="1783958277">
          <w:marLeft w:val="0"/>
          <w:marRight w:val="0"/>
          <w:marTop w:val="0"/>
          <w:marBottom w:val="0"/>
          <w:divBdr>
            <w:top w:val="none" w:sz="0" w:space="0" w:color="auto"/>
            <w:left w:val="none" w:sz="0" w:space="0" w:color="auto"/>
            <w:bottom w:val="none" w:sz="0" w:space="0" w:color="auto"/>
            <w:right w:val="none" w:sz="0" w:space="0" w:color="auto"/>
          </w:divBdr>
        </w:div>
        <w:div w:id="1851137314">
          <w:marLeft w:val="0"/>
          <w:marRight w:val="0"/>
          <w:marTop w:val="0"/>
          <w:marBottom w:val="0"/>
          <w:divBdr>
            <w:top w:val="none" w:sz="0" w:space="0" w:color="auto"/>
            <w:left w:val="none" w:sz="0" w:space="0" w:color="auto"/>
            <w:bottom w:val="none" w:sz="0" w:space="0" w:color="auto"/>
            <w:right w:val="none" w:sz="0" w:space="0" w:color="auto"/>
          </w:divBdr>
        </w:div>
        <w:div w:id="1979416534">
          <w:marLeft w:val="0"/>
          <w:marRight w:val="0"/>
          <w:marTop w:val="0"/>
          <w:marBottom w:val="0"/>
          <w:divBdr>
            <w:top w:val="none" w:sz="0" w:space="0" w:color="auto"/>
            <w:left w:val="none" w:sz="0" w:space="0" w:color="auto"/>
            <w:bottom w:val="none" w:sz="0" w:space="0" w:color="auto"/>
            <w:right w:val="none" w:sz="0" w:space="0" w:color="auto"/>
          </w:divBdr>
        </w:div>
        <w:div w:id="2082019217">
          <w:marLeft w:val="0"/>
          <w:marRight w:val="0"/>
          <w:marTop w:val="0"/>
          <w:marBottom w:val="0"/>
          <w:divBdr>
            <w:top w:val="none" w:sz="0" w:space="0" w:color="auto"/>
            <w:left w:val="none" w:sz="0" w:space="0" w:color="auto"/>
            <w:bottom w:val="none" w:sz="0" w:space="0" w:color="auto"/>
            <w:right w:val="none" w:sz="0" w:space="0" w:color="auto"/>
          </w:divBdr>
        </w:div>
      </w:divsChild>
    </w:div>
    <w:div w:id="912157344">
      <w:bodyDiv w:val="1"/>
      <w:marLeft w:val="0"/>
      <w:marRight w:val="0"/>
      <w:marTop w:val="0"/>
      <w:marBottom w:val="0"/>
      <w:divBdr>
        <w:top w:val="none" w:sz="0" w:space="0" w:color="auto"/>
        <w:left w:val="none" w:sz="0" w:space="0" w:color="auto"/>
        <w:bottom w:val="none" w:sz="0" w:space="0" w:color="auto"/>
        <w:right w:val="none" w:sz="0" w:space="0" w:color="auto"/>
      </w:divBdr>
    </w:div>
    <w:div w:id="947085367">
      <w:bodyDiv w:val="1"/>
      <w:marLeft w:val="0"/>
      <w:marRight w:val="0"/>
      <w:marTop w:val="0"/>
      <w:marBottom w:val="0"/>
      <w:divBdr>
        <w:top w:val="none" w:sz="0" w:space="0" w:color="auto"/>
        <w:left w:val="none" w:sz="0" w:space="0" w:color="auto"/>
        <w:bottom w:val="none" w:sz="0" w:space="0" w:color="auto"/>
        <w:right w:val="none" w:sz="0" w:space="0" w:color="auto"/>
      </w:divBdr>
    </w:div>
    <w:div w:id="965088769">
      <w:bodyDiv w:val="1"/>
      <w:marLeft w:val="0"/>
      <w:marRight w:val="0"/>
      <w:marTop w:val="0"/>
      <w:marBottom w:val="0"/>
      <w:divBdr>
        <w:top w:val="none" w:sz="0" w:space="0" w:color="auto"/>
        <w:left w:val="none" w:sz="0" w:space="0" w:color="auto"/>
        <w:bottom w:val="none" w:sz="0" w:space="0" w:color="auto"/>
        <w:right w:val="none" w:sz="0" w:space="0" w:color="auto"/>
      </w:divBdr>
    </w:div>
    <w:div w:id="987899567">
      <w:bodyDiv w:val="1"/>
      <w:marLeft w:val="0"/>
      <w:marRight w:val="0"/>
      <w:marTop w:val="0"/>
      <w:marBottom w:val="0"/>
      <w:divBdr>
        <w:top w:val="none" w:sz="0" w:space="0" w:color="auto"/>
        <w:left w:val="none" w:sz="0" w:space="0" w:color="auto"/>
        <w:bottom w:val="none" w:sz="0" w:space="0" w:color="auto"/>
        <w:right w:val="none" w:sz="0" w:space="0" w:color="auto"/>
      </w:divBdr>
    </w:div>
    <w:div w:id="1042025298">
      <w:bodyDiv w:val="1"/>
      <w:marLeft w:val="0"/>
      <w:marRight w:val="0"/>
      <w:marTop w:val="0"/>
      <w:marBottom w:val="0"/>
      <w:divBdr>
        <w:top w:val="none" w:sz="0" w:space="0" w:color="auto"/>
        <w:left w:val="none" w:sz="0" w:space="0" w:color="auto"/>
        <w:bottom w:val="none" w:sz="0" w:space="0" w:color="auto"/>
        <w:right w:val="none" w:sz="0" w:space="0" w:color="auto"/>
      </w:divBdr>
    </w:div>
    <w:div w:id="1060252266">
      <w:bodyDiv w:val="1"/>
      <w:marLeft w:val="0"/>
      <w:marRight w:val="0"/>
      <w:marTop w:val="0"/>
      <w:marBottom w:val="0"/>
      <w:divBdr>
        <w:top w:val="none" w:sz="0" w:space="0" w:color="auto"/>
        <w:left w:val="none" w:sz="0" w:space="0" w:color="auto"/>
        <w:bottom w:val="none" w:sz="0" w:space="0" w:color="auto"/>
        <w:right w:val="none" w:sz="0" w:space="0" w:color="auto"/>
      </w:divBdr>
    </w:div>
    <w:div w:id="1099567933">
      <w:bodyDiv w:val="1"/>
      <w:marLeft w:val="0"/>
      <w:marRight w:val="0"/>
      <w:marTop w:val="0"/>
      <w:marBottom w:val="0"/>
      <w:divBdr>
        <w:top w:val="none" w:sz="0" w:space="0" w:color="auto"/>
        <w:left w:val="none" w:sz="0" w:space="0" w:color="auto"/>
        <w:bottom w:val="none" w:sz="0" w:space="0" w:color="auto"/>
        <w:right w:val="none" w:sz="0" w:space="0" w:color="auto"/>
      </w:divBdr>
    </w:div>
    <w:div w:id="1118598700">
      <w:bodyDiv w:val="1"/>
      <w:marLeft w:val="0"/>
      <w:marRight w:val="0"/>
      <w:marTop w:val="0"/>
      <w:marBottom w:val="0"/>
      <w:divBdr>
        <w:top w:val="none" w:sz="0" w:space="0" w:color="auto"/>
        <w:left w:val="none" w:sz="0" w:space="0" w:color="auto"/>
        <w:bottom w:val="none" w:sz="0" w:space="0" w:color="auto"/>
        <w:right w:val="none" w:sz="0" w:space="0" w:color="auto"/>
      </w:divBdr>
    </w:div>
    <w:div w:id="1159659737">
      <w:bodyDiv w:val="1"/>
      <w:marLeft w:val="0"/>
      <w:marRight w:val="0"/>
      <w:marTop w:val="0"/>
      <w:marBottom w:val="0"/>
      <w:divBdr>
        <w:top w:val="none" w:sz="0" w:space="0" w:color="auto"/>
        <w:left w:val="none" w:sz="0" w:space="0" w:color="auto"/>
        <w:bottom w:val="none" w:sz="0" w:space="0" w:color="auto"/>
        <w:right w:val="none" w:sz="0" w:space="0" w:color="auto"/>
      </w:divBdr>
    </w:div>
    <w:div w:id="1182359402">
      <w:bodyDiv w:val="1"/>
      <w:marLeft w:val="0"/>
      <w:marRight w:val="0"/>
      <w:marTop w:val="0"/>
      <w:marBottom w:val="0"/>
      <w:divBdr>
        <w:top w:val="none" w:sz="0" w:space="0" w:color="auto"/>
        <w:left w:val="none" w:sz="0" w:space="0" w:color="auto"/>
        <w:bottom w:val="none" w:sz="0" w:space="0" w:color="auto"/>
        <w:right w:val="none" w:sz="0" w:space="0" w:color="auto"/>
      </w:divBdr>
    </w:div>
    <w:div w:id="1206482491">
      <w:bodyDiv w:val="1"/>
      <w:marLeft w:val="0"/>
      <w:marRight w:val="0"/>
      <w:marTop w:val="0"/>
      <w:marBottom w:val="0"/>
      <w:divBdr>
        <w:top w:val="none" w:sz="0" w:space="0" w:color="auto"/>
        <w:left w:val="none" w:sz="0" w:space="0" w:color="auto"/>
        <w:bottom w:val="none" w:sz="0" w:space="0" w:color="auto"/>
        <w:right w:val="none" w:sz="0" w:space="0" w:color="auto"/>
      </w:divBdr>
    </w:div>
    <w:div w:id="1259945081">
      <w:bodyDiv w:val="1"/>
      <w:marLeft w:val="0"/>
      <w:marRight w:val="0"/>
      <w:marTop w:val="0"/>
      <w:marBottom w:val="0"/>
      <w:divBdr>
        <w:top w:val="none" w:sz="0" w:space="0" w:color="auto"/>
        <w:left w:val="none" w:sz="0" w:space="0" w:color="auto"/>
        <w:bottom w:val="none" w:sz="0" w:space="0" w:color="auto"/>
        <w:right w:val="none" w:sz="0" w:space="0" w:color="auto"/>
      </w:divBdr>
    </w:div>
    <w:div w:id="1299073351">
      <w:bodyDiv w:val="1"/>
      <w:marLeft w:val="0"/>
      <w:marRight w:val="0"/>
      <w:marTop w:val="0"/>
      <w:marBottom w:val="0"/>
      <w:divBdr>
        <w:top w:val="none" w:sz="0" w:space="0" w:color="auto"/>
        <w:left w:val="none" w:sz="0" w:space="0" w:color="auto"/>
        <w:bottom w:val="none" w:sz="0" w:space="0" w:color="auto"/>
        <w:right w:val="none" w:sz="0" w:space="0" w:color="auto"/>
      </w:divBdr>
    </w:div>
    <w:div w:id="1403790863">
      <w:bodyDiv w:val="1"/>
      <w:marLeft w:val="0"/>
      <w:marRight w:val="0"/>
      <w:marTop w:val="0"/>
      <w:marBottom w:val="0"/>
      <w:divBdr>
        <w:top w:val="none" w:sz="0" w:space="0" w:color="auto"/>
        <w:left w:val="none" w:sz="0" w:space="0" w:color="auto"/>
        <w:bottom w:val="none" w:sz="0" w:space="0" w:color="auto"/>
        <w:right w:val="none" w:sz="0" w:space="0" w:color="auto"/>
      </w:divBdr>
    </w:div>
    <w:div w:id="1417365779">
      <w:bodyDiv w:val="1"/>
      <w:marLeft w:val="0"/>
      <w:marRight w:val="0"/>
      <w:marTop w:val="0"/>
      <w:marBottom w:val="0"/>
      <w:divBdr>
        <w:top w:val="none" w:sz="0" w:space="0" w:color="auto"/>
        <w:left w:val="none" w:sz="0" w:space="0" w:color="auto"/>
        <w:bottom w:val="none" w:sz="0" w:space="0" w:color="auto"/>
        <w:right w:val="none" w:sz="0" w:space="0" w:color="auto"/>
      </w:divBdr>
    </w:div>
    <w:div w:id="1432051210">
      <w:bodyDiv w:val="1"/>
      <w:marLeft w:val="0"/>
      <w:marRight w:val="0"/>
      <w:marTop w:val="0"/>
      <w:marBottom w:val="0"/>
      <w:divBdr>
        <w:top w:val="none" w:sz="0" w:space="0" w:color="auto"/>
        <w:left w:val="none" w:sz="0" w:space="0" w:color="auto"/>
        <w:bottom w:val="none" w:sz="0" w:space="0" w:color="auto"/>
        <w:right w:val="none" w:sz="0" w:space="0" w:color="auto"/>
      </w:divBdr>
    </w:div>
    <w:div w:id="1470973580">
      <w:bodyDiv w:val="1"/>
      <w:marLeft w:val="0"/>
      <w:marRight w:val="0"/>
      <w:marTop w:val="0"/>
      <w:marBottom w:val="0"/>
      <w:divBdr>
        <w:top w:val="none" w:sz="0" w:space="0" w:color="auto"/>
        <w:left w:val="none" w:sz="0" w:space="0" w:color="auto"/>
        <w:bottom w:val="none" w:sz="0" w:space="0" w:color="auto"/>
        <w:right w:val="none" w:sz="0" w:space="0" w:color="auto"/>
      </w:divBdr>
    </w:div>
    <w:div w:id="1532303144">
      <w:bodyDiv w:val="1"/>
      <w:marLeft w:val="0"/>
      <w:marRight w:val="0"/>
      <w:marTop w:val="0"/>
      <w:marBottom w:val="0"/>
      <w:divBdr>
        <w:top w:val="none" w:sz="0" w:space="0" w:color="auto"/>
        <w:left w:val="none" w:sz="0" w:space="0" w:color="auto"/>
        <w:bottom w:val="none" w:sz="0" w:space="0" w:color="auto"/>
        <w:right w:val="none" w:sz="0" w:space="0" w:color="auto"/>
      </w:divBdr>
    </w:div>
    <w:div w:id="1559511488">
      <w:bodyDiv w:val="1"/>
      <w:marLeft w:val="0"/>
      <w:marRight w:val="0"/>
      <w:marTop w:val="0"/>
      <w:marBottom w:val="0"/>
      <w:divBdr>
        <w:top w:val="none" w:sz="0" w:space="0" w:color="auto"/>
        <w:left w:val="none" w:sz="0" w:space="0" w:color="auto"/>
        <w:bottom w:val="none" w:sz="0" w:space="0" w:color="auto"/>
        <w:right w:val="none" w:sz="0" w:space="0" w:color="auto"/>
      </w:divBdr>
    </w:div>
    <w:div w:id="1614744883">
      <w:bodyDiv w:val="1"/>
      <w:marLeft w:val="0"/>
      <w:marRight w:val="0"/>
      <w:marTop w:val="0"/>
      <w:marBottom w:val="0"/>
      <w:divBdr>
        <w:top w:val="none" w:sz="0" w:space="0" w:color="auto"/>
        <w:left w:val="none" w:sz="0" w:space="0" w:color="auto"/>
        <w:bottom w:val="none" w:sz="0" w:space="0" w:color="auto"/>
        <w:right w:val="none" w:sz="0" w:space="0" w:color="auto"/>
      </w:divBdr>
    </w:div>
    <w:div w:id="1683193462">
      <w:bodyDiv w:val="1"/>
      <w:marLeft w:val="0"/>
      <w:marRight w:val="0"/>
      <w:marTop w:val="0"/>
      <w:marBottom w:val="0"/>
      <w:divBdr>
        <w:top w:val="none" w:sz="0" w:space="0" w:color="auto"/>
        <w:left w:val="none" w:sz="0" w:space="0" w:color="auto"/>
        <w:bottom w:val="none" w:sz="0" w:space="0" w:color="auto"/>
        <w:right w:val="none" w:sz="0" w:space="0" w:color="auto"/>
      </w:divBdr>
      <w:divsChild>
        <w:div w:id="45565122">
          <w:marLeft w:val="0"/>
          <w:marRight w:val="0"/>
          <w:marTop w:val="0"/>
          <w:marBottom w:val="0"/>
          <w:divBdr>
            <w:top w:val="none" w:sz="0" w:space="0" w:color="auto"/>
            <w:left w:val="none" w:sz="0" w:space="0" w:color="auto"/>
            <w:bottom w:val="none" w:sz="0" w:space="0" w:color="auto"/>
            <w:right w:val="none" w:sz="0" w:space="0" w:color="auto"/>
          </w:divBdr>
        </w:div>
        <w:div w:id="53702723">
          <w:marLeft w:val="0"/>
          <w:marRight w:val="0"/>
          <w:marTop w:val="0"/>
          <w:marBottom w:val="0"/>
          <w:divBdr>
            <w:top w:val="none" w:sz="0" w:space="0" w:color="auto"/>
            <w:left w:val="none" w:sz="0" w:space="0" w:color="auto"/>
            <w:bottom w:val="none" w:sz="0" w:space="0" w:color="auto"/>
            <w:right w:val="none" w:sz="0" w:space="0" w:color="auto"/>
          </w:divBdr>
        </w:div>
        <w:div w:id="104617265">
          <w:marLeft w:val="0"/>
          <w:marRight w:val="0"/>
          <w:marTop w:val="0"/>
          <w:marBottom w:val="0"/>
          <w:divBdr>
            <w:top w:val="none" w:sz="0" w:space="0" w:color="auto"/>
            <w:left w:val="none" w:sz="0" w:space="0" w:color="auto"/>
            <w:bottom w:val="none" w:sz="0" w:space="0" w:color="auto"/>
            <w:right w:val="none" w:sz="0" w:space="0" w:color="auto"/>
          </w:divBdr>
        </w:div>
        <w:div w:id="211892792">
          <w:marLeft w:val="0"/>
          <w:marRight w:val="0"/>
          <w:marTop w:val="0"/>
          <w:marBottom w:val="0"/>
          <w:divBdr>
            <w:top w:val="none" w:sz="0" w:space="0" w:color="auto"/>
            <w:left w:val="none" w:sz="0" w:space="0" w:color="auto"/>
            <w:bottom w:val="none" w:sz="0" w:space="0" w:color="auto"/>
            <w:right w:val="none" w:sz="0" w:space="0" w:color="auto"/>
          </w:divBdr>
        </w:div>
        <w:div w:id="355931478">
          <w:marLeft w:val="0"/>
          <w:marRight w:val="0"/>
          <w:marTop w:val="0"/>
          <w:marBottom w:val="0"/>
          <w:divBdr>
            <w:top w:val="none" w:sz="0" w:space="0" w:color="auto"/>
            <w:left w:val="none" w:sz="0" w:space="0" w:color="auto"/>
            <w:bottom w:val="none" w:sz="0" w:space="0" w:color="auto"/>
            <w:right w:val="none" w:sz="0" w:space="0" w:color="auto"/>
          </w:divBdr>
        </w:div>
        <w:div w:id="373506998">
          <w:marLeft w:val="0"/>
          <w:marRight w:val="0"/>
          <w:marTop w:val="0"/>
          <w:marBottom w:val="0"/>
          <w:divBdr>
            <w:top w:val="none" w:sz="0" w:space="0" w:color="auto"/>
            <w:left w:val="none" w:sz="0" w:space="0" w:color="auto"/>
            <w:bottom w:val="none" w:sz="0" w:space="0" w:color="auto"/>
            <w:right w:val="none" w:sz="0" w:space="0" w:color="auto"/>
          </w:divBdr>
        </w:div>
        <w:div w:id="445856215">
          <w:marLeft w:val="0"/>
          <w:marRight w:val="0"/>
          <w:marTop w:val="0"/>
          <w:marBottom w:val="0"/>
          <w:divBdr>
            <w:top w:val="none" w:sz="0" w:space="0" w:color="auto"/>
            <w:left w:val="none" w:sz="0" w:space="0" w:color="auto"/>
            <w:bottom w:val="none" w:sz="0" w:space="0" w:color="auto"/>
            <w:right w:val="none" w:sz="0" w:space="0" w:color="auto"/>
          </w:divBdr>
        </w:div>
        <w:div w:id="510610201">
          <w:marLeft w:val="0"/>
          <w:marRight w:val="0"/>
          <w:marTop w:val="0"/>
          <w:marBottom w:val="0"/>
          <w:divBdr>
            <w:top w:val="none" w:sz="0" w:space="0" w:color="auto"/>
            <w:left w:val="none" w:sz="0" w:space="0" w:color="auto"/>
            <w:bottom w:val="none" w:sz="0" w:space="0" w:color="auto"/>
            <w:right w:val="none" w:sz="0" w:space="0" w:color="auto"/>
          </w:divBdr>
        </w:div>
        <w:div w:id="515920944">
          <w:marLeft w:val="0"/>
          <w:marRight w:val="0"/>
          <w:marTop w:val="0"/>
          <w:marBottom w:val="0"/>
          <w:divBdr>
            <w:top w:val="none" w:sz="0" w:space="0" w:color="auto"/>
            <w:left w:val="none" w:sz="0" w:space="0" w:color="auto"/>
            <w:bottom w:val="none" w:sz="0" w:space="0" w:color="auto"/>
            <w:right w:val="none" w:sz="0" w:space="0" w:color="auto"/>
          </w:divBdr>
        </w:div>
        <w:div w:id="661618443">
          <w:marLeft w:val="0"/>
          <w:marRight w:val="0"/>
          <w:marTop w:val="0"/>
          <w:marBottom w:val="0"/>
          <w:divBdr>
            <w:top w:val="none" w:sz="0" w:space="0" w:color="auto"/>
            <w:left w:val="none" w:sz="0" w:space="0" w:color="auto"/>
            <w:bottom w:val="none" w:sz="0" w:space="0" w:color="auto"/>
            <w:right w:val="none" w:sz="0" w:space="0" w:color="auto"/>
          </w:divBdr>
        </w:div>
        <w:div w:id="832644810">
          <w:marLeft w:val="0"/>
          <w:marRight w:val="0"/>
          <w:marTop w:val="0"/>
          <w:marBottom w:val="0"/>
          <w:divBdr>
            <w:top w:val="none" w:sz="0" w:space="0" w:color="auto"/>
            <w:left w:val="none" w:sz="0" w:space="0" w:color="auto"/>
            <w:bottom w:val="none" w:sz="0" w:space="0" w:color="auto"/>
            <w:right w:val="none" w:sz="0" w:space="0" w:color="auto"/>
          </w:divBdr>
        </w:div>
        <w:div w:id="837037559">
          <w:marLeft w:val="0"/>
          <w:marRight w:val="0"/>
          <w:marTop w:val="0"/>
          <w:marBottom w:val="0"/>
          <w:divBdr>
            <w:top w:val="none" w:sz="0" w:space="0" w:color="auto"/>
            <w:left w:val="none" w:sz="0" w:space="0" w:color="auto"/>
            <w:bottom w:val="none" w:sz="0" w:space="0" w:color="auto"/>
            <w:right w:val="none" w:sz="0" w:space="0" w:color="auto"/>
          </w:divBdr>
        </w:div>
        <w:div w:id="870803701">
          <w:marLeft w:val="0"/>
          <w:marRight w:val="0"/>
          <w:marTop w:val="0"/>
          <w:marBottom w:val="0"/>
          <w:divBdr>
            <w:top w:val="none" w:sz="0" w:space="0" w:color="auto"/>
            <w:left w:val="none" w:sz="0" w:space="0" w:color="auto"/>
            <w:bottom w:val="none" w:sz="0" w:space="0" w:color="auto"/>
            <w:right w:val="none" w:sz="0" w:space="0" w:color="auto"/>
          </w:divBdr>
        </w:div>
        <w:div w:id="908882343">
          <w:marLeft w:val="0"/>
          <w:marRight w:val="0"/>
          <w:marTop w:val="0"/>
          <w:marBottom w:val="0"/>
          <w:divBdr>
            <w:top w:val="none" w:sz="0" w:space="0" w:color="auto"/>
            <w:left w:val="none" w:sz="0" w:space="0" w:color="auto"/>
            <w:bottom w:val="none" w:sz="0" w:space="0" w:color="auto"/>
            <w:right w:val="none" w:sz="0" w:space="0" w:color="auto"/>
          </w:divBdr>
        </w:div>
        <w:div w:id="916551944">
          <w:marLeft w:val="0"/>
          <w:marRight w:val="0"/>
          <w:marTop w:val="0"/>
          <w:marBottom w:val="0"/>
          <w:divBdr>
            <w:top w:val="none" w:sz="0" w:space="0" w:color="auto"/>
            <w:left w:val="none" w:sz="0" w:space="0" w:color="auto"/>
            <w:bottom w:val="none" w:sz="0" w:space="0" w:color="auto"/>
            <w:right w:val="none" w:sz="0" w:space="0" w:color="auto"/>
          </w:divBdr>
        </w:div>
        <w:div w:id="1124084738">
          <w:marLeft w:val="0"/>
          <w:marRight w:val="0"/>
          <w:marTop w:val="0"/>
          <w:marBottom w:val="0"/>
          <w:divBdr>
            <w:top w:val="none" w:sz="0" w:space="0" w:color="auto"/>
            <w:left w:val="none" w:sz="0" w:space="0" w:color="auto"/>
            <w:bottom w:val="none" w:sz="0" w:space="0" w:color="auto"/>
            <w:right w:val="none" w:sz="0" w:space="0" w:color="auto"/>
          </w:divBdr>
        </w:div>
        <w:div w:id="1177230882">
          <w:marLeft w:val="0"/>
          <w:marRight w:val="0"/>
          <w:marTop w:val="0"/>
          <w:marBottom w:val="0"/>
          <w:divBdr>
            <w:top w:val="none" w:sz="0" w:space="0" w:color="auto"/>
            <w:left w:val="none" w:sz="0" w:space="0" w:color="auto"/>
            <w:bottom w:val="none" w:sz="0" w:space="0" w:color="auto"/>
            <w:right w:val="none" w:sz="0" w:space="0" w:color="auto"/>
          </w:divBdr>
        </w:div>
        <w:div w:id="1202791267">
          <w:marLeft w:val="0"/>
          <w:marRight w:val="0"/>
          <w:marTop w:val="0"/>
          <w:marBottom w:val="0"/>
          <w:divBdr>
            <w:top w:val="none" w:sz="0" w:space="0" w:color="auto"/>
            <w:left w:val="none" w:sz="0" w:space="0" w:color="auto"/>
            <w:bottom w:val="none" w:sz="0" w:space="0" w:color="auto"/>
            <w:right w:val="none" w:sz="0" w:space="0" w:color="auto"/>
          </w:divBdr>
        </w:div>
        <w:div w:id="1205479690">
          <w:marLeft w:val="0"/>
          <w:marRight w:val="0"/>
          <w:marTop w:val="0"/>
          <w:marBottom w:val="0"/>
          <w:divBdr>
            <w:top w:val="none" w:sz="0" w:space="0" w:color="auto"/>
            <w:left w:val="none" w:sz="0" w:space="0" w:color="auto"/>
            <w:bottom w:val="none" w:sz="0" w:space="0" w:color="auto"/>
            <w:right w:val="none" w:sz="0" w:space="0" w:color="auto"/>
          </w:divBdr>
        </w:div>
        <w:div w:id="1222406252">
          <w:marLeft w:val="0"/>
          <w:marRight w:val="0"/>
          <w:marTop w:val="0"/>
          <w:marBottom w:val="0"/>
          <w:divBdr>
            <w:top w:val="none" w:sz="0" w:space="0" w:color="auto"/>
            <w:left w:val="none" w:sz="0" w:space="0" w:color="auto"/>
            <w:bottom w:val="none" w:sz="0" w:space="0" w:color="auto"/>
            <w:right w:val="none" w:sz="0" w:space="0" w:color="auto"/>
          </w:divBdr>
        </w:div>
        <w:div w:id="1259407330">
          <w:marLeft w:val="0"/>
          <w:marRight w:val="0"/>
          <w:marTop w:val="0"/>
          <w:marBottom w:val="0"/>
          <w:divBdr>
            <w:top w:val="none" w:sz="0" w:space="0" w:color="auto"/>
            <w:left w:val="none" w:sz="0" w:space="0" w:color="auto"/>
            <w:bottom w:val="none" w:sz="0" w:space="0" w:color="auto"/>
            <w:right w:val="none" w:sz="0" w:space="0" w:color="auto"/>
          </w:divBdr>
        </w:div>
        <w:div w:id="1362365376">
          <w:marLeft w:val="0"/>
          <w:marRight w:val="0"/>
          <w:marTop w:val="0"/>
          <w:marBottom w:val="0"/>
          <w:divBdr>
            <w:top w:val="none" w:sz="0" w:space="0" w:color="auto"/>
            <w:left w:val="none" w:sz="0" w:space="0" w:color="auto"/>
            <w:bottom w:val="none" w:sz="0" w:space="0" w:color="auto"/>
            <w:right w:val="none" w:sz="0" w:space="0" w:color="auto"/>
          </w:divBdr>
        </w:div>
        <w:div w:id="1362703455">
          <w:marLeft w:val="0"/>
          <w:marRight w:val="0"/>
          <w:marTop w:val="0"/>
          <w:marBottom w:val="0"/>
          <w:divBdr>
            <w:top w:val="none" w:sz="0" w:space="0" w:color="auto"/>
            <w:left w:val="none" w:sz="0" w:space="0" w:color="auto"/>
            <w:bottom w:val="none" w:sz="0" w:space="0" w:color="auto"/>
            <w:right w:val="none" w:sz="0" w:space="0" w:color="auto"/>
          </w:divBdr>
        </w:div>
        <w:div w:id="1368065179">
          <w:marLeft w:val="0"/>
          <w:marRight w:val="0"/>
          <w:marTop w:val="0"/>
          <w:marBottom w:val="0"/>
          <w:divBdr>
            <w:top w:val="none" w:sz="0" w:space="0" w:color="auto"/>
            <w:left w:val="none" w:sz="0" w:space="0" w:color="auto"/>
            <w:bottom w:val="none" w:sz="0" w:space="0" w:color="auto"/>
            <w:right w:val="none" w:sz="0" w:space="0" w:color="auto"/>
          </w:divBdr>
        </w:div>
        <w:div w:id="1394356105">
          <w:marLeft w:val="0"/>
          <w:marRight w:val="0"/>
          <w:marTop w:val="0"/>
          <w:marBottom w:val="0"/>
          <w:divBdr>
            <w:top w:val="none" w:sz="0" w:space="0" w:color="auto"/>
            <w:left w:val="none" w:sz="0" w:space="0" w:color="auto"/>
            <w:bottom w:val="none" w:sz="0" w:space="0" w:color="auto"/>
            <w:right w:val="none" w:sz="0" w:space="0" w:color="auto"/>
          </w:divBdr>
        </w:div>
        <w:div w:id="1552377826">
          <w:marLeft w:val="0"/>
          <w:marRight w:val="0"/>
          <w:marTop w:val="0"/>
          <w:marBottom w:val="0"/>
          <w:divBdr>
            <w:top w:val="none" w:sz="0" w:space="0" w:color="auto"/>
            <w:left w:val="none" w:sz="0" w:space="0" w:color="auto"/>
            <w:bottom w:val="none" w:sz="0" w:space="0" w:color="auto"/>
            <w:right w:val="none" w:sz="0" w:space="0" w:color="auto"/>
          </w:divBdr>
        </w:div>
        <w:div w:id="1641810290">
          <w:marLeft w:val="0"/>
          <w:marRight w:val="0"/>
          <w:marTop w:val="0"/>
          <w:marBottom w:val="0"/>
          <w:divBdr>
            <w:top w:val="none" w:sz="0" w:space="0" w:color="auto"/>
            <w:left w:val="none" w:sz="0" w:space="0" w:color="auto"/>
            <w:bottom w:val="none" w:sz="0" w:space="0" w:color="auto"/>
            <w:right w:val="none" w:sz="0" w:space="0" w:color="auto"/>
          </w:divBdr>
        </w:div>
        <w:div w:id="1804153724">
          <w:marLeft w:val="0"/>
          <w:marRight w:val="0"/>
          <w:marTop w:val="0"/>
          <w:marBottom w:val="0"/>
          <w:divBdr>
            <w:top w:val="none" w:sz="0" w:space="0" w:color="auto"/>
            <w:left w:val="none" w:sz="0" w:space="0" w:color="auto"/>
            <w:bottom w:val="none" w:sz="0" w:space="0" w:color="auto"/>
            <w:right w:val="none" w:sz="0" w:space="0" w:color="auto"/>
          </w:divBdr>
        </w:div>
        <w:div w:id="1845782748">
          <w:marLeft w:val="0"/>
          <w:marRight w:val="0"/>
          <w:marTop w:val="0"/>
          <w:marBottom w:val="0"/>
          <w:divBdr>
            <w:top w:val="none" w:sz="0" w:space="0" w:color="auto"/>
            <w:left w:val="none" w:sz="0" w:space="0" w:color="auto"/>
            <w:bottom w:val="none" w:sz="0" w:space="0" w:color="auto"/>
            <w:right w:val="none" w:sz="0" w:space="0" w:color="auto"/>
          </w:divBdr>
        </w:div>
        <w:div w:id="1877422509">
          <w:marLeft w:val="0"/>
          <w:marRight w:val="0"/>
          <w:marTop w:val="0"/>
          <w:marBottom w:val="0"/>
          <w:divBdr>
            <w:top w:val="none" w:sz="0" w:space="0" w:color="auto"/>
            <w:left w:val="none" w:sz="0" w:space="0" w:color="auto"/>
            <w:bottom w:val="none" w:sz="0" w:space="0" w:color="auto"/>
            <w:right w:val="none" w:sz="0" w:space="0" w:color="auto"/>
          </w:divBdr>
        </w:div>
        <w:div w:id="1977418559">
          <w:marLeft w:val="0"/>
          <w:marRight w:val="0"/>
          <w:marTop w:val="0"/>
          <w:marBottom w:val="0"/>
          <w:divBdr>
            <w:top w:val="none" w:sz="0" w:space="0" w:color="auto"/>
            <w:left w:val="none" w:sz="0" w:space="0" w:color="auto"/>
            <w:bottom w:val="none" w:sz="0" w:space="0" w:color="auto"/>
            <w:right w:val="none" w:sz="0" w:space="0" w:color="auto"/>
          </w:divBdr>
        </w:div>
        <w:div w:id="2016035610">
          <w:marLeft w:val="0"/>
          <w:marRight w:val="0"/>
          <w:marTop w:val="0"/>
          <w:marBottom w:val="0"/>
          <w:divBdr>
            <w:top w:val="none" w:sz="0" w:space="0" w:color="auto"/>
            <w:left w:val="none" w:sz="0" w:space="0" w:color="auto"/>
            <w:bottom w:val="none" w:sz="0" w:space="0" w:color="auto"/>
            <w:right w:val="none" w:sz="0" w:space="0" w:color="auto"/>
          </w:divBdr>
        </w:div>
        <w:div w:id="2059628450">
          <w:marLeft w:val="0"/>
          <w:marRight w:val="0"/>
          <w:marTop w:val="0"/>
          <w:marBottom w:val="0"/>
          <w:divBdr>
            <w:top w:val="none" w:sz="0" w:space="0" w:color="auto"/>
            <w:left w:val="none" w:sz="0" w:space="0" w:color="auto"/>
            <w:bottom w:val="none" w:sz="0" w:space="0" w:color="auto"/>
            <w:right w:val="none" w:sz="0" w:space="0" w:color="auto"/>
          </w:divBdr>
        </w:div>
        <w:div w:id="2094082552">
          <w:marLeft w:val="0"/>
          <w:marRight w:val="0"/>
          <w:marTop w:val="0"/>
          <w:marBottom w:val="0"/>
          <w:divBdr>
            <w:top w:val="none" w:sz="0" w:space="0" w:color="auto"/>
            <w:left w:val="none" w:sz="0" w:space="0" w:color="auto"/>
            <w:bottom w:val="none" w:sz="0" w:space="0" w:color="auto"/>
            <w:right w:val="none" w:sz="0" w:space="0" w:color="auto"/>
          </w:divBdr>
        </w:div>
        <w:div w:id="2101020920">
          <w:marLeft w:val="0"/>
          <w:marRight w:val="0"/>
          <w:marTop w:val="0"/>
          <w:marBottom w:val="0"/>
          <w:divBdr>
            <w:top w:val="none" w:sz="0" w:space="0" w:color="auto"/>
            <w:left w:val="none" w:sz="0" w:space="0" w:color="auto"/>
            <w:bottom w:val="none" w:sz="0" w:space="0" w:color="auto"/>
            <w:right w:val="none" w:sz="0" w:space="0" w:color="auto"/>
          </w:divBdr>
        </w:div>
        <w:div w:id="2128038473">
          <w:marLeft w:val="0"/>
          <w:marRight w:val="0"/>
          <w:marTop w:val="0"/>
          <w:marBottom w:val="0"/>
          <w:divBdr>
            <w:top w:val="none" w:sz="0" w:space="0" w:color="auto"/>
            <w:left w:val="none" w:sz="0" w:space="0" w:color="auto"/>
            <w:bottom w:val="none" w:sz="0" w:space="0" w:color="auto"/>
            <w:right w:val="none" w:sz="0" w:space="0" w:color="auto"/>
          </w:divBdr>
        </w:div>
      </w:divsChild>
    </w:div>
    <w:div w:id="1692296649">
      <w:bodyDiv w:val="1"/>
      <w:marLeft w:val="0"/>
      <w:marRight w:val="0"/>
      <w:marTop w:val="0"/>
      <w:marBottom w:val="0"/>
      <w:divBdr>
        <w:top w:val="none" w:sz="0" w:space="0" w:color="auto"/>
        <w:left w:val="none" w:sz="0" w:space="0" w:color="auto"/>
        <w:bottom w:val="none" w:sz="0" w:space="0" w:color="auto"/>
        <w:right w:val="none" w:sz="0" w:space="0" w:color="auto"/>
      </w:divBdr>
    </w:div>
    <w:div w:id="1706905313">
      <w:bodyDiv w:val="1"/>
      <w:marLeft w:val="0"/>
      <w:marRight w:val="0"/>
      <w:marTop w:val="0"/>
      <w:marBottom w:val="0"/>
      <w:divBdr>
        <w:top w:val="none" w:sz="0" w:space="0" w:color="auto"/>
        <w:left w:val="none" w:sz="0" w:space="0" w:color="auto"/>
        <w:bottom w:val="none" w:sz="0" w:space="0" w:color="auto"/>
        <w:right w:val="none" w:sz="0" w:space="0" w:color="auto"/>
      </w:divBdr>
    </w:div>
    <w:div w:id="1708948243">
      <w:bodyDiv w:val="1"/>
      <w:marLeft w:val="0"/>
      <w:marRight w:val="0"/>
      <w:marTop w:val="0"/>
      <w:marBottom w:val="0"/>
      <w:divBdr>
        <w:top w:val="none" w:sz="0" w:space="0" w:color="auto"/>
        <w:left w:val="none" w:sz="0" w:space="0" w:color="auto"/>
        <w:bottom w:val="none" w:sz="0" w:space="0" w:color="auto"/>
        <w:right w:val="none" w:sz="0" w:space="0" w:color="auto"/>
      </w:divBdr>
    </w:div>
    <w:div w:id="1729186684">
      <w:bodyDiv w:val="1"/>
      <w:marLeft w:val="0"/>
      <w:marRight w:val="0"/>
      <w:marTop w:val="0"/>
      <w:marBottom w:val="0"/>
      <w:divBdr>
        <w:top w:val="none" w:sz="0" w:space="0" w:color="auto"/>
        <w:left w:val="none" w:sz="0" w:space="0" w:color="auto"/>
        <w:bottom w:val="none" w:sz="0" w:space="0" w:color="auto"/>
        <w:right w:val="none" w:sz="0" w:space="0" w:color="auto"/>
      </w:divBdr>
    </w:div>
    <w:div w:id="1730298631">
      <w:bodyDiv w:val="1"/>
      <w:marLeft w:val="0"/>
      <w:marRight w:val="0"/>
      <w:marTop w:val="0"/>
      <w:marBottom w:val="0"/>
      <w:divBdr>
        <w:top w:val="none" w:sz="0" w:space="0" w:color="auto"/>
        <w:left w:val="none" w:sz="0" w:space="0" w:color="auto"/>
        <w:bottom w:val="none" w:sz="0" w:space="0" w:color="auto"/>
        <w:right w:val="none" w:sz="0" w:space="0" w:color="auto"/>
      </w:divBdr>
    </w:div>
    <w:div w:id="1815633245">
      <w:bodyDiv w:val="1"/>
      <w:marLeft w:val="0"/>
      <w:marRight w:val="0"/>
      <w:marTop w:val="0"/>
      <w:marBottom w:val="0"/>
      <w:divBdr>
        <w:top w:val="none" w:sz="0" w:space="0" w:color="auto"/>
        <w:left w:val="none" w:sz="0" w:space="0" w:color="auto"/>
        <w:bottom w:val="none" w:sz="0" w:space="0" w:color="auto"/>
        <w:right w:val="none" w:sz="0" w:space="0" w:color="auto"/>
      </w:divBdr>
    </w:div>
    <w:div w:id="1925649471">
      <w:bodyDiv w:val="1"/>
      <w:marLeft w:val="0"/>
      <w:marRight w:val="0"/>
      <w:marTop w:val="0"/>
      <w:marBottom w:val="0"/>
      <w:divBdr>
        <w:top w:val="none" w:sz="0" w:space="0" w:color="auto"/>
        <w:left w:val="none" w:sz="0" w:space="0" w:color="auto"/>
        <w:bottom w:val="none" w:sz="0" w:space="0" w:color="auto"/>
        <w:right w:val="none" w:sz="0" w:space="0" w:color="auto"/>
      </w:divBdr>
    </w:div>
    <w:div w:id="1934821583">
      <w:bodyDiv w:val="1"/>
      <w:marLeft w:val="0"/>
      <w:marRight w:val="0"/>
      <w:marTop w:val="0"/>
      <w:marBottom w:val="0"/>
      <w:divBdr>
        <w:top w:val="none" w:sz="0" w:space="0" w:color="auto"/>
        <w:left w:val="none" w:sz="0" w:space="0" w:color="auto"/>
        <w:bottom w:val="none" w:sz="0" w:space="0" w:color="auto"/>
        <w:right w:val="none" w:sz="0" w:space="0" w:color="auto"/>
      </w:divBdr>
    </w:div>
    <w:div w:id="1981569554">
      <w:bodyDiv w:val="1"/>
      <w:marLeft w:val="0"/>
      <w:marRight w:val="0"/>
      <w:marTop w:val="0"/>
      <w:marBottom w:val="0"/>
      <w:divBdr>
        <w:top w:val="none" w:sz="0" w:space="0" w:color="auto"/>
        <w:left w:val="none" w:sz="0" w:space="0" w:color="auto"/>
        <w:bottom w:val="none" w:sz="0" w:space="0" w:color="auto"/>
        <w:right w:val="none" w:sz="0" w:space="0" w:color="auto"/>
      </w:divBdr>
    </w:div>
    <w:div w:id="2007509266">
      <w:bodyDiv w:val="1"/>
      <w:marLeft w:val="0"/>
      <w:marRight w:val="0"/>
      <w:marTop w:val="0"/>
      <w:marBottom w:val="0"/>
      <w:divBdr>
        <w:top w:val="none" w:sz="0" w:space="0" w:color="auto"/>
        <w:left w:val="none" w:sz="0" w:space="0" w:color="auto"/>
        <w:bottom w:val="none" w:sz="0" w:space="0" w:color="auto"/>
        <w:right w:val="none" w:sz="0" w:space="0" w:color="auto"/>
      </w:divBdr>
    </w:div>
    <w:div w:id="2024085788">
      <w:bodyDiv w:val="1"/>
      <w:marLeft w:val="0"/>
      <w:marRight w:val="0"/>
      <w:marTop w:val="0"/>
      <w:marBottom w:val="0"/>
      <w:divBdr>
        <w:top w:val="none" w:sz="0" w:space="0" w:color="auto"/>
        <w:left w:val="none" w:sz="0" w:space="0" w:color="auto"/>
        <w:bottom w:val="none" w:sz="0" w:space="0" w:color="auto"/>
        <w:right w:val="none" w:sz="0" w:space="0" w:color="auto"/>
      </w:divBdr>
    </w:div>
    <w:div w:id="2040010143">
      <w:bodyDiv w:val="1"/>
      <w:marLeft w:val="0"/>
      <w:marRight w:val="0"/>
      <w:marTop w:val="0"/>
      <w:marBottom w:val="0"/>
      <w:divBdr>
        <w:top w:val="none" w:sz="0" w:space="0" w:color="auto"/>
        <w:left w:val="none" w:sz="0" w:space="0" w:color="auto"/>
        <w:bottom w:val="none" w:sz="0" w:space="0" w:color="auto"/>
        <w:right w:val="none" w:sz="0" w:space="0" w:color="auto"/>
      </w:divBdr>
    </w:div>
    <w:div w:id="2056737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jean\Dropbox\RESEARCH\PROJECTS\ABCDE\MANUSCRIPT\submission%20CCM\submission%202\fig%202%20process%20mobility_full%20v%20parti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jean\Dropbox\RESEARCH\PROJECTS\ABCDE\MANUSCRIPT\submission%20CCM\submission%202\fig%202%20process%20mobility_full%20v%20parti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Fig delir sed'!$A$8</c:f>
              <c:strCache>
                <c:ptCount val="1"/>
                <c:pt idx="0">
                  <c:v>Baseline (B)</c:v>
                </c:pt>
              </c:strCache>
            </c:strRef>
          </c:tx>
          <c:spPr>
            <a:solidFill>
              <a:schemeClr val="bg1">
                <a:lumMod val="75000"/>
              </a:schemeClr>
            </a:solidFill>
            <a:effectLst/>
          </c:spPr>
          <c:invertIfNegative val="0"/>
          <c:dLbls>
            <c:spPr>
              <a:noFill/>
              <a:ln>
                <a:noFill/>
              </a:ln>
              <a:effectLst/>
            </c:spPr>
            <c:txPr>
              <a:bodyPr/>
              <a:lstStyle/>
              <a:p>
                <a:pPr>
                  <a:defRPr b="0" i="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 delir sed'!$B$7:$D$7</c:f>
              <c:strCache>
                <c:ptCount val="3"/>
                <c:pt idx="0">
                  <c:v>Midazolam</c:v>
                </c:pt>
                <c:pt idx="1">
                  <c:v>Propofol</c:v>
                </c:pt>
                <c:pt idx="2">
                  <c:v>Fentanyl</c:v>
                </c:pt>
              </c:strCache>
            </c:strRef>
          </c:cat>
          <c:val>
            <c:numRef>
              <c:f>'Fig delir sed'!$B$8:$D$8</c:f>
              <c:numCache>
                <c:formatCode>0%</c:formatCode>
                <c:ptCount val="3"/>
                <c:pt idx="0">
                  <c:v>0.56799999999999995</c:v>
                </c:pt>
                <c:pt idx="1">
                  <c:v>0.5</c:v>
                </c:pt>
                <c:pt idx="2">
                  <c:v>0.8</c:v>
                </c:pt>
              </c:numCache>
            </c:numRef>
          </c:val>
          <c:extLst>
            <c:ext xmlns:c16="http://schemas.microsoft.com/office/drawing/2014/chart" uri="{C3380CC4-5D6E-409C-BE32-E72D297353CC}">
              <c16:uniqueId val="{00000000-138D-4531-BFB0-1F842EF9D1DF}"/>
            </c:ext>
          </c:extLst>
        </c:ser>
        <c:ser>
          <c:idx val="1"/>
          <c:order val="1"/>
          <c:tx>
            <c:strRef>
              <c:f>'Fig delir sed'!$A$9</c:f>
              <c:strCache>
                <c:ptCount val="1"/>
                <c:pt idx="0">
                  <c:v>Period 1 (B-AD)</c:v>
                </c:pt>
              </c:strCache>
            </c:strRef>
          </c:tx>
          <c:spPr>
            <a:solidFill>
              <a:schemeClr val="bg1">
                <a:lumMod val="50000"/>
              </a:schemeClr>
            </a:solidFill>
          </c:spPr>
          <c:invertIfNegative val="0"/>
          <c:dLbls>
            <c:spPr>
              <a:noFill/>
              <a:ln>
                <a:noFill/>
              </a:ln>
              <a:effectLst/>
            </c:spPr>
            <c:txPr>
              <a:bodyPr/>
              <a:lstStyle/>
              <a:p>
                <a:pPr>
                  <a:defRPr b="0" i="0">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 delir sed'!$B$7:$D$7</c:f>
              <c:strCache>
                <c:ptCount val="3"/>
                <c:pt idx="0">
                  <c:v>Midazolam</c:v>
                </c:pt>
                <c:pt idx="1">
                  <c:v>Propofol</c:v>
                </c:pt>
                <c:pt idx="2">
                  <c:v>Fentanyl</c:v>
                </c:pt>
              </c:strCache>
            </c:strRef>
          </c:cat>
          <c:val>
            <c:numRef>
              <c:f>'Fig delir sed'!$B$9:$D$9</c:f>
              <c:numCache>
                <c:formatCode>0%</c:formatCode>
                <c:ptCount val="3"/>
                <c:pt idx="0">
                  <c:v>0.28599999999999998</c:v>
                </c:pt>
                <c:pt idx="1">
                  <c:v>0.44</c:v>
                </c:pt>
                <c:pt idx="2">
                  <c:v>0.51</c:v>
                </c:pt>
              </c:numCache>
            </c:numRef>
          </c:val>
          <c:extLst>
            <c:ext xmlns:c16="http://schemas.microsoft.com/office/drawing/2014/chart" uri="{C3380CC4-5D6E-409C-BE32-E72D297353CC}">
              <c16:uniqueId val="{00000001-138D-4531-BFB0-1F842EF9D1DF}"/>
            </c:ext>
          </c:extLst>
        </c:ser>
        <c:ser>
          <c:idx val="2"/>
          <c:order val="2"/>
          <c:tx>
            <c:strRef>
              <c:f>'Fig delir sed'!$A$10</c:f>
              <c:strCache>
                <c:ptCount val="1"/>
                <c:pt idx="0">
                  <c:v>Period 2 (B-AD-EC)</c:v>
                </c:pt>
              </c:strCache>
            </c:strRef>
          </c:tx>
          <c:spPr>
            <a:solidFill>
              <a:schemeClr val="tx1">
                <a:lumMod val="75000"/>
                <a:lumOff val="25000"/>
              </a:schemeClr>
            </a:solidFill>
          </c:spPr>
          <c:invertIfNegative val="0"/>
          <c:dLbls>
            <c:spPr>
              <a:noFill/>
              <a:ln>
                <a:noFill/>
              </a:ln>
              <a:effectLst/>
            </c:spPr>
            <c:txPr>
              <a:bodyPr/>
              <a:lstStyle/>
              <a:p>
                <a:pPr>
                  <a:defRPr>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 delir sed'!$B$7:$D$7</c:f>
              <c:strCache>
                <c:ptCount val="3"/>
                <c:pt idx="0">
                  <c:v>Midazolam</c:v>
                </c:pt>
                <c:pt idx="1">
                  <c:v>Propofol</c:v>
                </c:pt>
                <c:pt idx="2">
                  <c:v>Fentanyl</c:v>
                </c:pt>
              </c:strCache>
            </c:strRef>
          </c:cat>
          <c:val>
            <c:numRef>
              <c:f>'Fig delir sed'!$B$10:$D$10</c:f>
              <c:numCache>
                <c:formatCode>0%</c:formatCode>
                <c:ptCount val="3"/>
                <c:pt idx="0">
                  <c:v>0.21</c:v>
                </c:pt>
                <c:pt idx="1">
                  <c:v>0.37</c:v>
                </c:pt>
                <c:pt idx="2">
                  <c:v>0.44</c:v>
                </c:pt>
              </c:numCache>
            </c:numRef>
          </c:val>
          <c:extLst>
            <c:ext xmlns:c16="http://schemas.microsoft.com/office/drawing/2014/chart" uri="{C3380CC4-5D6E-409C-BE32-E72D297353CC}">
              <c16:uniqueId val="{00000002-138D-4531-BFB0-1F842EF9D1DF}"/>
            </c:ext>
          </c:extLst>
        </c:ser>
        <c:dLbls>
          <c:showLegendKey val="0"/>
          <c:showVal val="1"/>
          <c:showCatName val="0"/>
          <c:showSerName val="0"/>
          <c:showPercent val="0"/>
          <c:showBubbleSize val="0"/>
        </c:dLbls>
        <c:gapWidth val="150"/>
        <c:axId val="793388448"/>
        <c:axId val="790463856"/>
      </c:barChart>
      <c:catAx>
        <c:axId val="793388448"/>
        <c:scaling>
          <c:orientation val="minMax"/>
        </c:scaling>
        <c:delete val="0"/>
        <c:axPos val="b"/>
        <c:numFmt formatCode="General" sourceLinked="0"/>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790463856"/>
        <c:crosses val="autoZero"/>
        <c:auto val="1"/>
        <c:lblAlgn val="ctr"/>
        <c:lblOffset val="100"/>
        <c:noMultiLvlLbl val="0"/>
      </c:catAx>
      <c:valAx>
        <c:axId val="790463856"/>
        <c:scaling>
          <c:orientation val="minMax"/>
        </c:scaling>
        <c:delete val="0"/>
        <c:axPos val="l"/>
        <c:majorGridlines/>
        <c:title>
          <c:tx>
            <c:rich>
              <a:bodyPr rot="-5400000" vert="horz"/>
              <a:lstStyle/>
              <a:p>
                <a:pPr>
                  <a:defRPr sz="1100" b="0">
                    <a:latin typeface="Arial" panose="020B0604020202020204" pitchFamily="34" charset="0"/>
                    <a:cs typeface="Arial" panose="020B0604020202020204" pitchFamily="34" charset="0"/>
                  </a:defRPr>
                </a:pPr>
                <a:r>
                  <a:rPr lang="en-US" sz="1100" b="0">
                    <a:latin typeface="Arial" panose="020B0604020202020204" pitchFamily="34" charset="0"/>
                    <a:cs typeface="Arial" panose="020B0604020202020204" pitchFamily="34" charset="0"/>
                  </a:rPr>
                  <a:t>% ICU Patients</a:t>
                </a:r>
                <a:r>
                  <a:rPr lang="en-US" sz="1100" b="0" baseline="0">
                    <a:latin typeface="Arial" panose="020B0604020202020204" pitchFamily="34" charset="0"/>
                    <a:cs typeface="Arial" panose="020B0604020202020204" pitchFamily="34" charset="0"/>
                  </a:rPr>
                  <a:t> receiving continuous sedation</a:t>
                </a:r>
                <a:endParaRPr lang="en-US" sz="1100" b="0">
                  <a:latin typeface="Arial" panose="020B0604020202020204" pitchFamily="34" charset="0"/>
                  <a:cs typeface="Arial" panose="020B0604020202020204" pitchFamily="34" charset="0"/>
                </a:endParaRPr>
              </a:p>
            </c:rich>
          </c:tx>
          <c:overlay val="0"/>
        </c:title>
        <c:numFmt formatCode="0%"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793388448"/>
        <c:crosses val="autoZero"/>
        <c:crossBetween val="between"/>
        <c:majorUnit val="0.2"/>
      </c:valAx>
    </c:plotArea>
    <c:legend>
      <c:legendPos val="b"/>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Fig delir sed'!$A$36</c:f>
              <c:strCache>
                <c:ptCount val="1"/>
                <c:pt idx="0">
                  <c:v>Baseline (B)</c:v>
                </c:pt>
              </c:strCache>
            </c:strRef>
          </c:tx>
          <c:spPr>
            <a:solidFill>
              <a:schemeClr val="bg1">
                <a:lumMod val="75000"/>
              </a:schemeClr>
            </a:solidFill>
            <a:effectLst/>
          </c:spPr>
          <c:invertIfNegative val="0"/>
          <c:dLbls>
            <c:spPr>
              <a:noFill/>
              <a:ln>
                <a:noFill/>
              </a:ln>
              <a:effectLst/>
            </c:spPr>
            <c:txPr>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 delir sed'!$B$35:$E$35</c:f>
              <c:strCache>
                <c:ptCount val="4"/>
                <c:pt idx="0">
                  <c:v>Ever delirious and/or comatose</c:v>
                </c:pt>
                <c:pt idx="1">
                  <c:v>Ever delirious</c:v>
                </c:pt>
                <c:pt idx="2">
                  <c:v>Ever comatose</c:v>
                </c:pt>
                <c:pt idx="3">
                  <c:v>Persistent coma</c:v>
                </c:pt>
              </c:strCache>
            </c:strRef>
          </c:cat>
          <c:val>
            <c:numRef>
              <c:f>'Fig delir sed'!$B$36:$E$36</c:f>
              <c:numCache>
                <c:formatCode>0%</c:formatCode>
                <c:ptCount val="4"/>
                <c:pt idx="0">
                  <c:v>0.9</c:v>
                </c:pt>
                <c:pt idx="1">
                  <c:v>0.71</c:v>
                </c:pt>
                <c:pt idx="2">
                  <c:v>0.71</c:v>
                </c:pt>
                <c:pt idx="3">
                  <c:v>0.13</c:v>
                </c:pt>
              </c:numCache>
            </c:numRef>
          </c:val>
          <c:extLst>
            <c:ext xmlns:c16="http://schemas.microsoft.com/office/drawing/2014/chart" uri="{C3380CC4-5D6E-409C-BE32-E72D297353CC}">
              <c16:uniqueId val="{00000000-E3A9-45C2-9A91-0E90A4D369D8}"/>
            </c:ext>
          </c:extLst>
        </c:ser>
        <c:ser>
          <c:idx val="1"/>
          <c:order val="1"/>
          <c:tx>
            <c:strRef>
              <c:f>'Fig delir sed'!$A$37</c:f>
              <c:strCache>
                <c:ptCount val="1"/>
                <c:pt idx="0">
                  <c:v>Period 1 (B-AD)</c:v>
                </c:pt>
              </c:strCache>
            </c:strRef>
          </c:tx>
          <c:spPr>
            <a:solidFill>
              <a:schemeClr val="bg1">
                <a:lumMod val="50000"/>
              </a:schemeClr>
            </a:solidFill>
            <a:effectLst/>
          </c:spPr>
          <c:invertIfNegative val="0"/>
          <c:dLbls>
            <c:spPr>
              <a:noFill/>
              <a:ln>
                <a:noFill/>
              </a:ln>
              <a:effectLst/>
            </c:spPr>
            <c:txPr>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 delir sed'!$B$35:$E$35</c:f>
              <c:strCache>
                <c:ptCount val="4"/>
                <c:pt idx="0">
                  <c:v>Ever delirious and/or comatose</c:v>
                </c:pt>
                <c:pt idx="1">
                  <c:v>Ever delirious</c:v>
                </c:pt>
                <c:pt idx="2">
                  <c:v>Ever comatose</c:v>
                </c:pt>
                <c:pt idx="3">
                  <c:v>Persistent coma</c:v>
                </c:pt>
              </c:strCache>
            </c:strRef>
          </c:cat>
          <c:val>
            <c:numRef>
              <c:f>'Fig delir sed'!$B$37:$E$37</c:f>
              <c:numCache>
                <c:formatCode>0%</c:formatCode>
                <c:ptCount val="4"/>
                <c:pt idx="0">
                  <c:v>0.64</c:v>
                </c:pt>
                <c:pt idx="1">
                  <c:v>0.48</c:v>
                </c:pt>
                <c:pt idx="2">
                  <c:v>0.47</c:v>
                </c:pt>
                <c:pt idx="3">
                  <c:v>0.09</c:v>
                </c:pt>
              </c:numCache>
            </c:numRef>
          </c:val>
          <c:extLst>
            <c:ext xmlns:c16="http://schemas.microsoft.com/office/drawing/2014/chart" uri="{C3380CC4-5D6E-409C-BE32-E72D297353CC}">
              <c16:uniqueId val="{00000001-E3A9-45C2-9A91-0E90A4D369D8}"/>
            </c:ext>
          </c:extLst>
        </c:ser>
        <c:ser>
          <c:idx val="2"/>
          <c:order val="2"/>
          <c:tx>
            <c:strRef>
              <c:f>'Fig delir sed'!$A$38</c:f>
              <c:strCache>
                <c:ptCount val="1"/>
                <c:pt idx="0">
                  <c:v>Period 2 (B-AD-EC)</c:v>
                </c:pt>
              </c:strCache>
            </c:strRef>
          </c:tx>
          <c:spPr>
            <a:solidFill>
              <a:schemeClr val="tx1">
                <a:lumMod val="75000"/>
                <a:lumOff val="25000"/>
              </a:schemeClr>
            </a:solidFill>
            <a:effectLst/>
          </c:spPr>
          <c:invertIfNegative val="0"/>
          <c:dLbls>
            <c:spPr>
              <a:noFill/>
              <a:ln>
                <a:noFill/>
              </a:ln>
              <a:effectLst/>
            </c:spPr>
            <c:txPr>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 delir sed'!$B$35:$E$35</c:f>
              <c:strCache>
                <c:ptCount val="4"/>
                <c:pt idx="0">
                  <c:v>Ever delirious and/or comatose</c:v>
                </c:pt>
                <c:pt idx="1">
                  <c:v>Ever delirious</c:v>
                </c:pt>
                <c:pt idx="2">
                  <c:v>Ever comatose</c:v>
                </c:pt>
                <c:pt idx="3">
                  <c:v>Persistent coma</c:v>
                </c:pt>
              </c:strCache>
            </c:strRef>
          </c:cat>
          <c:val>
            <c:numRef>
              <c:f>'Fig delir sed'!$B$38:$E$38</c:f>
              <c:numCache>
                <c:formatCode>0%</c:formatCode>
                <c:ptCount val="4"/>
                <c:pt idx="0">
                  <c:v>0.61</c:v>
                </c:pt>
                <c:pt idx="1">
                  <c:v>0.45</c:v>
                </c:pt>
                <c:pt idx="2">
                  <c:v>0.41</c:v>
                </c:pt>
                <c:pt idx="3">
                  <c:v>0.05</c:v>
                </c:pt>
              </c:numCache>
            </c:numRef>
          </c:val>
          <c:extLst>
            <c:ext xmlns:c16="http://schemas.microsoft.com/office/drawing/2014/chart" uri="{C3380CC4-5D6E-409C-BE32-E72D297353CC}">
              <c16:uniqueId val="{00000002-E3A9-45C2-9A91-0E90A4D369D8}"/>
            </c:ext>
          </c:extLst>
        </c:ser>
        <c:dLbls>
          <c:dLblPos val="outEnd"/>
          <c:showLegendKey val="0"/>
          <c:showVal val="1"/>
          <c:showCatName val="0"/>
          <c:showSerName val="0"/>
          <c:showPercent val="0"/>
          <c:showBubbleSize val="0"/>
        </c:dLbls>
        <c:gapWidth val="150"/>
        <c:axId val="807255760"/>
        <c:axId val="807204432"/>
      </c:barChart>
      <c:catAx>
        <c:axId val="807255760"/>
        <c:scaling>
          <c:orientation val="minMax"/>
        </c:scaling>
        <c:delete val="0"/>
        <c:axPos val="b"/>
        <c:numFmt formatCode="General" sourceLinked="0"/>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807204432"/>
        <c:crosses val="autoZero"/>
        <c:auto val="1"/>
        <c:lblAlgn val="ctr"/>
        <c:lblOffset val="100"/>
        <c:noMultiLvlLbl val="0"/>
      </c:catAx>
      <c:valAx>
        <c:axId val="807204432"/>
        <c:scaling>
          <c:orientation val="minMax"/>
          <c:max val="1"/>
          <c:min val="0"/>
        </c:scaling>
        <c:delete val="0"/>
        <c:axPos val="l"/>
        <c:majorGridlines/>
        <c:title>
          <c:tx>
            <c:rich>
              <a:bodyPr rot="-5400000" vert="horz"/>
              <a:lstStyle/>
              <a:p>
                <a:pPr>
                  <a:defRPr sz="1100" b="0">
                    <a:latin typeface="Arial" panose="020B0604020202020204" pitchFamily="34" charset="0"/>
                    <a:cs typeface="Arial" panose="020B0604020202020204" pitchFamily="34" charset="0"/>
                  </a:defRPr>
                </a:pPr>
                <a:r>
                  <a:rPr lang="en-US" sz="1100" b="0">
                    <a:latin typeface="Arial" panose="020B0604020202020204" pitchFamily="34" charset="0"/>
                    <a:cs typeface="Arial" panose="020B0604020202020204" pitchFamily="34" charset="0"/>
                  </a:rPr>
                  <a:t>% ICU Patients</a:t>
                </a:r>
              </a:p>
            </c:rich>
          </c:tx>
          <c:overlay val="0"/>
        </c:title>
        <c:numFmt formatCode="0%"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807255760"/>
        <c:crosses val="autoZero"/>
        <c:crossBetween val="between"/>
        <c:majorUnit val="0.2"/>
      </c:valAx>
    </c:plotArea>
    <c:legend>
      <c:legendPos val="b"/>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7293CE-2B8F-4F5A-8E38-C3AB5F7F0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490</Words>
  <Characters>1989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Montefiore</Company>
  <LinksUpToDate>false</LinksUpToDate>
  <CharactersWithSpaces>2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Jean Hsieh</dc:creator>
  <cp:lastModifiedBy>Baeuerlein, Christopher</cp:lastModifiedBy>
  <cp:revision>2</cp:revision>
  <cp:lastPrinted>2018-04-12T18:45:00Z</cp:lastPrinted>
  <dcterms:created xsi:type="dcterms:W3CDTF">2019-04-02T15:21:00Z</dcterms:created>
  <dcterms:modified xsi:type="dcterms:W3CDTF">2019-04-02T15:21:00Z</dcterms:modified>
</cp:coreProperties>
</file>